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E43328" w14:textId="11473FED" w:rsidR="00F20A25" w:rsidRPr="00F20A25" w:rsidRDefault="00F20A25" w:rsidP="00F20A25">
      <w:pPr>
        <w:ind w:firstLine="0"/>
        <w:jc w:val="left"/>
        <w:rPr>
          <w:bCs/>
        </w:rPr>
      </w:pPr>
      <w:r w:rsidRPr="00F20A25">
        <w:rPr>
          <w:bCs/>
        </w:rPr>
        <w:t>"This is an Accepted Manuscript of a book chapter published by Routledge/CRC Press in Policing the Global South: Colonial Legacies, Pluralities, Partnerships, and Reform</w:t>
      </w:r>
      <w:r>
        <w:rPr>
          <w:bCs/>
        </w:rPr>
        <w:t xml:space="preserve"> </w:t>
      </w:r>
      <w:r w:rsidRPr="00F20A25">
        <w:rPr>
          <w:bCs/>
        </w:rPr>
        <w:t>on</w:t>
      </w:r>
      <w:r>
        <w:rPr>
          <w:bCs/>
        </w:rPr>
        <w:t>11th November 2022</w:t>
      </w:r>
      <w:r w:rsidRPr="00F20A25">
        <w:rPr>
          <w:bCs/>
        </w:rPr>
        <w:t xml:space="preserve">, available online: </w:t>
      </w:r>
      <w:hyperlink r:id="rId8" w:history="1">
        <w:r w:rsidRPr="00662E8B">
          <w:rPr>
            <w:rStyle w:val="Hyperlink"/>
            <w:bCs/>
          </w:rPr>
          <w:t>https://www.taylorfrancis.com/books/edit/10.4324/9781003126409/policing-global-south-danielle-watson-wendell-wallace-oluwagbenga-michael-akinlabi-sara-amin-juan-carlos-ruiz-v%C3%A1squez</w:t>
        </w:r>
      </w:hyperlink>
      <w:r>
        <w:rPr>
          <w:bCs/>
        </w:rPr>
        <w:t xml:space="preserve"> </w:t>
      </w:r>
    </w:p>
    <w:p w14:paraId="6E3951D8" w14:textId="77777777" w:rsidR="00F20A25" w:rsidRDefault="00F20A25" w:rsidP="00AA7AB8">
      <w:pPr>
        <w:ind w:firstLine="0"/>
        <w:jc w:val="center"/>
        <w:rPr>
          <w:b/>
        </w:rPr>
      </w:pPr>
    </w:p>
    <w:p w14:paraId="7FAE6AE3" w14:textId="77777777" w:rsidR="00F20A25" w:rsidRDefault="00F20A25" w:rsidP="00AA7AB8">
      <w:pPr>
        <w:ind w:firstLine="0"/>
        <w:jc w:val="center"/>
        <w:rPr>
          <w:b/>
        </w:rPr>
      </w:pPr>
    </w:p>
    <w:p w14:paraId="7C5296E2" w14:textId="2805C049" w:rsidR="00BB5DA4" w:rsidRPr="00AA7AB8" w:rsidRDefault="00912A34" w:rsidP="00AA7AB8">
      <w:pPr>
        <w:ind w:firstLine="0"/>
        <w:jc w:val="center"/>
        <w:rPr>
          <w:b/>
        </w:rPr>
      </w:pPr>
      <w:r w:rsidRPr="00AA7AB8">
        <w:rPr>
          <w:b/>
        </w:rPr>
        <w:t>Challenges of Police Prosecution in the Global South: Perspectives of Ghana</w:t>
      </w:r>
      <w:r w:rsidR="00AB00C9">
        <w:rPr>
          <w:b/>
        </w:rPr>
        <w:t>ian Police Officers</w:t>
      </w:r>
    </w:p>
    <w:p w14:paraId="2A125688" w14:textId="77777777" w:rsidR="00D3434F" w:rsidRDefault="00D3434F" w:rsidP="00AA7AB8">
      <w:pPr>
        <w:spacing w:line="240" w:lineRule="auto"/>
        <w:ind w:firstLine="0"/>
      </w:pPr>
      <w:r>
        <w:t>Moses Agaawena Amagnya</w:t>
      </w:r>
    </w:p>
    <w:p w14:paraId="3CD3A2CD" w14:textId="21B7D902" w:rsidR="00D3434F" w:rsidRDefault="3101BF95" w:rsidP="00AA7AB8">
      <w:pPr>
        <w:spacing w:line="240" w:lineRule="auto"/>
        <w:ind w:firstLine="0"/>
      </w:pPr>
      <w:r>
        <w:t>Institute of Policing</w:t>
      </w:r>
    </w:p>
    <w:p w14:paraId="137DC702" w14:textId="3DF59959" w:rsidR="00D3434F" w:rsidRPr="00F474B2" w:rsidRDefault="3101BF95" w:rsidP="00AA7AB8">
      <w:pPr>
        <w:spacing w:line="240" w:lineRule="auto"/>
        <w:ind w:firstLine="0"/>
      </w:pPr>
      <w:r>
        <w:t>Staffordshire University</w:t>
      </w:r>
    </w:p>
    <w:p w14:paraId="2ACA7A19" w14:textId="1B900370" w:rsidR="00D3434F" w:rsidRDefault="3101BF95" w:rsidP="00AA7AB8">
      <w:pPr>
        <w:spacing w:line="240" w:lineRule="auto"/>
        <w:ind w:firstLine="0"/>
      </w:pPr>
      <w:r>
        <w:t>Leek Road</w:t>
      </w:r>
      <w:r w:rsidR="00875123">
        <w:t xml:space="preserve"> Campus</w:t>
      </w:r>
      <w:r>
        <w:t xml:space="preserve">, </w:t>
      </w:r>
    </w:p>
    <w:p w14:paraId="046859BB" w14:textId="09497A9F" w:rsidR="00875123" w:rsidRDefault="3101BF95" w:rsidP="00284EBA">
      <w:pPr>
        <w:spacing w:line="240" w:lineRule="auto"/>
        <w:ind w:firstLine="0"/>
      </w:pPr>
      <w:r>
        <w:t>Stoke-on-Trent</w:t>
      </w:r>
      <w:r w:rsidR="00875123">
        <w:t xml:space="preserve"> </w:t>
      </w:r>
      <w:r>
        <w:t>ST4 2RU</w:t>
      </w:r>
    </w:p>
    <w:p w14:paraId="672A6659" w14:textId="64C344EF" w:rsidR="0027219F" w:rsidRDefault="3101BF95" w:rsidP="00284EBA">
      <w:pPr>
        <w:spacing w:line="240" w:lineRule="auto"/>
        <w:ind w:firstLine="0"/>
      </w:pPr>
      <w:r>
        <w:t>United Kingdom</w:t>
      </w:r>
    </w:p>
    <w:p w14:paraId="323880C2" w14:textId="0F379CB3" w:rsidR="002B023E" w:rsidRPr="000134D4" w:rsidRDefault="002B023E" w:rsidP="00284EBA">
      <w:pPr>
        <w:spacing w:line="240" w:lineRule="auto"/>
        <w:ind w:firstLine="0"/>
        <w:rPr>
          <w:rFonts w:cs="Times New Roman"/>
          <w:szCs w:val="24"/>
          <w:shd w:val="clear" w:color="auto" w:fill="FFFFFF"/>
        </w:rPr>
      </w:pPr>
      <w:r>
        <w:t xml:space="preserve">ORCID ID: </w:t>
      </w:r>
      <w:r w:rsidRPr="000134D4">
        <w:rPr>
          <w:rFonts w:cs="Times New Roman"/>
          <w:szCs w:val="24"/>
          <w:shd w:val="clear" w:color="auto" w:fill="FFFFFF"/>
        </w:rPr>
        <w:t>0000-0002-5218-8370</w:t>
      </w:r>
    </w:p>
    <w:p w14:paraId="6383375F" w14:textId="38CD7029" w:rsidR="002B023E" w:rsidRPr="000134D4" w:rsidRDefault="002B023E" w:rsidP="00284EBA">
      <w:pPr>
        <w:spacing w:line="240" w:lineRule="auto"/>
        <w:ind w:firstLine="0"/>
      </w:pPr>
      <w:r w:rsidRPr="000134D4">
        <w:rPr>
          <w:rFonts w:cs="Times New Roman"/>
          <w:szCs w:val="24"/>
          <w:shd w:val="clear" w:color="auto" w:fill="FFFFFF"/>
        </w:rPr>
        <w:t>moses.amagnya@staffs.ac.uk</w:t>
      </w:r>
    </w:p>
    <w:p w14:paraId="4E661B16" w14:textId="3E29F582" w:rsidR="00284EBA" w:rsidRDefault="00284EBA" w:rsidP="00284EBA">
      <w:pPr>
        <w:spacing w:line="240" w:lineRule="auto"/>
        <w:ind w:firstLine="0"/>
      </w:pPr>
    </w:p>
    <w:p w14:paraId="6ABC3FE2" w14:textId="77777777" w:rsidR="00284EBA" w:rsidRDefault="00284EBA" w:rsidP="00284EBA">
      <w:pPr>
        <w:spacing w:line="240" w:lineRule="auto"/>
        <w:ind w:firstLine="0"/>
      </w:pPr>
    </w:p>
    <w:p w14:paraId="7CBFD60A" w14:textId="77777777" w:rsidR="0027219F" w:rsidRPr="00AA7AB8" w:rsidRDefault="0027219F" w:rsidP="00284EBA">
      <w:pPr>
        <w:pStyle w:val="Heading1"/>
      </w:pPr>
      <w:r w:rsidRPr="00AA7AB8">
        <w:t>Abstract</w:t>
      </w:r>
    </w:p>
    <w:p w14:paraId="66239326" w14:textId="5749E6D5" w:rsidR="00757665" w:rsidRDefault="00340FF0" w:rsidP="00AA7AB8">
      <w:pPr>
        <w:pStyle w:val="Abstract"/>
        <w:spacing w:before="0"/>
        <w:ind w:left="0" w:right="0" w:firstLine="0"/>
      </w:pPr>
      <w:r>
        <w:t>J</w:t>
      </w:r>
      <w:r w:rsidR="006029DB">
        <w:t>ustice</w:t>
      </w:r>
      <w:r>
        <w:t xml:space="preserve"> </w:t>
      </w:r>
      <w:r w:rsidR="006029DB">
        <w:t xml:space="preserve">administration in </w:t>
      </w:r>
      <w:r>
        <w:t>most</w:t>
      </w:r>
      <w:r w:rsidR="006029DB">
        <w:t xml:space="preserve"> common-law countries, especially in the Global South, relies </w:t>
      </w:r>
      <w:r>
        <w:t>significantly</w:t>
      </w:r>
      <w:r w:rsidR="006029DB">
        <w:t xml:space="preserve"> on</w:t>
      </w:r>
      <w:r w:rsidRPr="00340FF0">
        <w:t xml:space="preserve"> </w:t>
      </w:r>
      <w:r w:rsidR="000773C4">
        <w:t>police</w:t>
      </w:r>
      <w:r w:rsidR="00EE431A">
        <w:t>-led</w:t>
      </w:r>
      <w:r w:rsidR="000773C4">
        <w:t xml:space="preserve"> prosecution</w:t>
      </w:r>
      <w:r w:rsidR="00EE431A">
        <w:t xml:space="preserve"> of criminal cases</w:t>
      </w:r>
      <w:r>
        <w:t>.</w:t>
      </w:r>
      <w:r w:rsidR="006029DB">
        <w:t xml:space="preserve"> </w:t>
      </w:r>
      <w:r w:rsidRPr="004E2109">
        <w:t xml:space="preserve">However, </w:t>
      </w:r>
      <w:r w:rsidR="000773C4" w:rsidRPr="004E2109">
        <w:t>there are concerns t</w:t>
      </w:r>
      <w:r w:rsidR="00BF2E11" w:rsidRPr="004E2109">
        <w:t xml:space="preserve">hat </w:t>
      </w:r>
      <w:r w:rsidR="000773C4" w:rsidRPr="004E2109">
        <w:t>police</w:t>
      </w:r>
      <w:r w:rsidR="00EE431A" w:rsidRPr="004E2109">
        <w:t>-led</w:t>
      </w:r>
      <w:r w:rsidR="000773C4" w:rsidRPr="004E2109">
        <w:t xml:space="preserve"> prosecutions are</w:t>
      </w:r>
      <w:r w:rsidRPr="004E2109">
        <w:t xml:space="preserve"> characterised </w:t>
      </w:r>
      <w:r w:rsidR="00563CC9" w:rsidRPr="004E2109">
        <w:t>by</w:t>
      </w:r>
      <w:r w:rsidRPr="004E2109">
        <w:t xml:space="preserve"> challenges</w:t>
      </w:r>
      <w:r w:rsidR="00563CC9" w:rsidRPr="004E2109">
        <w:t xml:space="preserve"> that </w:t>
      </w:r>
      <w:r w:rsidR="003B2A49" w:rsidRPr="004E2109">
        <w:t xml:space="preserve">can </w:t>
      </w:r>
      <w:r w:rsidR="004E2109" w:rsidRPr="004E2109">
        <w:t>generate</w:t>
      </w:r>
      <w:r w:rsidR="00563CC9" w:rsidRPr="004E2109">
        <w:t xml:space="preserve"> injustice</w:t>
      </w:r>
      <w:r w:rsidRPr="004E2109">
        <w:t xml:space="preserve">. </w:t>
      </w:r>
      <w:r w:rsidR="004E2109" w:rsidRPr="004E2109">
        <w:t xml:space="preserve">Therefore, </w:t>
      </w:r>
      <w:r w:rsidR="000773C4" w:rsidRPr="004E2109">
        <w:t>t</w:t>
      </w:r>
      <w:r w:rsidR="008579E0" w:rsidRPr="004E2109">
        <w:t>hi</w:t>
      </w:r>
      <w:r w:rsidR="00937B69" w:rsidRPr="004E2109">
        <w:t>s</w:t>
      </w:r>
      <w:r w:rsidR="007B0198" w:rsidRPr="004E2109">
        <w:t xml:space="preserve"> </w:t>
      </w:r>
      <w:r w:rsidR="008579E0" w:rsidRPr="004E2109">
        <w:t xml:space="preserve">chapter </w:t>
      </w:r>
      <w:r w:rsidR="007B0198" w:rsidRPr="004E2109">
        <w:t>us</w:t>
      </w:r>
      <w:r w:rsidR="006029DB" w:rsidRPr="004E2109">
        <w:t>es</w:t>
      </w:r>
      <w:r w:rsidR="007B0198" w:rsidRPr="004E2109">
        <w:t xml:space="preserve"> </w:t>
      </w:r>
      <w:r w:rsidR="366728E9" w:rsidRPr="004E2109">
        <w:t>interview</w:t>
      </w:r>
      <w:r w:rsidR="00BF2E11" w:rsidRPr="004E2109">
        <w:t xml:space="preserve"> data from</w:t>
      </w:r>
      <w:r w:rsidR="366728E9" w:rsidRPr="004E2109">
        <w:t xml:space="preserve"> police prosecutors and observations of court proceedings</w:t>
      </w:r>
      <w:r w:rsidR="008579E0" w:rsidRPr="004E2109">
        <w:t xml:space="preserve"> </w:t>
      </w:r>
      <w:r w:rsidR="006029DB" w:rsidRPr="004E2109">
        <w:t>to examine</w:t>
      </w:r>
      <w:r w:rsidR="00563CC9" w:rsidRPr="004E2109">
        <w:t xml:space="preserve"> </w:t>
      </w:r>
      <w:r w:rsidR="006029DB" w:rsidRPr="004E2109">
        <w:t>police</w:t>
      </w:r>
      <w:r w:rsidR="00EE431A" w:rsidRPr="004E2109">
        <w:t>-led</w:t>
      </w:r>
      <w:r w:rsidR="006029DB" w:rsidRPr="004E2109">
        <w:t xml:space="preserve"> prosecution</w:t>
      </w:r>
      <w:r w:rsidR="005A036C" w:rsidRPr="004E2109">
        <w:t xml:space="preserve"> practices</w:t>
      </w:r>
      <w:r w:rsidR="002265C4" w:rsidRPr="004E2109">
        <w:t xml:space="preserve"> in Ghana, </w:t>
      </w:r>
      <w:r w:rsidR="000773C4" w:rsidRPr="004E2109">
        <w:t xml:space="preserve">a country </w:t>
      </w:r>
      <w:r w:rsidR="002265C4" w:rsidRPr="004E2109">
        <w:t xml:space="preserve">in </w:t>
      </w:r>
      <w:r w:rsidR="006029DB" w:rsidRPr="004E2109">
        <w:t>the Global South</w:t>
      </w:r>
      <w:r w:rsidR="366728E9" w:rsidRPr="004E2109">
        <w:t xml:space="preserve">. </w:t>
      </w:r>
      <w:r w:rsidR="00BF2E11">
        <w:t>The r</w:t>
      </w:r>
      <w:r w:rsidR="366728E9">
        <w:t xml:space="preserve">esults show that </w:t>
      </w:r>
      <w:r w:rsidR="005A20D0">
        <w:t xml:space="preserve">police prosecutors pay little attention to </w:t>
      </w:r>
      <w:r w:rsidR="00054B08">
        <w:t>the</w:t>
      </w:r>
      <w:r w:rsidR="006029DB">
        <w:t xml:space="preserve"> </w:t>
      </w:r>
      <w:r w:rsidR="00D866D4">
        <w:t>vital</w:t>
      </w:r>
      <w:r w:rsidR="005A20D0">
        <w:t xml:space="preserve"> role of</w:t>
      </w:r>
      <w:r w:rsidR="005A20D0" w:rsidRPr="005A20D0">
        <w:t xml:space="preserve"> </w:t>
      </w:r>
      <w:r w:rsidR="005A20D0">
        <w:t xml:space="preserve">pre-trial conferencing with </w:t>
      </w:r>
      <w:r w:rsidR="002265C4" w:rsidRPr="004E2109">
        <w:t>complainants, witnesses and accused persons</w:t>
      </w:r>
      <w:r w:rsidR="366728E9" w:rsidRPr="004E2109">
        <w:t>.</w:t>
      </w:r>
      <w:r w:rsidR="366728E9">
        <w:t xml:space="preserve"> </w:t>
      </w:r>
      <w:r w:rsidR="000773C4">
        <w:t>Also</w:t>
      </w:r>
      <w:r w:rsidR="366728E9">
        <w:t xml:space="preserve">, police prosecution </w:t>
      </w:r>
      <w:r w:rsidR="005A20D0">
        <w:t xml:space="preserve">in Ghana </w:t>
      </w:r>
      <w:r w:rsidR="366728E9">
        <w:t xml:space="preserve">faces </w:t>
      </w:r>
      <w:r w:rsidR="005A20D0">
        <w:t>serious</w:t>
      </w:r>
      <w:r w:rsidR="366728E9">
        <w:t xml:space="preserve"> challenges</w:t>
      </w:r>
      <w:r w:rsidR="005A20D0">
        <w:t>, including</w:t>
      </w:r>
      <w:r w:rsidR="366728E9">
        <w:t xml:space="preserve"> lack of pre-trial procedural uniformity and clarity, inadequate training</w:t>
      </w:r>
      <w:r w:rsidR="00EE431A">
        <w:t xml:space="preserve"> and</w:t>
      </w:r>
      <w:r w:rsidR="366728E9">
        <w:t xml:space="preserve"> professional development, and lawyers’ verbally abusing prosecutors. The </w:t>
      </w:r>
      <w:r w:rsidR="005A20D0">
        <w:t xml:space="preserve">chapter </w:t>
      </w:r>
      <w:r w:rsidR="005A20D0">
        <w:lastRenderedPageBreak/>
        <w:t xml:space="preserve">concludes with a discussion of the </w:t>
      </w:r>
      <w:r w:rsidR="366728E9">
        <w:t>implication of the results for police prosecution and justice administration.</w:t>
      </w:r>
    </w:p>
    <w:p w14:paraId="05F94CE1" w14:textId="0A5ECCE5" w:rsidR="008C242C" w:rsidRDefault="00E767FB" w:rsidP="00AA7AB8">
      <w:pPr>
        <w:pStyle w:val="Keywords"/>
        <w:ind w:left="0" w:right="0" w:firstLine="0"/>
        <w:sectPr w:rsidR="008C242C" w:rsidSect="00B655CA">
          <w:footerReference w:type="default" r:id="rId9"/>
          <w:pgSz w:w="11906" w:h="16838"/>
          <w:pgMar w:top="1134" w:right="1440" w:bottom="1134" w:left="1440" w:header="709" w:footer="709" w:gutter="0"/>
          <w:cols w:space="708"/>
          <w:docGrid w:linePitch="360"/>
        </w:sectPr>
      </w:pPr>
      <w:r w:rsidRPr="00E767FB">
        <w:rPr>
          <w:b/>
        </w:rPr>
        <w:t>Keywords:</w:t>
      </w:r>
      <w:r w:rsidRPr="00EC2BF2">
        <w:t xml:space="preserve"> </w:t>
      </w:r>
      <w:r w:rsidRPr="00AE19FF">
        <w:t xml:space="preserve">police prosecution, </w:t>
      </w:r>
      <w:r>
        <w:t>prosecutor</w:t>
      </w:r>
      <w:r w:rsidRPr="00AE19FF">
        <w:t>, pre-trial conferencing, Ghana, procedural clarity</w:t>
      </w:r>
    </w:p>
    <w:p w14:paraId="3E7A9F1C" w14:textId="77777777" w:rsidR="00E767FB" w:rsidRPr="000A04BF" w:rsidRDefault="00E767FB" w:rsidP="00E767FB">
      <w:pPr>
        <w:pStyle w:val="Heading1"/>
        <w:rPr>
          <w:rFonts w:eastAsiaTheme="minorHAnsi"/>
        </w:rPr>
      </w:pPr>
      <w:r w:rsidRPr="000A04BF">
        <w:lastRenderedPageBreak/>
        <w:t>Introduction</w:t>
      </w:r>
    </w:p>
    <w:p w14:paraId="15E4B069" w14:textId="25BD9297" w:rsidR="005F3BC9" w:rsidRDefault="00337C83" w:rsidP="002265C4">
      <w:pPr>
        <w:pStyle w:val="FirstParagraph"/>
        <w:ind w:firstLine="0"/>
        <w:rPr>
          <w:rFonts w:cs="Times New Roman"/>
          <w:szCs w:val="24"/>
        </w:rPr>
      </w:pPr>
      <w:r>
        <w:rPr>
          <w:rStyle w:val="ilfuvd"/>
          <w:rFonts w:cs="Times New Roman"/>
        </w:rPr>
        <w:t>P</w:t>
      </w:r>
      <w:r w:rsidR="00B86782">
        <w:t>olice prosecution</w:t>
      </w:r>
      <w:r>
        <w:t>, refer</w:t>
      </w:r>
      <w:r w:rsidR="00937B69">
        <w:t>ring</w:t>
      </w:r>
      <w:r>
        <w:t xml:space="preserve"> to criminal prosecution</w:t>
      </w:r>
      <w:r w:rsidR="00937B69">
        <w:t>s</w:t>
      </w:r>
      <w:r>
        <w:t xml:space="preserve"> led by </w:t>
      </w:r>
      <w:r w:rsidR="00CB62C6">
        <w:t>p</w:t>
      </w:r>
      <w:r w:rsidR="00CB62C6" w:rsidRPr="000A04BF">
        <w:t>olice</w:t>
      </w:r>
      <w:r w:rsidR="00CB62C6">
        <w:t xml:space="preserve"> officers</w:t>
      </w:r>
      <w:r w:rsidR="00321D18">
        <w:t xml:space="preserve"> </w:t>
      </w:r>
      <w:r w:rsidR="00B86782">
        <w:fldChar w:fldCharType="begin"/>
      </w:r>
      <w:r w:rsidR="003E5A74">
        <w:instrText xml:space="preserve"> ADDIN EN.CITE &lt;EndNote&gt;&lt;Cite&gt;&lt;Author&gt;USLegal&lt;/Author&gt;&lt;Year&gt;2011&lt;/Year&gt;&lt;RecNum&gt;3508&lt;/RecNum&gt;&lt;DisplayText&gt;(USLegal, 2011)&lt;/DisplayText&gt;&lt;record&gt;&lt;rec-number&gt;3508&lt;/rec-number&gt;&lt;foreign-keys&gt;&lt;key app="EN" db-id="v09ep2eecfffdietzd259erdtz5rv2f5vpda" timestamp="1580833839"&gt;3508&lt;/key&gt;&lt;/foreign-keys&gt;&lt;ref-type name="Online Database"&gt;45&lt;/ref-type&gt;&lt;contributors&gt;&lt;authors&gt;&lt;author&gt;USLegal,&lt;/author&gt;&lt;/authors&gt;&lt;/contributors&gt;&lt;titles&gt;&lt;title&gt;Police prosecution law and legal definition&lt;/title&gt;&lt;/titles&gt;&lt;dates&gt;&lt;year&gt;2011&lt;/year&gt;&lt;pub-dates&gt;&lt;date&gt;10 May 2011&lt;/date&gt;&lt;/pub-dates&gt;&lt;/dates&gt;&lt;publisher&gt;http://definitions.uslegal.com/p/police-prosecution/&lt;/publisher&gt;&lt;urls&gt;&lt;/urls&gt;&lt;/record&gt;&lt;/Cite&gt;&lt;/EndNote&gt;</w:instrText>
      </w:r>
      <w:r w:rsidR="00B86782">
        <w:fldChar w:fldCharType="separate"/>
      </w:r>
      <w:r w:rsidR="003E5A74">
        <w:rPr>
          <w:noProof/>
        </w:rPr>
        <w:t>(USLegal, 2011)</w:t>
      </w:r>
      <w:r w:rsidR="00B86782">
        <w:fldChar w:fldCharType="end"/>
      </w:r>
      <w:r>
        <w:t>, is integral</w:t>
      </w:r>
      <w:r w:rsidR="00CB62C6">
        <w:t xml:space="preserve"> to </w:t>
      </w:r>
      <w:r w:rsidR="00937B69">
        <w:t>justice</w:t>
      </w:r>
      <w:r w:rsidR="00CC08D4">
        <w:t xml:space="preserve"> administration</w:t>
      </w:r>
      <w:r w:rsidR="00937B69">
        <w:t xml:space="preserve"> </w:t>
      </w:r>
      <w:r>
        <w:t xml:space="preserve">in </w:t>
      </w:r>
      <w:r w:rsidR="00CB62C6">
        <w:t>common</w:t>
      </w:r>
      <w:r w:rsidR="00E8572B">
        <w:t>-</w:t>
      </w:r>
      <w:r w:rsidR="00CB62C6">
        <w:t xml:space="preserve">law </w:t>
      </w:r>
      <w:r w:rsidR="0080415D">
        <w:t xml:space="preserve">jurisdictions </w:t>
      </w:r>
      <w:r w:rsidR="00A12C22">
        <w:t>in the Global South</w:t>
      </w:r>
      <w:r w:rsidR="00B86782">
        <w:t>.</w:t>
      </w:r>
      <w:r w:rsidR="00D215B5">
        <w:rPr>
          <w:rStyle w:val="ilfuvd"/>
          <w:rFonts w:cs="Times New Roman"/>
        </w:rPr>
        <w:t xml:space="preserve"> </w:t>
      </w:r>
      <w:r>
        <w:t>Currently,</w:t>
      </w:r>
      <w:r w:rsidR="00D215B5">
        <w:t xml:space="preserve"> police </w:t>
      </w:r>
      <w:r w:rsidR="00E8572B">
        <w:t xml:space="preserve">prosecution occurs </w:t>
      </w:r>
      <w:r>
        <w:t>i</w:t>
      </w:r>
      <w:r w:rsidR="00B86782">
        <w:t>n</w:t>
      </w:r>
      <w:r w:rsidR="00DF3597">
        <w:t xml:space="preserve"> </w:t>
      </w:r>
      <w:r w:rsidR="00054B3A" w:rsidRPr="000A04BF">
        <w:t xml:space="preserve">Ghana, Nigeria, </w:t>
      </w:r>
      <w:r w:rsidR="00054B3A">
        <w:t xml:space="preserve">Zambia, Kenya, </w:t>
      </w:r>
      <w:r w:rsidR="00BB655C">
        <w:t xml:space="preserve">South Africa, </w:t>
      </w:r>
      <w:r w:rsidR="00054B3A" w:rsidRPr="000A04BF">
        <w:t>Australia</w:t>
      </w:r>
      <w:r w:rsidR="00CF653D">
        <w:t>,</w:t>
      </w:r>
      <w:r w:rsidR="00054B3A">
        <w:t xml:space="preserve"> </w:t>
      </w:r>
      <w:r w:rsidR="00054B3A" w:rsidRPr="000A04BF">
        <w:t xml:space="preserve">New Zealand, </w:t>
      </w:r>
      <w:r w:rsidR="00054B3A">
        <w:t>India,</w:t>
      </w:r>
      <w:r w:rsidR="00054B3A" w:rsidRPr="001F7A3C">
        <w:t xml:space="preserve"> </w:t>
      </w:r>
      <w:r w:rsidR="00054B3A" w:rsidRPr="00B34BF8">
        <w:t>Malaysia</w:t>
      </w:r>
      <w:r w:rsidR="00054B3A">
        <w:t>,</w:t>
      </w:r>
      <w:r w:rsidR="00054B3A" w:rsidRPr="00B34BF8">
        <w:t xml:space="preserve"> </w:t>
      </w:r>
      <w:r w:rsidR="00975070">
        <w:t xml:space="preserve">and </w:t>
      </w:r>
      <w:r w:rsidR="00054B3A" w:rsidRPr="00B34BF8">
        <w:t>Singapore</w:t>
      </w:r>
      <w:r>
        <w:t xml:space="preserve"> </w:t>
      </w:r>
      <w:r w:rsidR="00E767FB" w:rsidRPr="000A04BF">
        <w:fldChar w:fldCharType="begin">
          <w:fldData xml:space="preserve">PEVuZE5vdGU+PENpdGU+PEF1dGhvcj5BbGVtaWthPC9BdXRob3I+PFllYXI+MjAwOTwvWWVhcj48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</w:fldData>
        </w:fldChar>
      </w:r>
      <w:r w:rsidR="00911E44">
        <w:instrText xml:space="preserve"> ADDIN EN.CITE </w:instrText>
      </w:r>
      <w:r w:rsidR="00911E44">
        <w:fldChar w:fldCharType="begin">
          <w:fldData xml:space="preserve">PEVuZE5vdGU+PENpdGU+PEF1dGhvcj5BbGVtaWthPC9BdXRob3I+PFllYXI+MjAwOTwvWWVhcj48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</w:fldData>
        </w:fldChar>
      </w:r>
      <w:r w:rsidR="00911E44">
        <w:instrText xml:space="preserve"> ADDIN EN.CITE.DATA </w:instrText>
      </w:r>
      <w:r w:rsidR="00911E44">
        <w:fldChar w:fldCharType="end"/>
      </w:r>
      <w:r w:rsidR="00E767FB" w:rsidRPr="000A04BF">
        <w:fldChar w:fldCharType="separate"/>
      </w:r>
      <w:r w:rsidR="00F33B33">
        <w:rPr>
          <w:noProof/>
        </w:rPr>
        <w:t>(see Alemika, 2009; Amagnya, 2011; Beck, 2006; Corns, 2000; Law Commission, 1997; Opolot, 2008)</w:t>
      </w:r>
      <w:r w:rsidR="00E767FB" w:rsidRPr="000A04BF">
        <w:fldChar w:fldCharType="end"/>
      </w:r>
      <w:r w:rsidR="00E767FB" w:rsidRPr="000A04BF">
        <w:t>.</w:t>
      </w:r>
      <w:r w:rsidR="00B86782" w:rsidRPr="00B86782">
        <w:t xml:space="preserve"> </w:t>
      </w:r>
      <w:r w:rsidR="005F3BC9">
        <w:t>I</w:t>
      </w:r>
      <w:r w:rsidR="005F3BC9">
        <w:rPr>
          <w:rStyle w:val="ilfuvd"/>
          <w:rFonts w:cs="Times New Roman"/>
        </w:rPr>
        <w:t xml:space="preserve">ncreased criminal cases </w:t>
      </w:r>
      <w:r w:rsidR="005F3BC9">
        <w:t xml:space="preserve">and </w:t>
      </w:r>
      <w:r w:rsidR="00CC08D4">
        <w:t>countries</w:t>
      </w:r>
      <w:r w:rsidR="00791FDB">
        <w:t>’</w:t>
      </w:r>
      <w:r w:rsidR="00CC08D4">
        <w:t xml:space="preserve"> inability</w:t>
      </w:r>
      <w:r w:rsidR="005F3BC9" w:rsidRPr="00CB62C6">
        <w:t xml:space="preserve"> </w:t>
      </w:r>
      <w:r w:rsidR="005F3BC9">
        <w:t xml:space="preserve">to employ adequate lawyers to handle </w:t>
      </w:r>
      <w:r w:rsidR="004A2E68">
        <w:t xml:space="preserve">all </w:t>
      </w:r>
      <w:r w:rsidR="005F3BC9">
        <w:t>criminal cases</w:t>
      </w:r>
      <w:r w:rsidR="005F3BC9" w:rsidRPr="005F3BC9">
        <w:rPr>
          <w:rStyle w:val="ilfuvd"/>
          <w:rFonts w:cs="Times New Roman"/>
        </w:rPr>
        <w:t xml:space="preserve"> </w:t>
      </w:r>
      <w:r w:rsidR="0080415D">
        <w:rPr>
          <w:rStyle w:val="ilfuvd"/>
          <w:rFonts w:cs="Times New Roman"/>
        </w:rPr>
        <w:t>seem</w:t>
      </w:r>
      <w:r w:rsidR="005F3BC9">
        <w:rPr>
          <w:rStyle w:val="ilfuvd"/>
          <w:rFonts w:cs="Times New Roman"/>
        </w:rPr>
        <w:t xml:space="preserve"> to support </w:t>
      </w:r>
      <w:r w:rsidR="00BA3F46">
        <w:rPr>
          <w:rStyle w:val="ilfuvd"/>
          <w:rFonts w:cs="Times New Roman"/>
        </w:rPr>
        <w:t>police prosecution</w:t>
      </w:r>
      <w:r w:rsidR="007428B6">
        <w:rPr>
          <w:rStyle w:val="ilfuvd"/>
          <w:rFonts w:cs="Times New Roman"/>
        </w:rPr>
        <w:t>’</w:t>
      </w:r>
      <w:r w:rsidR="00BA3F46">
        <w:rPr>
          <w:rStyle w:val="ilfuvd"/>
          <w:rFonts w:cs="Times New Roman"/>
        </w:rPr>
        <w:t>s existence</w:t>
      </w:r>
      <w:r w:rsidR="005F3BC9">
        <w:rPr>
          <w:rFonts w:cs="Times New Roman"/>
          <w:szCs w:val="24"/>
        </w:rPr>
        <w:t xml:space="preserve">. </w:t>
      </w:r>
      <w:r w:rsidR="00B0463B">
        <w:t>Nevertheless</w:t>
      </w:r>
      <w:r w:rsidR="00321D18">
        <w:t xml:space="preserve">, </w:t>
      </w:r>
      <w:r w:rsidR="00CC08D4">
        <w:t xml:space="preserve">some scholars have raised </w:t>
      </w:r>
      <w:r w:rsidR="0032599D" w:rsidRPr="00EE7CCE">
        <w:t>concern</w:t>
      </w:r>
      <w:r w:rsidR="0032599D">
        <w:t xml:space="preserve">s </w:t>
      </w:r>
      <w:r w:rsidR="004A2E68">
        <w:t>about police-led prosecutions</w:t>
      </w:r>
      <w:r w:rsidR="00FB5161">
        <w:t>,</w:t>
      </w:r>
      <w:r w:rsidR="004A2E68">
        <w:t xml:space="preserve"> </w:t>
      </w:r>
      <w:r w:rsidR="003E5A74">
        <w:t xml:space="preserve">such as </w:t>
      </w:r>
      <w:r w:rsidR="00A12C22">
        <w:t xml:space="preserve">the </w:t>
      </w:r>
      <w:r w:rsidR="00A12C22" w:rsidRPr="00EE7CCE">
        <w:t xml:space="preserve">absence of </w:t>
      </w:r>
      <w:r w:rsidR="00A12C22">
        <w:t>sound</w:t>
      </w:r>
      <w:r w:rsidR="00A12C22" w:rsidRPr="00EE7CCE">
        <w:t xml:space="preserve"> </w:t>
      </w:r>
      <w:r w:rsidR="00A12C22">
        <w:t xml:space="preserve">and workable </w:t>
      </w:r>
      <w:r w:rsidR="00A12C22" w:rsidRPr="00EE7CCE">
        <w:t>accountability</w:t>
      </w:r>
      <w:r w:rsidR="00A12C22">
        <w:t xml:space="preserve"> mechanisms</w:t>
      </w:r>
      <w:r w:rsidR="003E5A74">
        <w:t>,</w:t>
      </w:r>
      <w:r w:rsidR="005F3BC9">
        <w:t xml:space="preserve"> exercise of vast </w:t>
      </w:r>
      <w:r w:rsidR="005F3BC9" w:rsidRPr="00EE7CCE">
        <w:t>discretionary powers</w:t>
      </w:r>
      <w:r w:rsidR="003E5A74">
        <w:t>, and</w:t>
      </w:r>
      <w:r w:rsidR="005F3BC9">
        <w:t xml:space="preserve"> lack of legal knowledge and skills </w:t>
      </w:r>
      <w:r w:rsidR="003E5A74">
        <w:t>required</w:t>
      </w:r>
      <w:r w:rsidR="005F3BC9">
        <w:t xml:space="preserve"> to conduct prosecution</w:t>
      </w:r>
      <w:r w:rsidR="003E5A74">
        <w:t>s</w:t>
      </w:r>
      <w:r w:rsidR="009653D4">
        <w:t xml:space="preserve"> </w:t>
      </w:r>
      <w:r w:rsidR="00E767FB" w:rsidRPr="008F1BEC">
        <w:fldChar w:fldCharType="begin">
          <w:fldData xml:space="preserve">PEVuZE5vdGU+PENpdGU+PEF1dGhvcj5Db3JuczwvQXV0aG9yPjxZZWFyPjE5OTk8L1llYXI+PFJl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</w:fldData>
        </w:fldChar>
      </w:r>
      <w:r w:rsidR="00C5211E">
        <w:instrText xml:space="preserve"> ADDIN EN.CITE </w:instrText>
      </w:r>
      <w:r w:rsidR="00C5211E">
        <w:fldChar w:fldCharType="begin">
          <w:fldData xml:space="preserve">PEVuZE5vdGU+PENpdGU+PEF1dGhvcj5Db3JuczwvQXV0aG9yPjxZZWFyPjE5OTk8L1llYXI+PFJl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</w:fldData>
        </w:fldChar>
      </w:r>
      <w:r w:rsidR="00C5211E">
        <w:instrText xml:space="preserve"> ADDIN EN.CITE.DATA </w:instrText>
      </w:r>
      <w:r w:rsidR="00C5211E">
        <w:fldChar w:fldCharType="end"/>
      </w:r>
      <w:r w:rsidR="00E767FB" w:rsidRPr="008F1BEC">
        <w:fldChar w:fldCharType="separate"/>
      </w:r>
      <w:r w:rsidR="00C5211E">
        <w:rPr>
          <w:noProof/>
        </w:rPr>
        <w:t>(see Abegunde, 2014; Archer Commission, 1997; Beck, 2006; Corns, 1999, 2000; Elsner, Lewis, &amp; Zila, 2008; Horwitz, 1998; McGonigle, 1996)</w:t>
      </w:r>
      <w:r w:rsidR="00E767FB" w:rsidRPr="008F1BEC">
        <w:fldChar w:fldCharType="end"/>
      </w:r>
      <w:r w:rsidR="00E767FB">
        <w:rPr>
          <w:rFonts w:cs="Times New Roman"/>
          <w:szCs w:val="24"/>
        </w:rPr>
        <w:t>.</w:t>
      </w:r>
      <w:r w:rsidR="00E767FB" w:rsidRPr="009F184E">
        <w:rPr>
          <w:rFonts w:cs="Times New Roman"/>
          <w:szCs w:val="24"/>
        </w:rPr>
        <w:t xml:space="preserve"> </w:t>
      </w:r>
      <w:r w:rsidR="003E5A74">
        <w:rPr>
          <w:rFonts w:cs="Times New Roman"/>
          <w:szCs w:val="24"/>
        </w:rPr>
        <w:t>They argued that such con</w:t>
      </w:r>
      <w:r w:rsidR="004A2E68">
        <w:rPr>
          <w:rFonts w:cs="Times New Roman"/>
          <w:szCs w:val="24"/>
        </w:rPr>
        <w:t>dition</w:t>
      </w:r>
      <w:r w:rsidR="003E5A74">
        <w:rPr>
          <w:rFonts w:cs="Times New Roman"/>
          <w:szCs w:val="24"/>
        </w:rPr>
        <w:t xml:space="preserve">s often </w:t>
      </w:r>
      <w:r w:rsidR="003E5A74">
        <w:t>affect justice delivery</w:t>
      </w:r>
      <w:r w:rsidR="004A2E68">
        <w:t xml:space="preserve"> negatively</w:t>
      </w:r>
      <w:r w:rsidR="003E5A74">
        <w:t>.</w:t>
      </w:r>
    </w:p>
    <w:p w14:paraId="58DEC407" w14:textId="690A8499" w:rsidR="005570BA" w:rsidRDefault="005F3BC9" w:rsidP="007428B6">
      <w:pPr>
        <w:pStyle w:val="FirstParagraph"/>
        <w:rPr>
          <w:rFonts w:cs="Times New Roman"/>
          <w:szCs w:val="24"/>
        </w:rPr>
      </w:pPr>
      <w:r>
        <w:rPr>
          <w:rStyle w:val="ilfuvd"/>
          <w:rFonts w:cs="Times New Roman"/>
        </w:rPr>
        <w:t xml:space="preserve">Although </w:t>
      </w:r>
      <w:r>
        <w:rPr>
          <w:rFonts w:cs="Times New Roman"/>
          <w:szCs w:val="24"/>
        </w:rPr>
        <w:t xml:space="preserve">concerns </w:t>
      </w:r>
      <w:r w:rsidR="004A2E68">
        <w:rPr>
          <w:rFonts w:cs="Times New Roman"/>
          <w:szCs w:val="24"/>
        </w:rPr>
        <w:t xml:space="preserve">about police-led prosecution </w:t>
      </w:r>
      <w:r>
        <w:rPr>
          <w:rFonts w:cs="Times New Roman"/>
          <w:szCs w:val="24"/>
        </w:rPr>
        <w:t xml:space="preserve">and their negative </w:t>
      </w:r>
      <w:r>
        <w:t>impact on j</w:t>
      </w:r>
      <w:r w:rsidRPr="00EE7CCE">
        <w:t>ustice delivery</w:t>
      </w:r>
      <w:r>
        <w:t xml:space="preserve"> may be valid, </w:t>
      </w:r>
      <w:r w:rsidR="003E5A74">
        <w:t xml:space="preserve">there </w:t>
      </w:r>
      <w:r w:rsidR="004A2E68">
        <w:t>are</w:t>
      </w:r>
      <w:r w:rsidR="003E5A74">
        <w:t xml:space="preserve"> </w:t>
      </w:r>
      <w:r w:rsidR="00826D28">
        <w:t>drawback</w:t>
      </w:r>
      <w:r>
        <w:t>s</w:t>
      </w:r>
      <w:r w:rsidR="003E5A74">
        <w:t xml:space="preserve"> to such concerns</w:t>
      </w:r>
      <w:r w:rsidR="008B5223">
        <w:t>. First</w:t>
      </w:r>
      <w:r w:rsidR="000C7620">
        <w:rPr>
          <w:rFonts w:cs="Times New Roman"/>
          <w:szCs w:val="24"/>
        </w:rPr>
        <w:t>, p</w:t>
      </w:r>
      <w:r w:rsidR="00AA7AB8">
        <w:t>olice prosecution</w:t>
      </w:r>
      <w:r w:rsidR="000C7620">
        <w:t xml:space="preserve"> </w:t>
      </w:r>
      <w:r w:rsidR="006C3F9D">
        <w:t>i</w:t>
      </w:r>
      <w:r w:rsidR="000C7620">
        <w:rPr>
          <w:rFonts w:cs="Times New Roman"/>
          <w:szCs w:val="24"/>
        </w:rPr>
        <w:t>s</w:t>
      </w:r>
      <w:r w:rsidR="00381C46">
        <w:rPr>
          <w:rFonts w:cs="Times New Roman"/>
          <w:szCs w:val="24"/>
        </w:rPr>
        <w:t xml:space="preserve"> the least research</w:t>
      </w:r>
      <w:r w:rsidR="006C3F9D">
        <w:t xml:space="preserve"> area of </w:t>
      </w:r>
      <w:r w:rsidR="006C3F9D" w:rsidRPr="000A04BF">
        <w:rPr>
          <w:rFonts w:cs="Times New Roman"/>
          <w:szCs w:val="24"/>
        </w:rPr>
        <w:t>policing</w:t>
      </w:r>
      <w:r w:rsidR="003E5A74">
        <w:rPr>
          <w:rFonts w:cs="Times New Roman"/>
          <w:szCs w:val="24"/>
        </w:rPr>
        <w:t xml:space="preserve"> due to its stoppage</w:t>
      </w:r>
      <w:r w:rsidR="003E5A74">
        <w:t xml:space="preserve"> in</w:t>
      </w:r>
      <w:r w:rsidR="003E5A74" w:rsidRPr="007428B6">
        <w:t xml:space="preserve"> </w:t>
      </w:r>
      <w:r w:rsidR="004A2E68" w:rsidRPr="0002575F">
        <w:t xml:space="preserve">the UK </w:t>
      </w:r>
      <w:r w:rsidR="004A2E68">
        <w:t xml:space="preserve">between </w:t>
      </w:r>
      <w:r w:rsidR="004A2E68" w:rsidRPr="0002575F">
        <w:t xml:space="preserve">1986 </w:t>
      </w:r>
      <w:r w:rsidR="004A2E68">
        <w:t xml:space="preserve">and </w:t>
      </w:r>
      <w:r w:rsidR="004A2E68" w:rsidRPr="0002575F">
        <w:t>2012</w:t>
      </w:r>
      <w:r w:rsidR="004A2E68">
        <w:rPr>
          <w:rFonts w:cs="Times New Roman"/>
          <w:szCs w:val="24"/>
        </w:rPr>
        <w:t xml:space="preserve">, </w:t>
      </w:r>
      <w:r w:rsidR="003E5A74" w:rsidRPr="008C6848">
        <w:t>the United States of</w:t>
      </w:r>
      <w:r w:rsidR="003E5A74">
        <w:t xml:space="preserve"> America, Canada, and </w:t>
      </w:r>
      <w:r w:rsidR="004A2E68">
        <w:t xml:space="preserve">some </w:t>
      </w:r>
      <w:r w:rsidR="004A2E68" w:rsidRPr="008C6848">
        <w:t>Europe</w:t>
      </w:r>
      <w:r w:rsidR="004A2E68">
        <w:t xml:space="preserve">an countries </w:t>
      </w:r>
      <w:r w:rsidR="000773C4">
        <w:fldChar w:fldCharType="begin">
          <w:fldData xml:space="preserve">PEVuZE5vdGU+PENpdGU+PEF1dGhvcj5Ccm9kZXVyPC9BdXRob3I+PFllYXI+MjAxMDwvWWVhcj48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</w:fldData>
        </w:fldChar>
      </w:r>
      <w:r w:rsidR="003E5A74">
        <w:instrText xml:space="preserve"> ADDIN EN.CITE </w:instrText>
      </w:r>
      <w:r w:rsidR="003E5A74">
        <w:fldChar w:fldCharType="begin">
          <w:fldData xml:space="preserve">PEVuZE5vdGU+PENpdGU+PEF1dGhvcj5Ccm9kZXVyPC9BdXRob3I+PFllYXI+MjAxMDwvWWVhcj48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</w:fldData>
        </w:fldChar>
      </w:r>
      <w:r w:rsidR="003E5A74">
        <w:instrText xml:space="preserve"> ADDIN EN.CITE.DATA </w:instrText>
      </w:r>
      <w:r w:rsidR="003E5A74">
        <w:fldChar w:fldCharType="end"/>
      </w:r>
      <w:r w:rsidR="000773C4">
        <w:fldChar w:fldCharType="separate"/>
      </w:r>
      <w:r w:rsidR="003E5A74">
        <w:rPr>
          <w:noProof/>
        </w:rPr>
        <w:t>(Beck, 2006; Brodeur, 2010; Corns, 1999, 2000; Devine, 1986; Hodgson &amp; Roberts, 2010; Kinsman, 1993; National Research Council, 2004; Ulmer, 2018)</w:t>
      </w:r>
      <w:r w:rsidR="000773C4">
        <w:fldChar w:fldCharType="end"/>
      </w:r>
      <w:r w:rsidR="000C7620">
        <w:rPr>
          <w:rFonts w:cs="Times New Roman"/>
          <w:szCs w:val="24"/>
        </w:rPr>
        <w:t>.</w:t>
      </w:r>
      <w:r w:rsidR="007428B6">
        <w:rPr>
          <w:rFonts w:cs="Times New Roman"/>
          <w:szCs w:val="24"/>
        </w:rPr>
        <w:t xml:space="preserve"> Also</w:t>
      </w:r>
      <w:r w:rsidR="007428B6">
        <w:t xml:space="preserve">, </w:t>
      </w:r>
      <w:r w:rsidR="007428B6">
        <w:rPr>
          <w:rFonts w:cs="Times New Roman"/>
          <w:szCs w:val="24"/>
        </w:rPr>
        <w:t>studies</w:t>
      </w:r>
      <w:r w:rsidR="007428B6">
        <w:t xml:space="preserve"> on police prosecution are mainly conducted in </w:t>
      </w:r>
      <w:r w:rsidR="007428B6">
        <w:rPr>
          <w:rFonts w:cs="Times New Roman"/>
          <w:szCs w:val="24"/>
        </w:rPr>
        <w:t xml:space="preserve">the Global North, with only a few exceptions in the Global South </w:t>
      </w:r>
      <w:r w:rsidR="007428B6">
        <w:rPr>
          <w:rFonts w:cs="Times New Roman"/>
          <w:szCs w:val="24"/>
        </w:rPr>
        <w:fldChar w:fldCharType="begin"/>
      </w:r>
      <w:r w:rsidR="004A2E68">
        <w:rPr>
          <w:rFonts w:cs="Times New Roman"/>
          <w:szCs w:val="24"/>
        </w:rPr>
        <w:instrText xml:space="preserve"> ADDIN EN.CITE &lt;EndNote&gt;&lt;Cite&gt;&lt;Author&gt;Amagnya&lt;/Author&gt;&lt;Year&gt;2011&lt;/Year&gt;&lt;RecNum&gt;941&lt;/RecNum&gt;&lt;Prefix&gt;e.g.`, &lt;/Prefix&gt;&lt;DisplayText&gt;(e.g., Abegunde, 2014; Amagnya, 2011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Cite&gt;&lt;Author&gt;Abegunde&lt;/Author&gt;&lt;Year&gt;2014&lt;/Year&gt;&lt;RecNum&gt;1386&lt;/RecNum&gt;&lt;record&gt;&lt;rec-number&gt;1386&lt;/rec-number&gt;&lt;foreign-keys&gt;&lt;key app="EN" db-id="v09ep2eecfffdietzd259erdtz5rv2f5vpda" timestamp="1475123032"&gt;1386&lt;/key&gt;&lt;key app="ENWeb" db-id=""&gt;0&lt;/key&gt;&lt;/foreign-keys&gt;&lt;ref-type name="Journal Article"&gt;17&lt;/ref-type&gt;&lt;contributors&gt;&lt;authors&gt;&lt;author&gt;Abegunde, Babalola&lt;/author&gt;&lt;/authors&gt;&lt;/contributors&gt;&lt;titles&gt;&lt;title&gt;Power of police to prosecute criminal cases: Nigeria and international perspectives&lt;/title&gt;&lt;secondary-title&gt;European Journal of Business and Social Sciences&lt;/secondary-title&gt;&lt;/titles&gt;&lt;periodical&gt;&lt;full-title&gt;European Journal of Business and Social Sciences&lt;/full-title&gt;&lt;/periodical&gt;&lt;pages&gt;127-138&lt;/pages&gt;&lt;volume&gt;2&lt;/volume&gt;&lt;number&gt;11&lt;/number&gt;&lt;dates&gt;&lt;year&gt;2014&lt;/year&gt;&lt;pub-dates&gt;&lt;date&gt;February 2014&lt;/date&gt;&lt;/pub-dates&gt;&lt;/dates&gt;&lt;urls&gt;&lt;/urls&gt;&lt;/record&gt;&lt;/Cite&gt;&lt;/EndNote&gt;</w:instrText>
      </w:r>
      <w:r w:rsidR="007428B6">
        <w:rPr>
          <w:rFonts w:cs="Times New Roman"/>
          <w:szCs w:val="24"/>
        </w:rPr>
        <w:fldChar w:fldCharType="separate"/>
      </w:r>
      <w:r w:rsidR="004A2E68">
        <w:rPr>
          <w:rFonts w:cs="Times New Roman"/>
          <w:noProof/>
          <w:szCs w:val="24"/>
        </w:rPr>
        <w:t>(e.g., Abegunde, 2014; Amagnya, 2011)</w:t>
      </w:r>
      <w:r w:rsidR="007428B6">
        <w:rPr>
          <w:rFonts w:cs="Times New Roman"/>
          <w:szCs w:val="24"/>
        </w:rPr>
        <w:fldChar w:fldCharType="end"/>
      </w:r>
      <w:r w:rsidR="007428B6">
        <w:rPr>
          <w:rFonts w:cs="Times New Roman"/>
          <w:szCs w:val="24"/>
        </w:rPr>
        <w:t xml:space="preserve">. </w:t>
      </w:r>
      <w:r w:rsidR="004A2E68">
        <w:rPr>
          <w:rFonts w:cs="Times New Roman"/>
          <w:szCs w:val="24"/>
        </w:rPr>
        <w:t>Since</w:t>
      </w:r>
      <w:r w:rsidR="00CB75D9">
        <w:rPr>
          <w:rFonts w:cs="Times New Roman"/>
          <w:szCs w:val="24"/>
        </w:rPr>
        <w:t xml:space="preserve"> </w:t>
      </w:r>
      <w:r w:rsidR="007428B6" w:rsidRPr="0002575F">
        <w:rPr>
          <w:rFonts w:cs="Times New Roman"/>
          <w:szCs w:val="24"/>
        </w:rPr>
        <w:t>police prosecution is a dominant feature in the Global South</w:t>
      </w:r>
      <w:r w:rsidR="00CB75D9" w:rsidRPr="0002575F">
        <w:rPr>
          <w:rFonts w:cs="Times New Roman"/>
          <w:szCs w:val="24"/>
        </w:rPr>
        <w:t xml:space="preserve">, </w:t>
      </w:r>
      <w:r w:rsidR="00F639B1" w:rsidRPr="0002575F">
        <w:rPr>
          <w:rFonts w:cs="Times New Roman"/>
          <w:szCs w:val="24"/>
        </w:rPr>
        <w:t xml:space="preserve">it </w:t>
      </w:r>
      <w:r w:rsidR="004A2E68">
        <w:rPr>
          <w:rFonts w:cs="Times New Roman"/>
          <w:szCs w:val="24"/>
        </w:rPr>
        <w:t xml:space="preserve">can be </w:t>
      </w:r>
      <w:r w:rsidR="00F639B1" w:rsidRPr="0002575F">
        <w:rPr>
          <w:rFonts w:cs="Times New Roman"/>
          <w:szCs w:val="24"/>
        </w:rPr>
        <w:t xml:space="preserve">argued that </w:t>
      </w:r>
      <w:r w:rsidR="00563578" w:rsidRPr="0002575F">
        <w:rPr>
          <w:rFonts w:cs="Times New Roman"/>
          <w:szCs w:val="24"/>
        </w:rPr>
        <w:t xml:space="preserve">the research apathy </w:t>
      </w:r>
      <w:r w:rsidR="00563578">
        <w:rPr>
          <w:rFonts w:cs="Times New Roman"/>
          <w:szCs w:val="24"/>
        </w:rPr>
        <w:t xml:space="preserve">is due to </w:t>
      </w:r>
      <w:r w:rsidR="00CB75D9" w:rsidRPr="0002575F">
        <w:rPr>
          <w:rFonts w:cs="Times New Roman"/>
          <w:szCs w:val="24"/>
        </w:rPr>
        <w:t>t</w:t>
      </w:r>
      <w:r w:rsidR="00FE60FC" w:rsidRPr="0002575F">
        <w:rPr>
          <w:rFonts w:cs="Times New Roman"/>
          <w:szCs w:val="24"/>
        </w:rPr>
        <w:t>he</w:t>
      </w:r>
      <w:r w:rsidR="007428B6" w:rsidRPr="0002575F">
        <w:rPr>
          <w:rFonts w:cs="Times New Roman"/>
          <w:szCs w:val="24"/>
        </w:rPr>
        <w:t xml:space="preserve"> perception that </w:t>
      </w:r>
      <w:r w:rsidR="00826D28" w:rsidRPr="0002575F">
        <w:rPr>
          <w:rFonts w:cs="Times New Roman"/>
          <w:szCs w:val="24"/>
        </w:rPr>
        <w:t>most</w:t>
      </w:r>
      <w:r w:rsidR="00FE60FC" w:rsidRPr="0002575F">
        <w:rPr>
          <w:rFonts w:cs="Times New Roman"/>
          <w:szCs w:val="24"/>
        </w:rPr>
        <w:t xml:space="preserve"> </w:t>
      </w:r>
      <w:r w:rsidR="00CB75D9" w:rsidRPr="0002575F">
        <w:rPr>
          <w:rFonts w:cs="Times New Roman"/>
          <w:szCs w:val="24"/>
        </w:rPr>
        <w:t xml:space="preserve">activities </w:t>
      </w:r>
      <w:r w:rsidR="007428B6" w:rsidRPr="0002575F">
        <w:rPr>
          <w:rFonts w:cs="Times New Roman"/>
          <w:szCs w:val="24"/>
        </w:rPr>
        <w:t xml:space="preserve">in the lower courts </w:t>
      </w:r>
      <w:r w:rsidR="004A2E68">
        <w:rPr>
          <w:rFonts w:cs="Times New Roman"/>
          <w:szCs w:val="24"/>
        </w:rPr>
        <w:t>are</w:t>
      </w:r>
      <w:r w:rsidR="007428B6" w:rsidRPr="0002575F">
        <w:rPr>
          <w:rFonts w:cs="Times New Roman"/>
          <w:szCs w:val="24"/>
        </w:rPr>
        <w:t xml:space="preserve"> unimportant and do not deserve significant attention from the press and scholars </w:t>
      </w:r>
      <w:r w:rsidR="007428B6" w:rsidRPr="0002575F">
        <w:rPr>
          <w:rFonts w:cs="Times New Roman"/>
          <w:szCs w:val="24"/>
        </w:rPr>
        <w:fldChar w:fldCharType="begin"/>
      </w:r>
      <w:r w:rsidR="00FE60FC" w:rsidRPr="0002575F">
        <w:rPr>
          <w:rFonts w:cs="Times New Roman"/>
          <w:szCs w:val="24"/>
        </w:rPr>
        <w:instrText xml:space="preserve"> ADDIN EN.CITE &lt;EndNote&gt;&lt;Cite&gt;&lt;Author&gt;McBarnett&lt;/Author&gt;&lt;Year&gt;1981&lt;/Year&gt;&lt;RecNum&gt;2626&lt;/RecNum&gt;&lt;DisplayText&gt;(McBarnett, 1981)&lt;/DisplayText&gt;&lt;record&gt;&lt;rec-number&gt;2626&lt;/rec-number&gt;&lt;foreign-keys&gt;&lt;key app="EN" db-id="v09ep2eecfffdietzd259erdtz5rv2f5vpda" timestamp="1522811251"&gt;2626&lt;/key&gt;&lt;/foreign-keys&gt;&lt;ref-type name="Book"&gt;6&lt;/ref-type&gt;&lt;contributors&gt;&lt;authors&gt;&lt;author&gt;McBarnett, D&lt;/author&gt;&lt;/authors&gt;&lt;/contributors&gt;&lt;titles&gt;&lt;title&gt;Conviction-law, the state and the construction of justice.&lt;/title&gt;&lt;/titles&gt;&lt;dates&gt;&lt;year&gt;1981&lt;/year&gt;&lt;/dates&gt;&lt;pub-location&gt;UK&lt;/pub-location&gt;&lt;publisher&gt;Palgrave McMillan&lt;/publisher&gt;&lt;urls&gt;&lt;/urls&gt;&lt;/record&gt;&lt;/Cite&gt;&lt;/EndNote&gt;</w:instrText>
      </w:r>
      <w:r w:rsidR="007428B6" w:rsidRPr="0002575F">
        <w:rPr>
          <w:rFonts w:cs="Times New Roman"/>
          <w:szCs w:val="24"/>
        </w:rPr>
        <w:fldChar w:fldCharType="separate"/>
      </w:r>
      <w:r w:rsidR="00FE60FC" w:rsidRPr="0002575F">
        <w:rPr>
          <w:rFonts w:cs="Times New Roman"/>
          <w:noProof/>
          <w:szCs w:val="24"/>
        </w:rPr>
        <w:t>(McBarnett, 1981)</w:t>
      </w:r>
      <w:r w:rsidR="007428B6" w:rsidRPr="0002575F">
        <w:rPr>
          <w:rFonts w:cs="Times New Roman"/>
          <w:szCs w:val="24"/>
        </w:rPr>
        <w:fldChar w:fldCharType="end"/>
      </w:r>
      <w:r w:rsidR="007428B6" w:rsidRPr="0002575F">
        <w:rPr>
          <w:rFonts w:cs="Times New Roman"/>
          <w:szCs w:val="24"/>
        </w:rPr>
        <w:t>. Also, the focus on</w:t>
      </w:r>
      <w:r w:rsidR="007428B6" w:rsidRPr="0002575F">
        <w:t xml:space="preserve"> offences and penalties </w:t>
      </w:r>
      <w:r w:rsidR="00F639B1" w:rsidRPr="0002575F">
        <w:t>instead of</w:t>
      </w:r>
      <w:r w:rsidR="007428B6" w:rsidRPr="0002575F">
        <w:t xml:space="preserve"> prosecution processes </w:t>
      </w:r>
      <w:r w:rsidR="00563578">
        <w:t xml:space="preserve">in the lower courts </w:t>
      </w:r>
      <w:r w:rsidR="00F639B1" w:rsidRPr="0002575F">
        <w:t xml:space="preserve">is </w:t>
      </w:r>
      <w:r w:rsidR="007428B6" w:rsidRPr="0002575F">
        <w:t>another reason.</w:t>
      </w:r>
      <w:r w:rsidR="007428B6" w:rsidRPr="0002575F">
        <w:rPr>
          <w:rFonts w:cs="Times New Roman"/>
          <w:szCs w:val="24"/>
        </w:rPr>
        <w:t xml:space="preserve"> </w:t>
      </w:r>
      <w:r w:rsidR="00FE60FC">
        <w:rPr>
          <w:rFonts w:cs="Times New Roman"/>
          <w:szCs w:val="24"/>
        </w:rPr>
        <w:t>Lastly</w:t>
      </w:r>
      <w:r w:rsidR="00836D5C">
        <w:rPr>
          <w:rFonts w:cs="Times New Roman"/>
          <w:szCs w:val="24"/>
        </w:rPr>
        <w:t>, s</w:t>
      </w:r>
      <w:r w:rsidR="005570BA">
        <w:rPr>
          <w:rFonts w:cs="Times New Roman"/>
          <w:szCs w:val="24"/>
        </w:rPr>
        <w:t xml:space="preserve">tudies </w:t>
      </w:r>
      <w:r w:rsidR="005570BA" w:rsidRPr="0016441C">
        <w:rPr>
          <w:rFonts w:cs="Times New Roman"/>
          <w:szCs w:val="24"/>
        </w:rPr>
        <w:t>o</w:t>
      </w:r>
      <w:r w:rsidR="005570BA">
        <w:rPr>
          <w:rFonts w:cs="Times New Roman"/>
          <w:szCs w:val="24"/>
        </w:rPr>
        <w:t xml:space="preserve">n </w:t>
      </w:r>
      <w:r w:rsidR="005570BA" w:rsidRPr="0016441C">
        <w:rPr>
          <w:rFonts w:cs="Times New Roman"/>
          <w:szCs w:val="24"/>
        </w:rPr>
        <w:t>prosecution</w:t>
      </w:r>
      <w:r w:rsidR="005570BA">
        <w:rPr>
          <w:rFonts w:cs="Times New Roman"/>
          <w:szCs w:val="24"/>
        </w:rPr>
        <w:t xml:space="preserve"> </w:t>
      </w:r>
      <w:r w:rsidR="00F639B1">
        <w:rPr>
          <w:rFonts w:cs="Times New Roman"/>
          <w:szCs w:val="24"/>
        </w:rPr>
        <w:t>mainly</w:t>
      </w:r>
      <w:r w:rsidR="005570BA">
        <w:rPr>
          <w:rFonts w:cs="Times New Roman"/>
          <w:szCs w:val="24"/>
        </w:rPr>
        <w:t xml:space="preserve"> </w:t>
      </w:r>
      <w:r w:rsidR="00C40800">
        <w:rPr>
          <w:rFonts w:cs="Times New Roman"/>
          <w:szCs w:val="24"/>
        </w:rPr>
        <w:t>focus on</w:t>
      </w:r>
      <w:r w:rsidR="00C40800" w:rsidRPr="0016441C">
        <w:rPr>
          <w:rFonts w:cs="Times New Roman"/>
          <w:szCs w:val="24"/>
        </w:rPr>
        <w:t xml:space="preserve"> </w:t>
      </w:r>
      <w:r w:rsidR="00036171">
        <w:rPr>
          <w:rFonts w:cs="Times New Roman"/>
          <w:szCs w:val="24"/>
        </w:rPr>
        <w:t>murder, robbery and rape</w:t>
      </w:r>
      <w:r w:rsidR="00F639B1" w:rsidRPr="00F639B1">
        <w:rPr>
          <w:rFonts w:cs="Times New Roman"/>
          <w:szCs w:val="24"/>
        </w:rPr>
        <w:t xml:space="preserve"> </w:t>
      </w:r>
      <w:r w:rsidR="00F639B1">
        <w:rPr>
          <w:rFonts w:cs="Times New Roman"/>
          <w:szCs w:val="24"/>
        </w:rPr>
        <w:t xml:space="preserve">cases </w:t>
      </w:r>
      <w:r w:rsidR="00F639B1" w:rsidRPr="0016441C">
        <w:rPr>
          <w:rFonts w:cs="Times New Roman"/>
          <w:szCs w:val="24"/>
        </w:rPr>
        <w:t>prosecute</w:t>
      </w:r>
      <w:r w:rsidR="00F639B1">
        <w:rPr>
          <w:rFonts w:cs="Times New Roman"/>
          <w:szCs w:val="24"/>
        </w:rPr>
        <w:t>d by lawyers</w:t>
      </w:r>
      <w:r w:rsidR="00036171" w:rsidRPr="0016441C">
        <w:rPr>
          <w:rFonts w:cs="Times New Roman"/>
          <w:szCs w:val="24"/>
        </w:rPr>
        <w:t xml:space="preserve"> </w:t>
      </w:r>
      <w:r w:rsidR="00C40800">
        <w:rPr>
          <w:rFonts w:cs="Times New Roman"/>
          <w:szCs w:val="24"/>
        </w:rPr>
        <w:fldChar w:fldCharType="begin"/>
      </w:r>
      <w:r w:rsidR="00C32AD7">
        <w:rPr>
          <w:rFonts w:cs="Times New Roman"/>
          <w:szCs w:val="24"/>
        </w:rPr>
        <w:instrText xml:space="preserve"> ADDIN EN.CITE &lt;EndNote&gt;&lt;Cite&gt;&lt;Author&gt;Duron&lt;/Author&gt;&lt;Year&gt;2018&lt;/Year&gt;&lt;RecNum&gt;2668&lt;/RecNum&gt;&lt;Prefix&gt;e.g.`, &lt;/Prefix&gt;&lt;DisplayText&gt;(e.g., Duron, 2018; Spohn &amp;amp; Tellis, 2018)&lt;/DisplayText&gt;&lt;record&gt;&lt;rec-number&gt;2668&lt;/rec-number&gt;&lt;foreign-keys&gt;&lt;key app="EN" db-id="v09ep2eecfffdietzd259erdtz5rv2f5vpda" timestamp="1522811252"&gt;2668&lt;/key&gt;&lt;/foreign-keys&gt;&lt;ref-type name="Journal Article"&gt;17&lt;/ref-type&gt;&lt;contributors&gt;&lt;authors&gt;&lt;author&gt;Duron, Jacquelynn F.&lt;/author&gt;&lt;/authors&gt;&lt;/contributors&gt;&lt;titles&gt;&lt;title&gt;Legal decision-making in child sexual abuse investigations: A mixed-methods study of factors that influence prosecution&lt;/title&gt;&lt;secondary-title&gt;Child Abuse &amp;amp; Neglect&lt;/secondary-title&gt;&lt;/titles&gt;&lt;periodical&gt;&lt;full-title&gt;Child Abuse &amp;amp; Neglect&lt;/full-title&gt;&lt;/periodical&gt;&lt;pages&gt;302-314&lt;/pages&gt;&lt;volume&gt;79&lt;/volume&gt;&lt;keywords&gt;&lt;keyword&gt;Prosecution&lt;/keyword&gt;&lt;keyword&gt;Child sexual abuse&lt;/keyword&gt;&lt;keyword&gt;Forensic interview&lt;/keyword&gt;&lt;keyword&gt;Investigation&lt;/keyword&gt;&lt;keyword&gt;Child advocacy center (CAC)&lt;/keyword&gt;&lt;keyword&gt;Decision–making&lt;/keyword&gt;&lt;keyword&gt;Mixed methods&lt;/keyword&gt;&lt;/keywords&gt;&lt;dates&gt;&lt;year&gt;2018&lt;/year&gt;&lt;/dates&gt;&lt;isbn&gt;0145-2134&lt;/isbn&gt;&lt;urls&gt;&lt;/urls&gt;&lt;/record&gt;&lt;/Cite&gt;&lt;Cite&gt;&lt;Author&gt;Spohn&lt;/Author&gt;&lt;Year&gt;2018&lt;/Year&gt;&lt;RecNum&gt;2659&lt;/RecNum&gt;&lt;record&gt;&lt;rec-number&gt;2659&lt;/rec-number&gt;&lt;foreign-keys&gt;&lt;key app="EN" db-id="v09ep2eecfffdietzd259erdtz5rv2f5vpda" timestamp="1522811252"&gt;2659&lt;/key&gt;&lt;/foreign-keys&gt;&lt;ref-type name="Journal Article"&gt;17&lt;/ref-type&gt;&lt;contributors&gt;&lt;authors&gt;&lt;author&gt;Spohn, Cassia&lt;/author&gt;&lt;author&gt;Tellis, Katharine&lt;/author&gt;&lt;/authors&gt;&lt;/contributors&gt;&lt;titles&gt;&lt;title&gt;Sexual assault case outcomes: Disentangling the overlapping decisions of police and prosecutors&lt;/title&gt;&lt;secondary-title&gt;Justice Quarterly&lt;/secondary-title&gt;&lt;/titles&gt;&lt;periodical&gt;&lt;full-title&gt;Justice Quarterly&lt;/full-title&gt;&lt;/periodical&gt;&lt;pages&gt;383-411&lt;/pages&gt;&lt;volume&gt;36&lt;/volume&gt;&lt;number&gt;3&lt;/number&gt;&lt;dates&gt;&lt;year&gt;2018&lt;/year&gt;&lt;/dates&gt;&lt;isbn&gt;0741-8825&amp;#xD;1745-9109&lt;/isbn&gt;&lt;urls&gt;&lt;/urls&gt;&lt;/record&gt;&lt;/Cite&gt;&lt;/EndNote&gt;</w:instrText>
      </w:r>
      <w:r w:rsidR="00C40800">
        <w:rPr>
          <w:rFonts w:cs="Times New Roman"/>
          <w:szCs w:val="24"/>
        </w:rPr>
        <w:fldChar w:fldCharType="separate"/>
      </w:r>
      <w:r w:rsidR="00C40800">
        <w:rPr>
          <w:rFonts w:cs="Times New Roman"/>
          <w:noProof/>
          <w:szCs w:val="24"/>
        </w:rPr>
        <w:t>(e.g., Duron, 2018; Spohn &amp; Tellis, 2018)</w:t>
      </w:r>
      <w:r w:rsidR="00C40800">
        <w:rPr>
          <w:rFonts w:cs="Times New Roman"/>
          <w:szCs w:val="24"/>
        </w:rPr>
        <w:fldChar w:fldCharType="end"/>
      </w:r>
      <w:r w:rsidR="00C40800">
        <w:rPr>
          <w:rFonts w:cs="Times New Roman"/>
          <w:szCs w:val="24"/>
        </w:rPr>
        <w:t>.</w:t>
      </w:r>
      <w:r w:rsidR="00C40800">
        <w:t xml:space="preserve"> </w:t>
      </w:r>
    </w:p>
    <w:p w14:paraId="4A2F8096" w14:textId="538DCD41" w:rsidR="00E767FB" w:rsidRPr="005570BA" w:rsidRDefault="00852B18" w:rsidP="005570BA">
      <w:pPr>
        <w:pStyle w:val="FirstParagraph"/>
      </w:pPr>
      <w:r>
        <w:rPr>
          <w:rFonts w:cs="Times New Roman"/>
          <w:szCs w:val="24"/>
        </w:rPr>
        <w:lastRenderedPageBreak/>
        <w:t>T</w:t>
      </w:r>
      <w:r w:rsidR="004E1B6E">
        <w:rPr>
          <w:rFonts w:cs="Times New Roman"/>
          <w:szCs w:val="24"/>
        </w:rPr>
        <w:t>his</w:t>
      </w:r>
      <w:r w:rsidR="00EE767C">
        <w:rPr>
          <w:rFonts w:cs="Times New Roman"/>
          <w:szCs w:val="24"/>
        </w:rPr>
        <w:t xml:space="preserve"> </w:t>
      </w:r>
      <w:r w:rsidR="005570BA">
        <w:rPr>
          <w:rFonts w:cs="Times New Roman"/>
          <w:szCs w:val="24"/>
        </w:rPr>
        <w:t xml:space="preserve">chapter </w:t>
      </w:r>
      <w:r w:rsidR="004E1B6E">
        <w:rPr>
          <w:rFonts w:eastAsia="Times New Roman"/>
        </w:rPr>
        <w:t>examin</w:t>
      </w:r>
      <w:r w:rsidR="000655FC">
        <w:rPr>
          <w:rFonts w:eastAsia="Times New Roman"/>
        </w:rPr>
        <w:t xml:space="preserve">es </w:t>
      </w:r>
      <w:r w:rsidR="009C7B36">
        <w:rPr>
          <w:rFonts w:cs="Times New Roman"/>
          <w:szCs w:val="24"/>
        </w:rPr>
        <w:t xml:space="preserve">police prosecution </w:t>
      </w:r>
      <w:r w:rsidR="005570BA">
        <w:rPr>
          <w:rFonts w:cs="Times New Roman"/>
          <w:szCs w:val="24"/>
        </w:rPr>
        <w:t xml:space="preserve">practices </w:t>
      </w:r>
      <w:r w:rsidR="005570BA">
        <w:t xml:space="preserve">using </w:t>
      </w:r>
      <w:r w:rsidR="005570BA">
        <w:rPr>
          <w:rFonts w:eastAsia="Times New Roman"/>
        </w:rPr>
        <w:t xml:space="preserve">qualitative data from </w:t>
      </w:r>
      <w:r w:rsidR="005570BA">
        <w:rPr>
          <w:rFonts w:cs="Times New Roman"/>
          <w:szCs w:val="24"/>
        </w:rPr>
        <w:t>Ghana</w:t>
      </w:r>
      <w:r w:rsidR="000655FC">
        <w:rPr>
          <w:rFonts w:cs="Times New Roman"/>
          <w:szCs w:val="24"/>
        </w:rPr>
        <w:t xml:space="preserve"> and adds to a few studies on police prosecution in the Global South</w:t>
      </w:r>
      <w:r w:rsidR="009C7B36">
        <w:rPr>
          <w:rFonts w:cs="Times New Roman"/>
          <w:szCs w:val="24"/>
        </w:rPr>
        <w:t>.</w:t>
      </w:r>
      <w:r w:rsidR="005570BA">
        <w:t xml:space="preserve"> </w:t>
      </w:r>
      <w:r w:rsidR="00563578">
        <w:t xml:space="preserve">The </w:t>
      </w:r>
      <w:r w:rsidR="00EE767C">
        <w:t>potential</w:t>
      </w:r>
      <w:r w:rsidR="003E45D3">
        <w:t xml:space="preserve"> </w:t>
      </w:r>
      <w:r w:rsidR="00563578">
        <w:t xml:space="preserve">for </w:t>
      </w:r>
      <w:r w:rsidR="00AC62FB">
        <w:t>injustice</w:t>
      </w:r>
      <w:r w:rsidR="00563578">
        <w:t>s to occur in police prosecutions makes the topic essential to research</w:t>
      </w:r>
      <w:r w:rsidR="00AC62FB">
        <w:t xml:space="preserve">. First, police prosecution </w:t>
      </w:r>
      <w:r w:rsidR="00EE767C">
        <w:t xml:space="preserve">often </w:t>
      </w:r>
      <w:r w:rsidR="0002575F">
        <w:t>involves</w:t>
      </w:r>
      <w:r w:rsidR="00EE767C">
        <w:t xml:space="preserve"> most</w:t>
      </w:r>
      <w:r w:rsidR="00AA1E7E">
        <w:t xml:space="preserve"> criminal cases process</w:t>
      </w:r>
      <w:r w:rsidR="00AC62FB">
        <w:t xml:space="preserve">ed </w:t>
      </w:r>
      <w:r w:rsidR="00B50643">
        <w:t>by</w:t>
      </w:r>
      <w:r w:rsidR="00AC62FB">
        <w:t xml:space="preserve"> criminal justice systems</w:t>
      </w:r>
      <w:r w:rsidR="00B50643">
        <w:t xml:space="preserve"> (CJS)</w:t>
      </w:r>
      <w:r w:rsidR="00EE767C">
        <w:t xml:space="preserve"> </w:t>
      </w:r>
      <w:r w:rsidR="0002575F">
        <w:t>that</w:t>
      </w:r>
      <w:r w:rsidR="00EE767C">
        <w:t xml:space="preserve"> affect vulnerable people who cannot afford justice</w:t>
      </w:r>
      <w:r w:rsidR="00AA1E7E">
        <w:t xml:space="preserve">. </w:t>
      </w:r>
      <w:r w:rsidR="00BA3F46">
        <w:t>Equally, p</w:t>
      </w:r>
      <w:r w:rsidR="00315325">
        <w:t>olice prosecutors</w:t>
      </w:r>
      <w:r w:rsidR="00BA3F46">
        <w:t>’</w:t>
      </w:r>
      <w:r w:rsidR="00315325">
        <w:t xml:space="preserve"> exercise </w:t>
      </w:r>
      <w:r w:rsidR="005570BA">
        <w:t xml:space="preserve">enormous </w:t>
      </w:r>
      <w:r w:rsidR="009C7B36">
        <w:t>d</w:t>
      </w:r>
      <w:r w:rsidR="00315325">
        <w:t>iscretionary powers</w:t>
      </w:r>
      <w:r w:rsidR="00AA1E7E">
        <w:t xml:space="preserve">, especially </w:t>
      </w:r>
      <w:r w:rsidR="00AA1E7E" w:rsidRPr="000A04BF">
        <w:t>at pre-trial</w:t>
      </w:r>
      <w:r w:rsidR="00AA1E7E">
        <w:t xml:space="preserve"> </w:t>
      </w:r>
      <w:r w:rsidR="00AA1E7E" w:rsidRPr="000A04BF">
        <w:t>stages</w:t>
      </w:r>
      <w:r w:rsidR="00FE60FC">
        <w:t xml:space="preserve"> that</w:t>
      </w:r>
      <w:r w:rsidR="00BA3F46">
        <w:t xml:space="preserve"> </w:t>
      </w:r>
      <w:r w:rsidR="009C7B36">
        <w:t>often</w:t>
      </w:r>
      <w:r w:rsidR="005570BA">
        <w:t xml:space="preserve"> </w:t>
      </w:r>
      <w:r w:rsidR="009C7B36">
        <w:t>lack</w:t>
      </w:r>
      <w:r w:rsidR="00BA3F46">
        <w:t>s</w:t>
      </w:r>
      <w:r w:rsidR="005570BA">
        <w:t xml:space="preserve"> </w:t>
      </w:r>
      <w:r w:rsidR="009C7B36">
        <w:t xml:space="preserve">clear and specific guidelines </w:t>
      </w:r>
      <w:r w:rsidR="009C7B36" w:rsidRPr="000A04BF">
        <w:t>on how discretion</w:t>
      </w:r>
      <w:r w:rsidR="009C7B36">
        <w:t>ary power</w:t>
      </w:r>
      <w:r w:rsidR="009C7B36" w:rsidRPr="000A04BF">
        <w:t xml:space="preserve"> </w:t>
      </w:r>
      <w:r w:rsidR="00563578">
        <w:t>i</w:t>
      </w:r>
      <w:r w:rsidR="00AC62FB">
        <w:t xml:space="preserve">s </w:t>
      </w:r>
      <w:r w:rsidR="009C7B36" w:rsidRPr="000A04BF">
        <w:t>exercised</w:t>
      </w:r>
      <w:r w:rsidR="009C7B36">
        <w:t xml:space="preserve"> and</w:t>
      </w:r>
      <w:r w:rsidR="00AC62FB">
        <w:t xml:space="preserve"> victims</w:t>
      </w:r>
      <w:r w:rsidR="00AC62FB" w:rsidRPr="00AA1E7E">
        <w:t xml:space="preserve"> </w:t>
      </w:r>
      <w:r w:rsidR="009C7B36">
        <w:t>treated</w:t>
      </w:r>
      <w:r w:rsidR="00315325" w:rsidRPr="000A04BF">
        <w:t xml:space="preserve"> </w:t>
      </w:r>
      <w:r w:rsidR="00315325" w:rsidRPr="000A04BF">
        <w:fldChar w:fldCharType="begin"/>
      </w:r>
      <w:r w:rsidR="00ED3218">
        <w:instrText xml:space="preserve"> ADDIN EN.CITE &lt;EndNote&gt;&lt;Cite&gt;&lt;Author&gt;Gelsthorpe&lt;/Author&gt;&lt;Year&gt;2003&lt;/Year&gt;&lt;RecNum&gt;1360&lt;/RecNum&gt;&lt;Prefix&gt;see &lt;/Prefix&gt;&lt;DisplayText&gt;(see Gelsthorpe &amp;amp; Padfield, 2003; Sah, Robertson, &amp;amp; Baughman, 2015)&lt;/DisplayText&gt;&lt;record&gt;&lt;rec-number&gt;1360&lt;/rec-number&gt;&lt;foreign-keys&gt;&lt;key app="EN" db-id="v09ep2eecfffdietzd259erdtz5rv2f5vpda" timestamp="1474807949"&gt;1360&lt;/key&gt;&lt;/foreign-keys&gt;&lt;ref-type name="Book Section"&gt;5&lt;/ref-type&gt;&lt;contributors&gt;&lt;authors&gt;&lt;author&gt;Gelsthorpe, Loraine&lt;/author&gt;&lt;author&gt;Padfield, N&lt;/author&gt;&lt;/authors&gt;&lt;secondary-authors&gt;&lt;author&gt;Gelsthorpe, Loraine&lt;/author&gt;&lt;author&gt;Padfield, N&lt;/author&gt;&lt;/secondary-authors&gt;&lt;/contributors&gt;&lt;titles&gt;&lt;title&gt;Introduction&lt;/title&gt;&lt;secondary-title&gt;Exercising discretion: Decision-making in the criminal justice system and beyond&lt;/secondary-title&gt;&lt;/titles&gt;&lt;pages&gt;1-28&lt;/pages&gt;&lt;section&gt;1&lt;/section&gt;&lt;dates&gt;&lt;year&gt;2003&lt;/year&gt;&lt;/dates&gt;&lt;pub-location&gt;Cullompton, Devon&lt;/pub-location&gt;&lt;publisher&gt;Willan Publications&lt;/publisher&gt;&lt;urls&gt;&lt;/urls&gt;&lt;/record&gt;&lt;/Cite&gt;&lt;Cite&gt;&lt;Author&gt;Sah&lt;/Author&gt;&lt;Year&gt;2015&lt;/Year&gt;&lt;RecNum&gt;1389&lt;/RecNum&gt;&lt;record&gt;&lt;rec-number&gt;1389&lt;/rec-number&gt;&lt;foreign-keys&gt;&lt;key app="EN" db-id="v09ep2eecfffdietzd259erdtz5rv2f5vpda" timestamp="1475404531"&gt;1389&lt;/key&gt;&lt;key app="ENWeb" db-id=""&gt;0&lt;/key&gt;&lt;/foreign-keys&gt;&lt;ref-type name="Journal Article"&gt;17&lt;/ref-type&gt;&lt;contributors&gt;&lt;authors&gt;&lt;author&gt;Sah, Sunita&lt;/author&gt;&lt;author&gt;Robertson, Christopher T.&lt;/author&gt;&lt;author&gt;Baughman, Shima B.&lt;/author&gt;&lt;/authors&gt;&lt;/contributors&gt;&lt;titles&gt;&lt;title&gt;Blinding prosecutors to defendants’ race: A policy proposal to reduce unconscious bias in the criminal justice system&lt;/title&gt;&lt;secondary-title&gt;Behavioural Science &amp;amp; Policy&lt;/secondary-title&gt;&lt;/titles&gt;&lt;periodical&gt;&lt;full-title&gt;Behavioural Science &amp;amp; Policy&lt;/full-title&gt;&lt;/periodical&gt;&lt;pages&gt;69-76&lt;/pages&gt;&lt;volume&gt;1&lt;/volume&gt;&lt;number&gt;2&lt;/number&gt;&lt;dates&gt;&lt;year&gt;2015&lt;/year&gt;&lt;/dates&gt;&lt;isbn&gt;2379-4615&lt;/isbn&gt;&lt;urls&gt;&lt;/urls&gt;&lt;/record&gt;&lt;/Cite&gt;&lt;/EndNote&gt;</w:instrText>
      </w:r>
      <w:r w:rsidR="00315325" w:rsidRPr="000A04BF">
        <w:fldChar w:fldCharType="separate"/>
      </w:r>
      <w:r w:rsidR="00ED3218">
        <w:rPr>
          <w:noProof/>
        </w:rPr>
        <w:t>(see Gelsthorpe &amp; Padfield, 2003; Sah, Robertson, &amp; Baughman, 2015)</w:t>
      </w:r>
      <w:r w:rsidR="00315325" w:rsidRPr="000A04BF">
        <w:fldChar w:fldCharType="end"/>
      </w:r>
      <w:r w:rsidR="00315325" w:rsidRPr="000A04BF">
        <w:t>.</w:t>
      </w:r>
      <w:r w:rsidR="00FE60FC">
        <w:t xml:space="preserve"> Moreover</w:t>
      </w:r>
      <w:r w:rsidR="00AA1E7E">
        <w:t xml:space="preserve">, </w:t>
      </w:r>
      <w:r w:rsidR="00AC62FB">
        <w:t>police prosecutors</w:t>
      </w:r>
      <w:r w:rsidR="00EE767C">
        <w:t>’ exercise of discretionary power</w:t>
      </w:r>
      <w:r w:rsidR="0095730E">
        <w:t>s</w:t>
      </w:r>
      <w:r w:rsidR="00381C46">
        <w:t xml:space="preserve"> </w:t>
      </w:r>
      <w:r w:rsidR="00381C46" w:rsidRPr="000A04BF">
        <w:t>at the pre-trial</w:t>
      </w:r>
      <w:r w:rsidR="00381C46">
        <w:t xml:space="preserve"> </w:t>
      </w:r>
      <w:r w:rsidR="00381C46" w:rsidRPr="000A04BF">
        <w:t>stages</w:t>
      </w:r>
      <w:r w:rsidR="00381C46">
        <w:t xml:space="preserve"> </w:t>
      </w:r>
      <w:r w:rsidR="005F3BC9">
        <w:t>is</w:t>
      </w:r>
      <w:r w:rsidR="00BB655C">
        <w:t xml:space="preserve"> </w:t>
      </w:r>
      <w:r w:rsidR="00BB655C" w:rsidRPr="000A04BF">
        <w:t>mostly beyond any review</w:t>
      </w:r>
      <w:r w:rsidR="008E5B96">
        <w:t xml:space="preserve"> </w:t>
      </w:r>
      <w:r w:rsidR="008E5B96" w:rsidRPr="000A04BF">
        <w:fldChar w:fldCharType="begin">
          <w:fldData xml:space="preserve">PEVuZE5vdGU+PENpdGU+PEF1dGhvcj5HZWxzdGhvcnBlPC9BdXRob3I+PFllYXI+MjAwMzwvWWVh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</w:fldData>
        </w:fldChar>
      </w:r>
      <w:r w:rsidR="00AA1E7E">
        <w:instrText xml:space="preserve"> ADDIN EN.CITE </w:instrText>
      </w:r>
      <w:r w:rsidR="00AA1E7E">
        <w:fldChar w:fldCharType="begin">
          <w:fldData xml:space="preserve">PEVuZE5vdGU+PENpdGU+PEF1dGhvcj5HZWxzdGhvcnBlPC9BdXRob3I+PFllYXI+MjAwMzwvWWVh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</w:fldData>
        </w:fldChar>
      </w:r>
      <w:r w:rsidR="00AA1E7E">
        <w:instrText xml:space="preserve"> ADDIN EN.CITE.DATA </w:instrText>
      </w:r>
      <w:r w:rsidR="00AA1E7E">
        <w:fldChar w:fldCharType="end"/>
      </w:r>
      <w:r w:rsidR="008E5B96" w:rsidRPr="000A04BF">
        <w:fldChar w:fldCharType="separate"/>
      </w:r>
      <w:r w:rsidR="00AA1E7E">
        <w:rPr>
          <w:noProof/>
        </w:rPr>
        <w:t>(Alemika, 2009; Beck, 2006; Gelsthorpe &amp; Padfield, 2003; Sah et al., 2015; Ward, 2015)</w:t>
      </w:r>
      <w:r w:rsidR="008E5B96" w:rsidRPr="000A04BF">
        <w:fldChar w:fldCharType="end"/>
      </w:r>
      <w:r w:rsidR="00AA1E7E">
        <w:t>.</w:t>
      </w:r>
      <w:r w:rsidR="00AC62FB">
        <w:t xml:space="preserve"> </w:t>
      </w:r>
      <w:r w:rsidR="00FE60FC">
        <w:t xml:space="preserve">Also, police prosecutors are usually </w:t>
      </w:r>
      <w:r w:rsidR="00FE60FC" w:rsidRPr="000A04BF">
        <w:t xml:space="preserve">not legally </w:t>
      </w:r>
      <w:r w:rsidR="00FE60FC">
        <w:t xml:space="preserve">required </w:t>
      </w:r>
      <w:r w:rsidR="00FE60FC" w:rsidRPr="000A04BF">
        <w:t>to give reasons for their decisions or declare publicly the principles upon which discretion</w:t>
      </w:r>
      <w:r w:rsidR="00FE60FC">
        <w:t>ary powers</w:t>
      </w:r>
      <w:r w:rsidR="00563578">
        <w:t xml:space="preserve"> are </w:t>
      </w:r>
      <w:r w:rsidR="00563578" w:rsidRPr="000A04BF">
        <w:t>exercise</w:t>
      </w:r>
      <w:r w:rsidR="00563578">
        <w:t>d</w:t>
      </w:r>
      <w:r w:rsidR="00FE60FC">
        <w:t xml:space="preserve"> </w:t>
      </w:r>
      <w:r w:rsidR="00FE60FC" w:rsidRPr="000A04BF">
        <w:fldChar w:fldCharType="begin"/>
      </w:r>
      <w:r w:rsidR="00FE60FC">
        <w:instrText xml:space="preserve"> ADDIN EN.CITE &lt;EndNote&gt;&lt;Cite&gt;&lt;Author&gt;Potas&lt;/Author&gt;&lt;Year&gt;1984&lt;/Year&gt;&lt;RecNum&gt;1204&lt;/RecNum&gt;&lt;DisplayText&gt;(Corns, 1999; Potas, 1984)&lt;/DisplayText&gt;&lt;record&gt;&lt;rec-number&gt;1204&lt;/rec-number&gt;&lt;foreign-keys&gt;&lt;key app="EN" db-id="v09ep2eecfffdietzd259erdtz5rv2f5vpda" timestamp="1473084950"&gt;1204&lt;/key&gt;&lt;key app="ENWeb" db-id=""&gt;0&lt;/key&gt;&lt;/foreign-keys&gt;&lt;ref-type name="Conference Paper"&gt;47&lt;/ref-type&gt;&lt;contributors&gt;&lt;authors&gt;&lt;author&gt;Potas, Ivan L&lt;/author&gt;&lt;/authors&gt;&lt;/contributors&gt;&lt;titles&gt;&lt;title&gt;Prosecutorial discretion: Seminar Proceedings No. 6&lt;/title&gt;&lt;secondary-title&gt;Australia Institute of Criminology Conference, November 7-9&lt;/secondary-title&gt;&lt;/titles&gt;&lt;dates&gt;&lt;year&gt;1984&lt;/year&gt;&lt;pub-dates&gt;&lt;date&gt;7-9 November 1984&lt;/date&gt;&lt;/pub-dates&gt;&lt;/dates&gt;&lt;pub-location&gt;Canberra, Australia&lt;/pub-location&gt;&lt;publisher&gt;Australia Institute of Criminology&lt;/publisher&gt;&lt;urls&gt;&lt;/urls&gt;&lt;/record&gt;&lt;/Cite&gt;&lt;Cite&gt;&lt;Author&gt;Corns&lt;/Author&gt;&lt;Year&gt;1999&lt;/Year&gt;&lt;RecNum&gt;1152&lt;/RecNum&gt;&lt;record&gt;&lt;rec-number&gt;1152&lt;/rec-number&gt;&lt;foreign-keys&gt;&lt;key app="EN" db-id="v09ep2eecfffdietzd259erdtz5rv2f5vpda" timestamp="0"&gt;1152&lt;/key&gt;&lt;/foreign-keys&gt;&lt;ref-type name="Conference Paper"&gt;47&lt;/ref-type&gt;&lt;contributors&gt;&lt;authors&gt;&lt;author&gt;Corns, Chris&lt;/author&gt;&lt;/authors&gt;&lt;/contributors&gt;&lt;titles&gt;&lt;title&gt;Police summary prosecutions: The past, present and future&lt;/title&gt;&lt;secondary-title&gt;History of Crime, Policing and Punishment Conference convened by the Australian Institute of Criminology in conjunction with Charles Sturt University&lt;/secondary-title&gt;&lt;/titles&gt;&lt;dates&gt;&lt;year&gt;1999&lt;/year&gt;&lt;/dates&gt;&lt;pub-location&gt;Canberra, Australia, December 9 -10, 1999&lt;/pub-location&gt;&lt;publisher&gt;Australian Institute of Criminology&lt;/publisher&gt;&lt;urls&gt;&lt;/urls&gt;&lt;custom1&gt;Canberra, Australia&lt;/custom1&gt;&lt;/record&gt;&lt;/Cite&gt;&lt;/EndNote&gt;</w:instrText>
      </w:r>
      <w:r w:rsidR="00FE60FC" w:rsidRPr="000A04BF">
        <w:fldChar w:fldCharType="separate"/>
      </w:r>
      <w:r w:rsidR="00FE60FC">
        <w:rPr>
          <w:noProof/>
        </w:rPr>
        <w:t>(Corns, 1999; Potas, 1984)</w:t>
      </w:r>
      <w:r w:rsidR="00FE60FC" w:rsidRPr="000A04BF">
        <w:fldChar w:fldCharType="end"/>
      </w:r>
      <w:r w:rsidR="00FE60FC">
        <w:t xml:space="preserve">. </w:t>
      </w:r>
      <w:r w:rsidR="000A6CAB">
        <w:t xml:space="preserve">These conditions </w:t>
      </w:r>
      <w:r w:rsidR="00FE60FC">
        <w:t>present</w:t>
      </w:r>
      <w:r w:rsidR="005737B9">
        <w:t xml:space="preserve"> </w:t>
      </w:r>
      <w:r w:rsidR="000A6CAB">
        <w:t>avenues for injustice</w:t>
      </w:r>
      <w:r w:rsidR="00FB5161">
        <w:t>s</w:t>
      </w:r>
      <w:r w:rsidR="0002575F">
        <w:t xml:space="preserve"> that </w:t>
      </w:r>
      <w:r w:rsidR="00563578">
        <w:t>can</w:t>
      </w:r>
      <w:r w:rsidR="000A6CAB">
        <w:t xml:space="preserve"> affect people’s lives and properties.</w:t>
      </w:r>
    </w:p>
    <w:p w14:paraId="47640539" w14:textId="025877A8" w:rsidR="00E767FB" w:rsidRPr="000A04BF" w:rsidRDefault="005D5AB4" w:rsidP="00E767FB">
      <w:pPr>
        <w:pStyle w:val="Heading1"/>
      </w:pPr>
      <w:r>
        <w:t>Police Prosecution</w:t>
      </w:r>
      <w:r w:rsidR="00CF287C">
        <w:t xml:space="preserve">: </w:t>
      </w:r>
      <w:r w:rsidR="009D071E">
        <w:t>History</w:t>
      </w:r>
      <w:r w:rsidR="00CF287C">
        <w:t>, Significance and C</w:t>
      </w:r>
      <w:r w:rsidR="00745FB0">
        <w:t>hallenges</w:t>
      </w:r>
    </w:p>
    <w:p w14:paraId="51A492E8" w14:textId="285F6EC8" w:rsidR="00B20F94" w:rsidRPr="00B804BC" w:rsidRDefault="004A4D26" w:rsidP="000F06DC">
      <w:pPr>
        <w:pStyle w:val="FirstParagraph"/>
        <w:ind w:firstLine="0"/>
      </w:pPr>
      <w:r>
        <w:t>Police p</w:t>
      </w:r>
      <w:r w:rsidR="00E767FB" w:rsidRPr="000A04BF">
        <w:t>rosecution</w:t>
      </w:r>
      <w:r w:rsidR="00493456">
        <w:t xml:space="preserve"> </w:t>
      </w:r>
      <w:r w:rsidR="005A2A7A">
        <w:t>emerged</w:t>
      </w:r>
      <w:r w:rsidR="005A2A7A" w:rsidRPr="000A04BF">
        <w:t xml:space="preserve"> in </w:t>
      </w:r>
      <w:r w:rsidR="005A2A7A">
        <w:t>Britain</w:t>
      </w:r>
      <w:r w:rsidR="005A2A7A" w:rsidRPr="008E5B96">
        <w:t xml:space="preserve"> </w:t>
      </w:r>
      <w:r w:rsidR="005A2A7A" w:rsidRPr="000A04BF">
        <w:t>around the 1800s</w:t>
      </w:r>
      <w:r w:rsidR="008061EC">
        <w:t xml:space="preserve"> due to administrative convenience </w:t>
      </w:r>
      <w:r w:rsidR="0002575F">
        <w:t xml:space="preserve">and </w:t>
      </w:r>
      <w:r>
        <w:t>the</w:t>
      </w:r>
      <w:r w:rsidRPr="000A04BF">
        <w:t xml:space="preserve"> police</w:t>
      </w:r>
      <w:r w:rsidRPr="004A4D26">
        <w:t xml:space="preserve"> </w:t>
      </w:r>
      <w:r>
        <w:t>desire to</w:t>
      </w:r>
      <w:r w:rsidR="008061EC">
        <w:t xml:space="preserve"> prosecut</w:t>
      </w:r>
      <w:r>
        <w:t>e</w:t>
      </w:r>
      <w:r w:rsidR="008061EC">
        <w:t xml:space="preserve"> </w:t>
      </w:r>
      <w:r w:rsidR="008061EC" w:rsidRPr="000A04BF">
        <w:t xml:space="preserve">cases they </w:t>
      </w:r>
      <w:r>
        <w:t xml:space="preserve">have </w:t>
      </w:r>
      <w:r w:rsidR="008061EC" w:rsidRPr="000A04BF">
        <w:t>investigat</w:t>
      </w:r>
      <w:r>
        <w:t>ed</w:t>
      </w:r>
      <w:r w:rsidR="00B569C4">
        <w:t xml:space="preserve"> </w:t>
      </w:r>
      <w:r w:rsidR="00E767FB" w:rsidRPr="000A04BF">
        <w:fldChar w:fldCharType="begin">
          <w:fldData xml:space="preserve">PEVuZE5vdGU+PENpdGU+PEF1dGhvcj5MYXdzIG9mIE5ldyBaZWFsYW5kPC9BdXRob3I+PFllYXI+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</w:fldData>
        </w:fldChar>
      </w:r>
      <w:r w:rsidR="00911E44">
        <w:instrText xml:space="preserve"> ADDIN EN.CITE </w:instrText>
      </w:r>
      <w:r w:rsidR="00911E44">
        <w:fldChar w:fldCharType="begin">
          <w:fldData xml:space="preserve">PEVuZE5vdGU+PENpdGU+PEF1dGhvcj5MYXdzIG9mIE5ldyBaZWFsYW5kPC9BdXRob3I+PFllYXI+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</w:fldData>
        </w:fldChar>
      </w:r>
      <w:r w:rsidR="00911E44">
        <w:instrText xml:space="preserve"> ADDIN EN.CITE.DATA </w:instrText>
      </w:r>
      <w:r w:rsidR="00911E44">
        <w:fldChar w:fldCharType="end"/>
      </w:r>
      <w:r w:rsidR="00E767FB" w:rsidRPr="000A04BF">
        <w:fldChar w:fldCharType="separate"/>
      </w:r>
      <w:r w:rsidR="00D8416E">
        <w:rPr>
          <w:noProof/>
        </w:rPr>
        <w:t>(Corns, 1999; Emsley &amp; Storch, 1993; Laws of New Zealand, 1992; Opolot, 2008)</w:t>
      </w:r>
      <w:r w:rsidR="00E767FB" w:rsidRPr="000A04BF">
        <w:fldChar w:fldCharType="end"/>
      </w:r>
      <w:r w:rsidR="00E767FB">
        <w:t xml:space="preserve">. </w:t>
      </w:r>
      <w:r w:rsidR="000F06DC" w:rsidRPr="000F06DC">
        <w:t xml:space="preserve"> </w:t>
      </w:r>
      <w:r w:rsidR="00563578">
        <w:t xml:space="preserve">Before </w:t>
      </w:r>
      <w:r w:rsidR="000F06DC" w:rsidRPr="00B804BC">
        <w:t>the C</w:t>
      </w:r>
      <w:r w:rsidR="00347CBF" w:rsidRPr="00B804BC">
        <w:t xml:space="preserve">rown </w:t>
      </w:r>
      <w:r w:rsidR="000F06DC" w:rsidRPr="00B804BC">
        <w:t>P</w:t>
      </w:r>
      <w:r w:rsidR="00347CBF" w:rsidRPr="00B804BC">
        <w:t xml:space="preserve">rosecution </w:t>
      </w:r>
      <w:r w:rsidR="000F06DC" w:rsidRPr="00B804BC">
        <w:t>S</w:t>
      </w:r>
      <w:r w:rsidR="00347CBF" w:rsidRPr="00B804BC">
        <w:t>ervice (CPS)</w:t>
      </w:r>
      <w:r w:rsidR="00B804BC">
        <w:t xml:space="preserve"> </w:t>
      </w:r>
      <w:r w:rsidR="00A66E4E">
        <w:t xml:space="preserve">was established </w:t>
      </w:r>
      <w:r w:rsidR="000F06DC" w:rsidRPr="00B804BC">
        <w:t>in 1986</w:t>
      </w:r>
      <w:r w:rsidR="00563578">
        <w:t xml:space="preserve">, the </w:t>
      </w:r>
      <w:r w:rsidR="00563578" w:rsidRPr="00B804BC">
        <w:t xml:space="preserve">police </w:t>
      </w:r>
      <w:r w:rsidR="00563578">
        <w:t>handled a</w:t>
      </w:r>
      <w:r w:rsidR="00563578" w:rsidRPr="00B804BC">
        <w:t>ll criminal prosecutions in the UK</w:t>
      </w:r>
      <w:r w:rsidR="000F06DC" w:rsidRPr="00B804BC">
        <w:t xml:space="preserve"> </w:t>
      </w:r>
      <w:r w:rsidR="000F06DC" w:rsidRPr="00B804BC">
        <w:fldChar w:fldCharType="begin"/>
      </w:r>
      <w:r w:rsidR="00C5211E" w:rsidRPr="00B804BC">
        <w:instrText xml:space="preserve"> ADDIN EN.CITE &lt;EndNote&gt;&lt;Cite&gt;&lt;Author&gt;Elsner&lt;/Author&gt;&lt;Year&gt;2008&lt;/Year&gt;&lt;RecNum&gt;660&lt;/RecNum&gt;&lt;DisplayText&gt;(Elsner, Lewis, et al., 2008)&lt;/DisplayText&gt;&lt;record&gt;&lt;rec-number&gt;660&lt;/rec-number&gt;&lt;foreign-keys&gt;&lt;key app="EN" db-id="v09ep2eecfffdietzd259erdtz5rv2f5vpda" timestamp="0"&gt;660&lt;/key&gt;&lt;/foreign-keys&gt;&lt;ref-type name="Journal Article"&gt;17&lt;/ref-type&gt;&lt;contributors&gt;&lt;authors&gt;&lt;author&gt;Elsner, Beatrix&lt;/author&gt;&lt;author&gt;Lewis, Chris&lt;/author&gt;&lt;author&gt;Zila, Josef&lt;/author&gt;&lt;/authors&gt;&lt;/contributors&gt;&lt;titles&gt;&lt;title&gt;Police prosecution service relationship within criminal investigation&lt;/title&gt;&lt;secondary-title&gt;European Journal on Criminal Policy and Research&lt;/secondary-title&gt;&lt;/titles&gt;&lt;periodical&gt;&lt;full-title&gt;European Journal on Criminal Policy and Research&lt;/full-title&gt;&lt;/periodical&gt;&lt;pages&gt;203-224&lt;/pages&gt;&lt;volume&gt;14&lt;/volume&gt;&lt;number&gt;2-3&lt;/number&gt;&lt;dates&gt;&lt;year&gt;2008&lt;/year&gt;&lt;/dates&gt;&lt;isbn&gt;0928-1371&amp;#xD;1572-9869&lt;/isbn&gt;&lt;urls&gt;&lt;/urls&gt;&lt;/record&gt;&lt;/Cite&gt;&lt;/EndNote&gt;</w:instrText>
      </w:r>
      <w:r w:rsidR="000F06DC" w:rsidRPr="00B804BC">
        <w:fldChar w:fldCharType="separate"/>
      </w:r>
      <w:r w:rsidR="00C5211E" w:rsidRPr="00B804BC">
        <w:rPr>
          <w:noProof/>
        </w:rPr>
        <w:t>(Elsner, Lewis, et al., 2008)</w:t>
      </w:r>
      <w:r w:rsidR="000F06DC" w:rsidRPr="00B804BC">
        <w:fldChar w:fldCharType="end"/>
      </w:r>
      <w:r w:rsidR="000F06DC" w:rsidRPr="00B804BC">
        <w:t xml:space="preserve">. </w:t>
      </w:r>
      <w:r w:rsidR="00B804BC">
        <w:t>T</w:t>
      </w:r>
      <w:r w:rsidR="00347CBF" w:rsidRPr="00B804BC">
        <w:t>he</w:t>
      </w:r>
      <w:r w:rsidR="006406E7">
        <w:t xml:space="preserve"> stoppage of police prosecution in the UK </w:t>
      </w:r>
      <w:r w:rsidR="00A66E4E">
        <w:t xml:space="preserve">is </w:t>
      </w:r>
      <w:r w:rsidR="006406E7">
        <w:t xml:space="preserve">attributed </w:t>
      </w:r>
      <w:r w:rsidR="006406E7" w:rsidRPr="00B804BC">
        <w:t xml:space="preserve">to </w:t>
      </w:r>
      <w:r w:rsidR="00A66E4E">
        <w:t xml:space="preserve">several reasons. </w:t>
      </w:r>
      <w:r w:rsidR="006406E7">
        <w:t xml:space="preserve">These include </w:t>
      </w:r>
      <w:r w:rsidR="00A66E4E" w:rsidRPr="00B804BC">
        <w:t xml:space="preserve">miscarriages of justice </w:t>
      </w:r>
      <w:r w:rsidR="00A66E4E">
        <w:t xml:space="preserve">leading to </w:t>
      </w:r>
      <w:r w:rsidR="00A66E4E" w:rsidRPr="00B804BC">
        <w:t xml:space="preserve">negative public confidence in the </w:t>
      </w:r>
      <w:r w:rsidR="00A66E4E">
        <w:t>CJS,</w:t>
      </w:r>
      <w:r w:rsidR="006406E7">
        <w:t xml:space="preserve"> </w:t>
      </w:r>
      <w:r w:rsidR="00433F23" w:rsidRPr="00B804BC">
        <w:t>tense relationship between the investigating and prosecuting police</w:t>
      </w:r>
      <w:r w:rsidR="006B1E9C" w:rsidRPr="00B804BC">
        <w:t>, police prosecutors</w:t>
      </w:r>
      <w:r w:rsidR="006406E7">
        <w:t>’</w:t>
      </w:r>
      <w:r w:rsidR="006B1E9C" w:rsidRPr="00B804BC">
        <w:t xml:space="preserve"> exercise of unfettered discretion</w:t>
      </w:r>
      <w:r w:rsidR="006406E7">
        <w:t xml:space="preserve">, </w:t>
      </w:r>
      <w:r w:rsidR="006406E7" w:rsidRPr="00B804BC">
        <w:t>impartiality</w:t>
      </w:r>
      <w:r w:rsidR="006B1E9C" w:rsidRPr="00B804BC">
        <w:t>, lack of legal competence, and the police</w:t>
      </w:r>
      <w:r w:rsidR="006406E7">
        <w:t xml:space="preserve"> </w:t>
      </w:r>
      <w:r w:rsidR="006B1E9C" w:rsidRPr="00B804BC">
        <w:t>deciding who to prosecute and acting as prosecutors</w:t>
      </w:r>
      <w:r w:rsidR="00525CDE" w:rsidRPr="00B804BC">
        <w:t xml:space="preserve"> </w:t>
      </w:r>
      <w:r w:rsidR="006406E7">
        <w:t xml:space="preserve">at the same time </w:t>
      </w:r>
      <w:r w:rsidR="00525CDE" w:rsidRPr="00B804BC">
        <w:fldChar w:fldCharType="begin">
          <w:fldData xml:space="preserve">PEVuZE5vdGU+PENpdGU+PEF1dGhvcj5BbWFnbnlhPC9BdXRob3I+PFllYXI+MjAxMTwvWWVhcj48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</w:fldData>
        </w:fldChar>
      </w:r>
      <w:r w:rsidR="006B1E9C" w:rsidRPr="00B804BC">
        <w:instrText xml:space="preserve"> ADDIN EN.CITE </w:instrText>
      </w:r>
      <w:r w:rsidR="006B1E9C" w:rsidRPr="00B804BC">
        <w:fldChar w:fldCharType="begin">
          <w:fldData xml:space="preserve">PEVuZE5vdGU+PENpdGU+PEF1dGhvcj5BbWFnbnlhPC9BdXRob3I+PFllYXI+MjAxMTwvWWVhcj48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</w:fldData>
        </w:fldChar>
      </w:r>
      <w:r w:rsidR="006B1E9C" w:rsidRPr="00B804BC">
        <w:instrText xml:space="preserve"> ADDIN EN.CITE.DATA </w:instrText>
      </w:r>
      <w:r w:rsidR="006B1E9C" w:rsidRPr="00B804BC">
        <w:fldChar w:fldCharType="end"/>
      </w:r>
      <w:r w:rsidR="00525CDE" w:rsidRPr="00B804BC">
        <w:fldChar w:fldCharType="separate"/>
      </w:r>
      <w:r w:rsidR="006B1E9C" w:rsidRPr="00B804BC">
        <w:rPr>
          <w:noProof/>
        </w:rPr>
        <w:t>(Amagnya, 2011; Ashworth &amp; Redmayne, 2010; Davis, 1969; Gelsthorpe &amp; Padfield, 2003; Kemp &amp; Gelsthorppe, 2003; McConville, Sanders, &amp; Leng, 1991)</w:t>
      </w:r>
      <w:r w:rsidR="00525CDE" w:rsidRPr="00B804BC">
        <w:fldChar w:fldCharType="end"/>
      </w:r>
      <w:r w:rsidR="00C66FA2" w:rsidRPr="00B804BC">
        <w:t>.</w:t>
      </w:r>
      <w:r w:rsidR="00693FDE" w:rsidRPr="00B804BC">
        <w:t xml:space="preserve"> </w:t>
      </w:r>
      <w:r w:rsidR="0012636E" w:rsidRPr="00B804BC">
        <w:t>Nevertheless</w:t>
      </w:r>
      <w:r w:rsidR="00803D47" w:rsidRPr="00B804BC">
        <w:t xml:space="preserve">, </w:t>
      </w:r>
      <w:r w:rsidR="0012636E">
        <w:t xml:space="preserve">the </w:t>
      </w:r>
      <w:r w:rsidR="001C7255" w:rsidRPr="00B804BC">
        <w:t xml:space="preserve">police remained important in the UK after the CPS’s creation </w:t>
      </w:r>
      <w:r w:rsidR="001C7255" w:rsidRPr="00B804BC">
        <w:fldChar w:fldCharType="begin"/>
      </w:r>
      <w:r w:rsidR="001C7255" w:rsidRPr="00B804BC">
        <w:instrText xml:space="preserve"> ADDIN EN.CITE &lt;EndNote&gt;&lt;Cite&gt;&lt;Author&gt;Ward&lt;/Author&gt;&lt;Year&gt;2015&lt;/Year&gt;&lt;RecNum&gt;696&lt;/RecNum&gt;&lt;DisplayText&gt;(Ward, 2015)&lt;/DisplayText&gt;&lt;record&gt;&lt;rec-number&gt;696&lt;/rec-number&gt;&lt;foreign-keys&gt;&lt;key app="EN" db-id="v09ep2eecfffdietzd259erdtz5rv2f5vpda" timestamp="0"&gt;696&lt;/key&gt;&lt;/foreign-keys&gt;&lt;ref-type name="Journal Article"&gt;17&lt;/ref-type&gt;&lt;contributors&gt;&lt;authors&gt;&lt;author&gt;Ward, Jenni&lt;/author&gt;&lt;/authors&gt;&lt;/contributors&gt;&lt;auth-address&gt;Middlesex Univ, Dept Criminol &amp;amp; Sociol, London NW4 4BT, England&lt;/auth-address&gt;&lt;titles&gt;&lt;title&gt;Transforming ‘summary justice’ through police-led prosecution and ‘virtual courts’&lt;/title&gt;&lt;secondary-title&gt;British Journal of Criminology&lt;/secondary-title&gt;&lt;alt-title&gt;Brit J Criminol&lt;/alt-title&gt;&lt;/titles&gt;&lt;periodical&gt;&lt;full-title&gt;British Journal of Criminology&lt;/full-title&gt;&lt;/periodical&gt;&lt;pages&gt;341-358&lt;/pages&gt;&lt;volume&gt;55&lt;/volume&gt;&lt;number&gt;2&lt;/number&gt;&lt;keywords&gt;&lt;keyword&gt;police-led prosecution&lt;/keyword&gt;&lt;keyword&gt;magistrates&amp;apos; courts&lt;/keyword&gt;&lt;keyword&gt;procedural due process&lt;/keyword&gt;&lt;keyword&gt;virtual courts&lt;/keyword&gt;&lt;keyword&gt;summary justice&lt;/keyword&gt;&lt;keyword&gt;neoliberalism&lt;/keyword&gt;&lt;/keywords&gt;&lt;dates&gt;&lt;year&gt;2015&lt;/year&gt;&lt;pub-dates&gt;&lt;date&gt;Mar&lt;/date&gt;&lt;/pub-dates&gt;&lt;/dates&gt;&lt;isbn&gt;0007-0955&amp;#xD;1464-3529&lt;/isbn&gt;&lt;accession-num&gt;WOS:000351057700008&lt;/accession-num&gt;&lt;urls&gt;&lt;/urls&gt;&lt;language&gt;English&lt;/language&gt;&lt;/record&gt;&lt;/Cite&gt;&lt;/EndNote&gt;</w:instrText>
      </w:r>
      <w:r w:rsidR="001C7255" w:rsidRPr="00B804BC">
        <w:fldChar w:fldCharType="separate"/>
      </w:r>
      <w:r w:rsidR="001C7255" w:rsidRPr="00B804BC">
        <w:rPr>
          <w:noProof/>
        </w:rPr>
        <w:t>(Ward, 2015)</w:t>
      </w:r>
      <w:r w:rsidR="001C7255" w:rsidRPr="00B804BC">
        <w:fldChar w:fldCharType="end"/>
      </w:r>
      <w:r w:rsidR="001C7255" w:rsidRPr="00B804BC">
        <w:t xml:space="preserve">. For instance, </w:t>
      </w:r>
      <w:r w:rsidR="001C7255" w:rsidRPr="00B804BC">
        <w:fldChar w:fldCharType="begin"/>
      </w:r>
      <w:r w:rsidR="001C7255" w:rsidRPr="00B804BC">
        <w:instrText xml:space="preserve"> ADDIN EN.CITE &lt;EndNote&gt;&lt;Cite AuthorYear="1"&gt;&lt;Author&gt;Elsner&lt;/Author&gt;&lt;Year&gt;2008&lt;/Year&gt;&lt;RecNum&gt;3851&lt;/RecNum&gt;&lt;DisplayText&gt;Elsner, Smit, and Zila (2008)&lt;/DisplayText&gt;&lt;record&gt;&lt;rec-number&gt;3851&lt;/rec-number&gt;&lt;foreign-keys&gt;&lt;key app="EN" db-id="v09ep2eecfffdietzd259erdtz5rv2f5vpda" timestamp="1626729042"&gt;3851&lt;/key&gt;&lt;/foreign-keys&gt;&lt;ref-type name="Journal Article"&gt;17&lt;/ref-type&gt;&lt;contributors&gt;&lt;authors&gt;&lt;author&gt;Elsner, Beatrix&lt;/author&gt;&lt;author&gt;Smit, P&lt;/author&gt;&lt;author&gt;Zila, Josef &lt;/author&gt;&lt;/authors&gt;&lt;/contributors&gt;&lt;titles&gt;&lt;title&gt;Police case-ending possibilities within criminal investigations&lt;/title&gt;&lt;secondary-title&gt;European Journal on Criminal Policy Research&lt;/secondary-title&gt;&lt;/titles&gt;&lt;periodical&gt;&lt;full-title&gt;European Journal on Criminal Policy Research&lt;/full-title&gt;&lt;/periodical&gt;&lt;pages&gt;191-201&lt;/pages&gt;&lt;volume&gt;14&lt;/volume&gt;&lt;number&gt;2-3&lt;/number&gt;&lt;dates&gt;&lt;year&gt;2008&lt;/year&gt;&lt;/dates&gt;&lt;urls&gt;&lt;/urls&gt;&lt;/record&gt;&lt;/Cite&gt;&lt;/EndNote&gt;</w:instrText>
      </w:r>
      <w:r w:rsidR="001C7255" w:rsidRPr="00B804BC">
        <w:fldChar w:fldCharType="separate"/>
      </w:r>
      <w:r w:rsidR="001C7255" w:rsidRPr="00B804BC">
        <w:rPr>
          <w:noProof/>
        </w:rPr>
        <w:t>Elsner, Smit, and Zila (2008)</w:t>
      </w:r>
      <w:r w:rsidR="001C7255" w:rsidRPr="00B804BC">
        <w:fldChar w:fldCharType="end"/>
      </w:r>
      <w:r w:rsidR="001C7255" w:rsidRPr="00B804BC">
        <w:t xml:space="preserve"> found that </w:t>
      </w:r>
      <w:r w:rsidR="006406E7">
        <w:lastRenderedPageBreak/>
        <w:t xml:space="preserve">decades </w:t>
      </w:r>
      <w:r w:rsidR="001C7255" w:rsidRPr="00B804BC">
        <w:t>after the CPS</w:t>
      </w:r>
      <w:r w:rsidR="006406E7">
        <w:t>’s</w:t>
      </w:r>
      <w:r w:rsidR="006406E7" w:rsidRPr="00B804BC">
        <w:t xml:space="preserve"> creation</w:t>
      </w:r>
      <w:r w:rsidR="001C7255" w:rsidRPr="00B804BC">
        <w:t xml:space="preserve">, </w:t>
      </w:r>
      <w:r w:rsidR="0012636E" w:rsidRPr="00B804BC">
        <w:t xml:space="preserve">police officers brought </w:t>
      </w:r>
      <w:r w:rsidR="001C7255" w:rsidRPr="00B804BC">
        <w:t>56 per cent of minor offences dealt with</w:t>
      </w:r>
      <w:r w:rsidR="00B96160" w:rsidRPr="00B804BC">
        <w:t xml:space="preserve"> </w:t>
      </w:r>
      <w:r w:rsidR="0012636E">
        <w:t>in s</w:t>
      </w:r>
      <w:r w:rsidR="001C7255" w:rsidRPr="00B804BC">
        <w:t>imple court procedures in England</w:t>
      </w:r>
      <w:r w:rsidR="00996FC4" w:rsidRPr="00B804BC">
        <w:t>,</w:t>
      </w:r>
      <w:r w:rsidR="001C7255" w:rsidRPr="00B804BC">
        <w:t xml:space="preserve"> Wales </w:t>
      </w:r>
      <w:r w:rsidR="00996FC4" w:rsidRPr="00B804BC">
        <w:t xml:space="preserve">and Northern Ireland </w:t>
      </w:r>
      <w:r w:rsidR="001C7255" w:rsidRPr="00B804BC">
        <w:t>to magistrate courts.</w:t>
      </w:r>
    </w:p>
    <w:p w14:paraId="3B3FC92B" w14:textId="4D54D4F8" w:rsidR="00C66FA2" w:rsidRPr="00B804BC" w:rsidRDefault="0012636E" w:rsidP="00B20F94">
      <w:pPr>
        <w:pStyle w:val="FirstParagraph"/>
      </w:pPr>
      <w:r>
        <w:t xml:space="preserve">Also, police prosecutions </w:t>
      </w:r>
      <w:r w:rsidR="006406E7" w:rsidRPr="00B804BC">
        <w:t>continued</w:t>
      </w:r>
      <w:r w:rsidR="0049742C" w:rsidRPr="00B804BC">
        <w:t xml:space="preserve"> </w:t>
      </w:r>
      <w:r w:rsidR="001F45B2" w:rsidRPr="00B804BC">
        <w:t>in Africa, Asia, Europe, Oceania, and Central and South America</w:t>
      </w:r>
      <w:r w:rsidR="00FB5161">
        <w:t>,</w:t>
      </w:r>
      <w:r w:rsidR="001F45B2" w:rsidRPr="00B804BC">
        <w:t xml:space="preserve"> </w:t>
      </w:r>
      <w:r w:rsidR="001F45B2">
        <w:t xml:space="preserve">where the </w:t>
      </w:r>
      <w:r w:rsidR="001F45B2" w:rsidRPr="00B804BC">
        <w:t>British introduced it during colonial rule</w:t>
      </w:r>
      <w:r w:rsidR="00081270" w:rsidRPr="00B804BC">
        <w:t xml:space="preserve">. </w:t>
      </w:r>
      <w:r w:rsidR="00961ACD">
        <w:t>P</w:t>
      </w:r>
      <w:r w:rsidR="001F45B2" w:rsidRPr="00B804BC">
        <w:t>olice prosecution</w:t>
      </w:r>
      <w:r w:rsidR="00961ACD">
        <w:t>’s</w:t>
      </w:r>
      <w:r w:rsidR="00961ACD" w:rsidRPr="00961ACD">
        <w:t xml:space="preserve"> </w:t>
      </w:r>
      <w:r w:rsidR="00961ACD" w:rsidRPr="00B804BC">
        <w:t>persistence</w:t>
      </w:r>
      <w:r w:rsidR="00961ACD">
        <w:t xml:space="preserve"> </w:t>
      </w:r>
      <w:r w:rsidR="001F45B2">
        <w:t xml:space="preserve">has been attributed to </w:t>
      </w:r>
      <w:r w:rsidR="004A2F20" w:rsidRPr="00B804BC">
        <w:t xml:space="preserve">complacency towards summary prosecutions – regarding summary prosecution as dealing with ‘less serious’ crimes with ‘minor’ sanctions. </w:t>
      </w:r>
      <w:r w:rsidR="001F45B2">
        <w:t>A</w:t>
      </w:r>
      <w:r w:rsidR="001F45B2" w:rsidRPr="00B804BC">
        <w:t xml:space="preserve">nother reason </w:t>
      </w:r>
      <w:r w:rsidR="001F45B2">
        <w:t xml:space="preserve">is </w:t>
      </w:r>
      <w:r w:rsidR="00961ACD">
        <w:t xml:space="preserve">the </w:t>
      </w:r>
      <w:r w:rsidR="001F45B2">
        <w:t>p</w:t>
      </w:r>
      <w:r w:rsidR="004A2F20" w:rsidRPr="00B804BC">
        <w:t>olice resistance to reforms seek</w:t>
      </w:r>
      <w:r w:rsidR="00961ACD">
        <w:t>ing</w:t>
      </w:r>
      <w:r w:rsidR="004A2F20" w:rsidRPr="00B804BC">
        <w:t xml:space="preserve"> to change </w:t>
      </w:r>
      <w:r w:rsidR="001F45B2">
        <w:t xml:space="preserve">their </w:t>
      </w:r>
      <w:r w:rsidR="004A2F20" w:rsidRPr="00B804BC">
        <w:t xml:space="preserve">prosecutorial functions </w:t>
      </w:r>
      <w:r w:rsidR="004A2F20" w:rsidRPr="00B804BC">
        <w:fldChar w:fldCharType="begin">
          <w:fldData xml:space="preserve">PEVuZE5vdGU+PENpdGU+PEF1dGhvcj5TdGFjZTwvQXV0aG9yPjxZZWFyPjE5ODY8L1llYXI+PFJl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</w:fldData>
        </w:fldChar>
      </w:r>
      <w:r w:rsidR="004A2F20" w:rsidRPr="00B804BC">
        <w:instrText xml:space="preserve"> ADDIN EN.CITE </w:instrText>
      </w:r>
      <w:r w:rsidR="004A2F20" w:rsidRPr="00B804BC">
        <w:fldChar w:fldCharType="begin">
          <w:fldData xml:space="preserve">PEVuZE5vdGU+PENpdGU+PEF1dGhvcj5TdGFjZTwvQXV0aG9yPjxZZWFyPjE5ODY8L1llYXI+PFJl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</w:fldData>
        </w:fldChar>
      </w:r>
      <w:r w:rsidR="004A2F20" w:rsidRPr="00B804BC">
        <w:instrText xml:space="preserve"> ADDIN EN.CITE.DATA </w:instrText>
      </w:r>
      <w:r w:rsidR="004A2F20" w:rsidRPr="00B804BC">
        <w:fldChar w:fldCharType="end"/>
      </w:r>
      <w:r w:rsidR="004A2F20" w:rsidRPr="00B804BC">
        <w:fldChar w:fldCharType="separate"/>
      </w:r>
      <w:r w:rsidR="004A2F20" w:rsidRPr="00B804BC">
        <w:rPr>
          <w:noProof/>
        </w:rPr>
        <w:t>(Beck, 2006; Corns, 1999; Stace, 1986)</w:t>
      </w:r>
      <w:r w:rsidR="004A2F20" w:rsidRPr="00B804BC">
        <w:fldChar w:fldCharType="end"/>
      </w:r>
      <w:r w:rsidR="004A2F20" w:rsidRPr="00B804BC">
        <w:t>.</w:t>
      </w:r>
      <w:r w:rsidR="004A2F20" w:rsidRPr="00B804BC">
        <w:rPr>
          <w:noProof/>
        </w:rPr>
        <w:t xml:space="preserve"> </w:t>
      </w:r>
      <w:r w:rsidR="001F45B2">
        <w:rPr>
          <w:noProof/>
        </w:rPr>
        <w:t xml:space="preserve">Also, </w:t>
      </w:r>
      <w:r w:rsidR="00CB75D9" w:rsidRPr="00B804BC">
        <w:rPr>
          <w:noProof/>
        </w:rPr>
        <w:fldChar w:fldCharType="begin"/>
      </w:r>
      <w:r w:rsidR="00CB75D9" w:rsidRPr="00B804BC">
        <w:rPr>
          <w:noProof/>
        </w:rPr>
        <w:instrText xml:space="preserve"> ADDIN EN.CITE &lt;EndNote&gt;&lt;Cite AuthorYear="1"&gt;&lt;Author&gt;Amagnya&lt;/Author&gt;&lt;Year&gt;2011&lt;/Year&gt;&lt;RecNum&gt;941&lt;/RecNum&gt;&lt;DisplayText&gt;Amagnya (2011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/EndNote&gt;</w:instrText>
      </w:r>
      <w:r w:rsidR="00CB75D9" w:rsidRPr="00B804BC">
        <w:rPr>
          <w:noProof/>
        </w:rPr>
        <w:fldChar w:fldCharType="separate"/>
      </w:r>
      <w:r w:rsidR="00CB75D9" w:rsidRPr="00B804BC">
        <w:rPr>
          <w:noProof/>
        </w:rPr>
        <w:t>Amagnya (2011)</w:t>
      </w:r>
      <w:r w:rsidR="00CB75D9" w:rsidRPr="00B804BC">
        <w:rPr>
          <w:noProof/>
        </w:rPr>
        <w:fldChar w:fldCharType="end"/>
      </w:r>
      <w:r w:rsidR="00CB75D9" w:rsidRPr="00B804BC">
        <w:rPr>
          <w:noProof/>
        </w:rPr>
        <w:t xml:space="preserve"> </w:t>
      </w:r>
      <w:r w:rsidR="00961ACD">
        <w:rPr>
          <w:noProof/>
        </w:rPr>
        <w:t>posits</w:t>
      </w:r>
      <w:r w:rsidR="004A2F20" w:rsidRPr="00B804BC">
        <w:rPr>
          <w:noProof/>
        </w:rPr>
        <w:t xml:space="preserve"> that</w:t>
      </w:r>
      <w:r w:rsidR="004A2F20" w:rsidRPr="00B804BC">
        <w:t xml:space="preserve"> police prosecution</w:t>
      </w:r>
      <w:r w:rsidR="00961ACD">
        <w:t xml:space="preserve">’s </w:t>
      </w:r>
      <w:r w:rsidR="00B26582">
        <w:t>persistence in recent times</w:t>
      </w:r>
      <w:r w:rsidR="004A2F20" w:rsidRPr="00B804BC">
        <w:rPr>
          <w:noProof/>
        </w:rPr>
        <w:t xml:space="preserve"> is due to </w:t>
      </w:r>
      <w:r w:rsidR="001F45B2" w:rsidRPr="00B804BC">
        <w:t>high crimes</w:t>
      </w:r>
      <w:r w:rsidR="004A2F20" w:rsidRPr="00B804BC">
        <w:t xml:space="preserve"> </w:t>
      </w:r>
      <w:r w:rsidR="00B26582">
        <w:t>resulting in n</w:t>
      </w:r>
      <w:r w:rsidR="00FB5161">
        <w:t>u</w:t>
      </w:r>
      <w:r w:rsidR="00B26582">
        <w:t>merous</w:t>
      </w:r>
      <w:r w:rsidR="00B26582">
        <w:rPr>
          <w:noProof/>
        </w:rPr>
        <w:t xml:space="preserve"> </w:t>
      </w:r>
      <w:r w:rsidR="00B26582" w:rsidRPr="00B804BC">
        <w:t>cases</w:t>
      </w:r>
      <w:r w:rsidR="00B26582">
        <w:t xml:space="preserve"> requiring prosecution and</w:t>
      </w:r>
      <w:r w:rsidR="004A2F20" w:rsidRPr="00B804BC">
        <w:t xml:space="preserve"> high costs of employing and maintaining adequate lawyers and/or establishing </w:t>
      </w:r>
      <w:r w:rsidR="00961ACD" w:rsidRPr="00B804BC">
        <w:t>independent</w:t>
      </w:r>
      <w:r w:rsidR="004A2F20" w:rsidRPr="00B804BC">
        <w:t xml:space="preserve"> prosecut</w:t>
      </w:r>
      <w:r w:rsidR="00961ACD">
        <w:t>i</w:t>
      </w:r>
      <w:r w:rsidR="004A2F20" w:rsidRPr="00B804BC">
        <w:t>o</w:t>
      </w:r>
      <w:r w:rsidR="00961ACD">
        <w:t>n</w:t>
      </w:r>
      <w:r w:rsidR="004A2F20" w:rsidRPr="00B804BC">
        <w:t xml:space="preserve"> bodies.</w:t>
      </w:r>
    </w:p>
    <w:p w14:paraId="56F6251E" w14:textId="4A7B16AF" w:rsidR="00A26DFE" w:rsidRDefault="00AA1E7E" w:rsidP="00B26582">
      <w:pPr>
        <w:pStyle w:val="FirstParagraph"/>
      </w:pPr>
      <w:r>
        <w:t xml:space="preserve">Police prosecution </w:t>
      </w:r>
      <w:r w:rsidR="00BA3F46">
        <w:t>greatly benefit</w:t>
      </w:r>
      <w:r w:rsidR="00FB5161">
        <w:t>s</w:t>
      </w:r>
      <w:r w:rsidR="00BA3F46">
        <w:t xml:space="preserve"> justice administration and play</w:t>
      </w:r>
      <w:r w:rsidR="00B26582">
        <w:t>s</w:t>
      </w:r>
      <w:r w:rsidRPr="00AA1E7E">
        <w:t xml:space="preserve"> </w:t>
      </w:r>
      <w:r>
        <w:t>an indispensable role in</w:t>
      </w:r>
      <w:r w:rsidR="00BA3F46" w:rsidRPr="00BA3F46">
        <w:t xml:space="preserve"> </w:t>
      </w:r>
      <w:r w:rsidR="00BA3F46">
        <w:t>justice</w:t>
      </w:r>
      <w:r>
        <w:t xml:space="preserve"> administratio</w:t>
      </w:r>
      <w:r w:rsidR="00BA3F46">
        <w:t>n</w:t>
      </w:r>
      <w:r>
        <w:t xml:space="preserve"> in some countries</w:t>
      </w:r>
      <w:r w:rsidR="00381C46">
        <w:t>.</w:t>
      </w:r>
      <w:r w:rsidR="00BA3F46" w:rsidRPr="00BA3F46">
        <w:t xml:space="preserve"> </w:t>
      </w:r>
      <w:r w:rsidR="000655FC">
        <w:t>For instance, p</w:t>
      </w:r>
      <w:r w:rsidR="00BA3F46">
        <w:t>olice prosecution reduce</w:t>
      </w:r>
      <w:r w:rsidR="00B26582">
        <w:t>s</w:t>
      </w:r>
      <w:r w:rsidR="00BA3F46">
        <w:t xml:space="preserve"> the workload on traditional prosecuting authorities and expedite </w:t>
      </w:r>
      <w:r w:rsidR="00BA3F46" w:rsidRPr="000A04BF">
        <w:t>the prosecution</w:t>
      </w:r>
      <w:r w:rsidR="00BA3F46">
        <w:t xml:space="preserve"> and</w:t>
      </w:r>
      <w:r w:rsidR="00BA3F46" w:rsidRPr="00D20EA7">
        <w:t xml:space="preserve"> </w:t>
      </w:r>
      <w:r w:rsidR="00BA3F46">
        <w:t>adjudication</w:t>
      </w:r>
      <w:r w:rsidR="00BA3F46" w:rsidRPr="000A04BF">
        <w:t xml:space="preserve"> of cases </w:t>
      </w:r>
      <w:r w:rsidR="00BA3F46">
        <w:t xml:space="preserve">that would otherwise </w:t>
      </w:r>
      <w:r w:rsidR="00BA3F46" w:rsidRPr="000A04BF">
        <w:t xml:space="preserve">take </w:t>
      </w:r>
      <w:r w:rsidR="00BA3F46">
        <w:t>longer periods</w:t>
      </w:r>
      <w:r w:rsidR="00BA3F46" w:rsidRPr="000A04BF">
        <w:t xml:space="preserve"> </w:t>
      </w:r>
      <w:r w:rsidR="00BA3F46">
        <w:t xml:space="preserve">if </w:t>
      </w:r>
      <w:r w:rsidR="005121DF" w:rsidRPr="000A04BF">
        <w:t>prosecut</w:t>
      </w:r>
      <w:r w:rsidR="005121DF">
        <w:t xml:space="preserve">ed by </w:t>
      </w:r>
      <w:r w:rsidR="00BA3F46">
        <w:t>only</w:t>
      </w:r>
      <w:r w:rsidR="00BA3F46" w:rsidRPr="00493456">
        <w:t xml:space="preserve"> </w:t>
      </w:r>
      <w:r w:rsidR="00BA3F46">
        <w:t>state</w:t>
      </w:r>
      <w:r w:rsidR="00BA3F46" w:rsidRPr="008E5B96">
        <w:t xml:space="preserve"> </w:t>
      </w:r>
      <w:r w:rsidR="00BA3F46">
        <w:t>lawyers, who are</w:t>
      </w:r>
      <w:r w:rsidR="00BA3F46" w:rsidRPr="003C650C">
        <w:t xml:space="preserve"> </w:t>
      </w:r>
      <w:r w:rsidR="00BA3F46">
        <w:t xml:space="preserve">often inadequate </w:t>
      </w:r>
      <w:r w:rsidR="00BA3F46" w:rsidRPr="000A04BF">
        <w:fldChar w:fldCharType="begin"/>
      </w:r>
      <w:r w:rsidR="00C742B3">
        <w:instrText xml:space="preserve"> ADDIN EN.CITE &lt;EndNote&gt;&lt;Cite&gt;&lt;Author&gt;Amagnya&lt;/Author&gt;&lt;Year&gt;2011&lt;/Year&gt;&lt;RecNum&gt;941&lt;/RecNum&gt;&lt;DisplayText&gt;(Amagnya, 2011; Ministry of Justice, 2012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Cite&gt;&lt;Author&gt;Ministry of Justice&lt;/Author&gt;&lt;Year&gt;2012&lt;/Year&gt;&lt;RecNum&gt;3852&lt;/RecNum&gt;&lt;record&gt;&lt;rec-number&gt;3852&lt;/rec-number&gt;&lt;foreign-keys&gt;&lt;key app="EN" db-id="v09ep2eecfffdietzd259erdtz5rv2f5vpda" timestamp="1627072703"&gt;3852&lt;/key&gt;&lt;/foreign-keys&gt;&lt;ref-type name="Government Document"&gt;46&lt;/ref-type&gt;&lt;contributors&gt;&lt;authors&gt;&lt;author&gt;Ministry of Justice,&lt;/author&gt;&lt;/authors&gt;&lt;/contributors&gt;&lt;titles&gt;&lt;title&gt;Swift and sure justice: The government’s plans for reform of the criminal justice system&lt;/title&gt;&lt;/titles&gt;&lt;dates&gt;&lt;year&gt;2012&lt;/year&gt;&lt;/dates&gt;&lt;pub-location&gt;London, UK&lt;/pub-location&gt;&lt;publisher&gt;The Stationery Office&lt;/publisher&gt;&lt;urls&gt;&lt;/urls&gt;&lt;/record&gt;&lt;/Cite&gt;&lt;/EndNote&gt;</w:instrText>
      </w:r>
      <w:r w:rsidR="00BA3F46" w:rsidRPr="000A04BF">
        <w:fldChar w:fldCharType="separate"/>
      </w:r>
      <w:r w:rsidR="000655FC">
        <w:rPr>
          <w:noProof/>
        </w:rPr>
        <w:t>(Amagnya, 2011; Ministry of Justice, 2012)</w:t>
      </w:r>
      <w:r w:rsidR="00BA3F46" w:rsidRPr="000A04BF">
        <w:fldChar w:fldCharType="end"/>
      </w:r>
      <w:r w:rsidR="00BA3F46">
        <w:t>.</w:t>
      </w:r>
      <w:r w:rsidR="00BA3F46" w:rsidRPr="000A04BF">
        <w:t xml:space="preserve"> </w:t>
      </w:r>
      <w:r w:rsidR="00BA3F46">
        <w:t xml:space="preserve">Also, </w:t>
      </w:r>
      <w:r w:rsidR="00B26582">
        <w:t>through screening</w:t>
      </w:r>
      <w:r w:rsidR="00A26DFE">
        <w:t>, police prosecutors</w:t>
      </w:r>
      <w:r w:rsidR="00B26582">
        <w:t xml:space="preserve"> can prevent </w:t>
      </w:r>
      <w:r w:rsidR="00B26582" w:rsidRPr="000A04BF">
        <w:t>cases</w:t>
      </w:r>
      <w:r w:rsidR="00B26582">
        <w:t xml:space="preserve"> that lack sufficient evidence</w:t>
      </w:r>
      <w:r w:rsidR="00B26582" w:rsidRPr="000A04BF">
        <w:t xml:space="preserve"> from </w:t>
      </w:r>
      <w:r w:rsidR="00B26582">
        <w:t>moving to other stages of CJS</w:t>
      </w:r>
      <w:r w:rsidR="00A26DFE">
        <w:t xml:space="preserve">s, which </w:t>
      </w:r>
      <w:r w:rsidR="00BA3F46">
        <w:t>can reduce trial</w:t>
      </w:r>
      <w:r w:rsidR="00BA3F46" w:rsidRPr="00D20EA7">
        <w:t xml:space="preserve"> </w:t>
      </w:r>
      <w:r w:rsidR="00BA3F46">
        <w:t xml:space="preserve">durations and costs of administering and accessing justice </w:t>
      </w:r>
      <w:r w:rsidR="00BA3F46">
        <w:fldChar w:fldCharType="begin"/>
      </w:r>
      <w:r w:rsidR="00CB75D9">
        <w:instrText xml:space="preserve"> ADDIN EN.CITE &lt;EndNote&gt;&lt;Cite&gt;&lt;Author&gt;Amagnya&lt;/Author&gt;&lt;Year&gt;2017&lt;/Year&gt;&lt;RecNum&gt;3653&lt;/RecNum&gt;&lt;DisplayText&gt;(Amagnya, 2017)&lt;/DisplayText&gt;&lt;record&gt;&lt;rec-number&gt;3653&lt;/rec-number&gt;&lt;foreign-keys&gt;&lt;key app="EN" db-id="v09ep2eecfffdietzd259erdtz5rv2f5vpda" timestamp="1597477379"&gt;3653&lt;/key&gt;&lt;/foreign-keys&gt;&lt;ref-type name="Conference Paper"&gt;47&lt;/ref-type&gt;&lt;contributors&gt;&lt;authors&gt;&lt;author&gt;Amagnya, Moses Agaawena&lt;/author&gt;&lt;/authors&gt;&lt;/contributors&gt;&lt;titles&gt;&lt;title&gt;Criminal prosecution in Ghana&amp;apos;s justice system: The role of police prosecutors&lt;/title&gt;&lt;secondary-title&gt;Criminological and Victimological Society of Southern Africa&lt;/secondary-title&gt;&lt;/titles&gt;&lt;dates&gt;&lt;year&gt;2017&lt;/year&gt;&lt;/dates&gt;&lt;pub-location&gt;Indaba Hotel, Spa and Conference Centre, Johannesburg, South Africa, 2-4 August&lt;/pub-location&gt;&lt;publisher&gt;Criminological and Victimological Society of Southern Africa&lt;/publisher&gt;&lt;urls&gt;&lt;/urls&gt;&lt;/record&gt;&lt;/Cite&gt;&lt;/EndNote&gt;</w:instrText>
      </w:r>
      <w:r w:rsidR="00BA3F46">
        <w:fldChar w:fldCharType="separate"/>
      </w:r>
      <w:r w:rsidR="00CB75D9">
        <w:rPr>
          <w:noProof/>
        </w:rPr>
        <w:t>(Amagnya, 2017)</w:t>
      </w:r>
      <w:r w:rsidR="00BA3F46">
        <w:fldChar w:fldCharType="end"/>
      </w:r>
      <w:r w:rsidR="00BA3F46">
        <w:t xml:space="preserve">. </w:t>
      </w:r>
      <w:r w:rsidR="00CF287C">
        <w:t xml:space="preserve">Equally, </w:t>
      </w:r>
      <w:r w:rsidR="00E767FB">
        <w:t>police prosecutors</w:t>
      </w:r>
      <w:r w:rsidR="008E5B96">
        <w:t xml:space="preserve"> </w:t>
      </w:r>
      <w:r w:rsidR="00D75578">
        <w:t xml:space="preserve">can </w:t>
      </w:r>
      <w:r w:rsidR="00E767FB">
        <w:t>advance the rule of law</w:t>
      </w:r>
      <w:r w:rsidR="00381C46">
        <w:t xml:space="preserve">, </w:t>
      </w:r>
      <w:r w:rsidR="00E767FB">
        <w:t>protect citizens</w:t>
      </w:r>
      <w:r w:rsidR="00381C46">
        <w:t xml:space="preserve">, and improve trust and confidence in </w:t>
      </w:r>
      <w:r w:rsidR="00381C46" w:rsidRPr="000A04BF">
        <w:t xml:space="preserve">law enforcement agencies and </w:t>
      </w:r>
      <w:r w:rsidR="00A26DFE">
        <w:t>CJS</w:t>
      </w:r>
      <w:r w:rsidR="00381C46">
        <w:t>s. Th</w:t>
      </w:r>
      <w:r w:rsidR="00B22EB5">
        <w:t>us, police prosecutors can</w:t>
      </w:r>
      <w:r w:rsidR="00381C46">
        <w:t xml:space="preserve"> </w:t>
      </w:r>
      <w:r w:rsidR="00342BA4">
        <w:t>act</w:t>
      </w:r>
      <w:r w:rsidR="00E767FB" w:rsidRPr="00F500C7">
        <w:t xml:space="preserve"> as independent</w:t>
      </w:r>
      <w:r w:rsidR="00E767FB">
        <w:t xml:space="preserve"> and </w:t>
      </w:r>
      <w:r w:rsidR="00E767FB" w:rsidRPr="00F500C7">
        <w:t xml:space="preserve">impartial </w:t>
      </w:r>
      <w:r w:rsidR="00E767FB">
        <w:t>‘m</w:t>
      </w:r>
      <w:r w:rsidR="00E767FB" w:rsidRPr="00F500C7">
        <w:t>inister</w:t>
      </w:r>
      <w:r w:rsidR="00E767FB">
        <w:t>s</w:t>
      </w:r>
      <w:r w:rsidR="00E767FB" w:rsidRPr="00F500C7">
        <w:t xml:space="preserve"> of</w:t>
      </w:r>
      <w:r w:rsidR="00E767FB">
        <w:t xml:space="preserve"> j</w:t>
      </w:r>
      <w:r w:rsidR="00E767FB" w:rsidRPr="00F500C7">
        <w:t>ustice</w:t>
      </w:r>
      <w:r w:rsidR="00E767FB">
        <w:t>’</w:t>
      </w:r>
      <w:r w:rsidR="00493456">
        <w:t xml:space="preserve"> </w:t>
      </w:r>
      <w:r w:rsidR="00B22EB5">
        <w:t>by</w:t>
      </w:r>
      <w:r w:rsidR="00E767FB">
        <w:t xml:space="preserve"> </w:t>
      </w:r>
      <w:r w:rsidR="00E767FB" w:rsidRPr="00F500C7">
        <w:t>adher</w:t>
      </w:r>
      <w:r w:rsidR="00B22EB5">
        <w:t>ing</w:t>
      </w:r>
      <w:r w:rsidR="00E767FB" w:rsidRPr="00F500C7">
        <w:t xml:space="preserve"> to due process</w:t>
      </w:r>
      <w:r w:rsidR="00E767FB">
        <w:t xml:space="preserve"> and ensur</w:t>
      </w:r>
      <w:r w:rsidR="00B22EB5">
        <w:t>ing</w:t>
      </w:r>
      <w:r w:rsidR="00E767FB">
        <w:t xml:space="preserve"> fairness and neutrality </w:t>
      </w:r>
      <w:r w:rsidR="00E767FB">
        <w:fldChar w:fldCharType="begin"/>
      </w:r>
      <w:r w:rsidR="00E767FB">
        <w:instrText xml:space="preserve"> ADDIN EN.CITE &lt;EndNote&gt;&lt;Cite&gt;&lt;Author&gt;Beck&lt;/Author&gt;&lt;Year&gt;2006&lt;/Year&gt;&lt;RecNum&gt;1162&lt;/RecNum&gt;&lt;Prefix&gt;R v Hodges and R v Wilson cited in &lt;/Prefix&gt;&lt;Pages&gt;151&lt;/Pages&gt;&lt;DisplayText&gt;(R v Hodges and R v Wilson cited in Beck, 2006, p. 151)&lt;/DisplayText&gt;&lt;record&gt;&lt;rec-number&gt;1162&lt;/rec-number&gt;&lt;foreign-keys&gt;&lt;key app="EN" db-id="v09ep2eecfffdietzd259erdtz5rv2f5vpda" timestamp="0"&gt;1162&lt;/key&gt;&lt;/foreign-keys&gt;&lt;ref-type name="Journal Article"&gt;17&lt;/ref-type&gt;&lt;contributors&gt;&lt;authors&gt;&lt;author&gt;Beck, Stephanie&lt;/author&gt;&lt;/authors&gt;&lt;/contributors&gt;&lt;titles&gt;&lt;title&gt;Under investigation: A review of police prosecution in New Zealand&amp;apos;s summary jurisdiction&lt;/title&gt;&lt;secondary-title&gt;Te Mata Koi: Auckland University Law Review&lt;/secondary-title&gt;&lt;/titles&gt;&lt;periodical&gt;&lt;full-title&gt;Te Mata Koi: Auckland University Law Review&lt;/full-title&gt;&lt;/periodical&gt;&lt;pages&gt;150-189&lt;/pages&gt;&lt;volume&gt;12&lt;/volume&gt;&lt;dates&gt;&lt;year&gt;2006&lt;/year&gt;&lt;/dates&gt;&lt;urls&gt;&lt;/urls&gt;&lt;/record&gt;&lt;/Cite&gt;&lt;/EndNote&gt;</w:instrText>
      </w:r>
      <w:r w:rsidR="00E767FB">
        <w:fldChar w:fldCharType="separate"/>
      </w:r>
      <w:r w:rsidR="00E767FB">
        <w:rPr>
          <w:noProof/>
        </w:rPr>
        <w:t>(R v Hodges and R v Wilson cited in Beck, 2006, p. 151)</w:t>
      </w:r>
      <w:r w:rsidR="00E767FB">
        <w:fldChar w:fldCharType="end"/>
      </w:r>
      <w:r w:rsidR="00E767FB">
        <w:t>.</w:t>
      </w:r>
      <w:r w:rsidR="00381C46">
        <w:t xml:space="preserve"> By a</w:t>
      </w:r>
      <w:r w:rsidR="00A26DFE">
        <w:t>cting a</w:t>
      </w:r>
      <w:r w:rsidR="00381C46">
        <w:t xml:space="preserve">s </w:t>
      </w:r>
      <w:r w:rsidR="00381C46" w:rsidRPr="00F500C7">
        <w:t>independent</w:t>
      </w:r>
      <w:r w:rsidR="00381C46">
        <w:t xml:space="preserve"> and </w:t>
      </w:r>
      <w:r w:rsidR="00381C46" w:rsidRPr="00F500C7">
        <w:t xml:space="preserve">impartial </w:t>
      </w:r>
      <w:r w:rsidR="00381C46">
        <w:t>m</w:t>
      </w:r>
      <w:r w:rsidR="00381C46" w:rsidRPr="00F500C7">
        <w:t>inister</w:t>
      </w:r>
      <w:r w:rsidR="00381C46">
        <w:t>s</w:t>
      </w:r>
      <w:r w:rsidR="00381C46" w:rsidRPr="00F500C7">
        <w:t xml:space="preserve"> of</w:t>
      </w:r>
      <w:r w:rsidR="00381C46">
        <w:t xml:space="preserve"> j</w:t>
      </w:r>
      <w:r w:rsidR="00381C46" w:rsidRPr="00F500C7">
        <w:t>ustice</w:t>
      </w:r>
      <w:r w:rsidR="00381C46">
        <w:t>, p</w:t>
      </w:r>
      <w:r w:rsidR="00342BA4">
        <w:t xml:space="preserve">olice prosecutors </w:t>
      </w:r>
      <w:r w:rsidR="00381C46">
        <w:t xml:space="preserve">can </w:t>
      </w:r>
      <w:r w:rsidR="00836D5C">
        <w:t>check</w:t>
      </w:r>
      <w:r w:rsidR="00342BA4">
        <w:t xml:space="preserve"> other parts of the </w:t>
      </w:r>
      <w:r w:rsidR="00B50643">
        <w:t xml:space="preserve">CJS </w:t>
      </w:r>
      <w:r w:rsidR="00342BA4">
        <w:t xml:space="preserve">and protect offenders from overzealous </w:t>
      </w:r>
      <w:r w:rsidR="00B22EB5">
        <w:t xml:space="preserve">officers </w:t>
      </w:r>
      <w:r w:rsidR="00342BA4">
        <w:t>or misdirected exercise of state power</w:t>
      </w:r>
      <w:r w:rsidR="008E5B96">
        <w:t>s</w:t>
      </w:r>
      <w:r w:rsidR="00656475">
        <w:t>.</w:t>
      </w:r>
      <w:r w:rsidR="00E767FB">
        <w:t xml:space="preserve"> </w:t>
      </w:r>
    </w:p>
    <w:p w14:paraId="7828A55A" w14:textId="6F221801" w:rsidR="00B26582" w:rsidRDefault="00A26DFE" w:rsidP="00B26582">
      <w:pPr>
        <w:pStyle w:val="FirstParagraph"/>
      </w:pPr>
      <w:r>
        <w:t xml:space="preserve">Prosecutors </w:t>
      </w:r>
      <w:r w:rsidR="00A0146E">
        <w:t xml:space="preserve">can also </w:t>
      </w:r>
      <w:r w:rsidR="008E5B96" w:rsidRPr="000A04BF">
        <w:t>regulate</w:t>
      </w:r>
      <w:r w:rsidR="00E767FB" w:rsidRPr="000A04BF">
        <w:t xml:space="preserve"> public polic</w:t>
      </w:r>
      <w:r w:rsidR="00E767FB">
        <w:t xml:space="preserve">ies and </w:t>
      </w:r>
      <w:r w:rsidR="00E767FB" w:rsidRPr="000A04BF">
        <w:t>enforcement</w:t>
      </w:r>
      <w:r>
        <w:t xml:space="preserve"> of </w:t>
      </w:r>
      <w:r w:rsidRPr="000A04BF">
        <w:t>criminal laws</w:t>
      </w:r>
      <w:r w:rsidR="00E767FB">
        <w:t xml:space="preserve"> by </w:t>
      </w:r>
      <w:r w:rsidR="00656475">
        <w:t>ma</w:t>
      </w:r>
      <w:r w:rsidR="00E767FB">
        <w:t>king</w:t>
      </w:r>
      <w:r w:rsidR="00E767FB" w:rsidRPr="000A04BF">
        <w:t xml:space="preserve"> d</w:t>
      </w:r>
      <w:r w:rsidR="00E767FB">
        <w:t xml:space="preserve">ecisions not to </w:t>
      </w:r>
      <w:r w:rsidR="00B22EB5">
        <w:t>continue</w:t>
      </w:r>
      <w:r w:rsidR="00E767FB">
        <w:t xml:space="preserve"> cases</w:t>
      </w:r>
      <w:r w:rsidR="00E767FB" w:rsidRPr="000A04BF">
        <w:t xml:space="preserve"> </w:t>
      </w:r>
      <w:r w:rsidR="00E767FB">
        <w:t xml:space="preserve">even </w:t>
      </w:r>
      <w:r w:rsidR="00826D28">
        <w:t>with</w:t>
      </w:r>
      <w:r w:rsidR="00E767FB" w:rsidRPr="000A04BF">
        <w:t xml:space="preserve"> sufficient evidence supportin</w:t>
      </w:r>
      <w:r w:rsidR="00E767FB">
        <w:t xml:space="preserve">g findings of probable </w:t>
      </w:r>
      <w:r w:rsidR="00E767FB">
        <w:lastRenderedPageBreak/>
        <w:t>cause</w:t>
      </w:r>
      <w:r w:rsidR="00E767FB" w:rsidRPr="000A04BF">
        <w:t xml:space="preserve"> </w:t>
      </w:r>
      <w:r w:rsidR="00E767FB" w:rsidRPr="000A04BF">
        <w:fldChar w:fldCharType="begin"/>
      </w:r>
      <w:r w:rsidR="00911E44">
        <w:instrText xml:space="preserve"> ADDIN EN.CITE &lt;EndNote&gt;&lt;Cite&gt;&lt;Author&gt;Horwitz&lt;/Author&gt;&lt;Year&gt;1998&lt;/Year&gt;&lt;RecNum&gt;136&lt;/RecNum&gt;&lt;DisplayText&gt;(CDD-Ghana, 2003; Horwitz, 1998)&lt;/DisplayText&gt;&lt;record&gt;&lt;rec-number&gt;136&lt;/rec-number&gt;&lt;foreign-keys&gt;&lt;key app="EN" db-id="v09ep2eecfffdietzd259erdtz5rv2f5vpda" timestamp="0"&gt;136&lt;/key&gt;&lt;/foreign-keys&gt;&lt;ref-type name="Journal Article"&gt;17&lt;/ref-type&gt;&lt;contributors&gt;&lt;authors&gt;&lt;author&gt;Horwitz, Andrew&lt;/author&gt;&lt;/authors&gt;&lt;/contributors&gt;&lt;titles&gt;&lt;title&gt;Taking the cop out of copping a plea: Eradicating police prosecution of criminal cases&lt;/title&gt;&lt;secondary-title&gt;Arizona Law Review&lt;/secondary-title&gt;&lt;/titles&gt;&lt;pages&gt;1305-1378&lt;/pages&gt;&lt;volume&gt;40&lt;/volume&gt;&lt;dates&gt;&lt;year&gt;1998&lt;/year&gt;&lt;/dates&gt;&lt;urls&gt;&lt;/urls&gt;&lt;/record&gt;&lt;/Cite&gt;&lt;Cite&gt;&lt;Author&gt;CDD-Ghana&lt;/Author&gt;&lt;Year&gt;2003&lt;/Year&gt;&lt;RecNum&gt;1018&lt;/RecNum&gt;&lt;record&gt;&lt;rec-number&gt;1018&lt;/rec-number&gt;&lt;foreign-keys&gt;&lt;key app="EN" db-id="v09ep2eecfffdietzd259erdtz5rv2f5vpda" timestamp="0"&gt;1018&lt;/key&gt;&lt;/foreign-keys&gt;&lt;ref-type name="Conference Paper"&gt;47&lt;/ref-type&gt;&lt;contributors&gt;&lt;authors&gt;&lt;author&gt;CDD-Ghana,&lt;/author&gt;&lt;/authors&gt;&lt;/contributors&gt;&lt;titles&gt;&lt;title&gt;Police community relations in Ghana: Report of a workshop&lt;/title&gt;&lt;secondary-title&gt;Workshop on &amp;quot;Enhancing Police-Community Relations and Democratic Policing&amp;quot; &lt;/secondary-title&gt;&lt;/titles&gt;&lt;dates&gt;&lt;year&gt;2003&lt;/year&gt;&lt;/dates&gt;&lt;pub-location&gt;Accra, Ghana, August 21-23, 2003&lt;/pub-location&gt;&lt;publisher&gt;Centre for Democratic Development-Ghana&lt;/publisher&gt;&lt;urls&gt;&lt;/urls&gt;&lt;/record&gt;&lt;/Cite&gt;&lt;/EndNote&gt;</w:instrText>
      </w:r>
      <w:r w:rsidR="00E767FB" w:rsidRPr="000A04BF">
        <w:fldChar w:fldCharType="separate"/>
      </w:r>
      <w:r w:rsidR="00E767FB">
        <w:rPr>
          <w:noProof/>
        </w:rPr>
        <w:t>(CDD-Ghana, 2003; Horwitz, 1998)</w:t>
      </w:r>
      <w:r w:rsidR="00E767FB" w:rsidRPr="000A04BF">
        <w:fldChar w:fldCharType="end"/>
      </w:r>
      <w:r w:rsidR="00E767FB" w:rsidRPr="000A04BF">
        <w:t xml:space="preserve">. </w:t>
      </w:r>
      <w:r w:rsidR="00E767FB">
        <w:t xml:space="preserve">Such decisions </w:t>
      </w:r>
      <w:r w:rsidR="00342BA4">
        <w:t>may</w:t>
      </w:r>
      <w:r w:rsidR="00E767FB">
        <w:t xml:space="preserve"> respon</w:t>
      </w:r>
      <w:r w:rsidR="00B22EB5">
        <w:t>d</w:t>
      </w:r>
      <w:r w:rsidR="00E767FB">
        <w:t xml:space="preserve"> to </w:t>
      </w:r>
      <w:r w:rsidR="00E767FB" w:rsidRPr="000A04BF">
        <w:t xml:space="preserve">legislative over-criminalisation, </w:t>
      </w:r>
      <w:r w:rsidR="00E767FB">
        <w:t>maximis</w:t>
      </w:r>
      <w:r w:rsidR="00B22EB5">
        <w:t>e</w:t>
      </w:r>
      <w:r w:rsidR="00E767FB">
        <w:t xml:space="preserve"> limited prosecutorial resources</w:t>
      </w:r>
      <w:r w:rsidR="00BA3F46">
        <w:t>’</w:t>
      </w:r>
      <w:r w:rsidR="00BA3F46" w:rsidRPr="00BA3F46">
        <w:t xml:space="preserve"> </w:t>
      </w:r>
      <w:r w:rsidR="00BA3F46">
        <w:t>utilisation</w:t>
      </w:r>
      <w:r w:rsidR="00E767FB">
        <w:t>, individualis</w:t>
      </w:r>
      <w:r w:rsidR="00B22EB5">
        <w:t>e</w:t>
      </w:r>
      <w:r w:rsidR="00E767FB">
        <w:t xml:space="preserve"> justice, or </w:t>
      </w:r>
      <w:r w:rsidR="00342BA4">
        <w:t>solely</w:t>
      </w:r>
      <w:r w:rsidR="00E767FB">
        <w:t xml:space="preserve"> maintain law, order, </w:t>
      </w:r>
      <w:r w:rsidR="00BA3F46">
        <w:t xml:space="preserve">and </w:t>
      </w:r>
      <w:r w:rsidR="00E767FB">
        <w:t>peace</w:t>
      </w:r>
      <w:r w:rsidR="00BA3F46">
        <w:t xml:space="preserve"> in</w:t>
      </w:r>
      <w:r w:rsidR="00E767FB" w:rsidRPr="000A04BF">
        <w:t xml:space="preserve"> countr</w:t>
      </w:r>
      <w:r w:rsidR="00E767FB">
        <w:t xml:space="preserve">ies </w:t>
      </w:r>
      <w:r w:rsidR="00E767FB" w:rsidRPr="000A04BF">
        <w:fldChar w:fldCharType="begin">
          <w:fldData xml:space="preserve">PEVuZE5vdGU+PENpdGU+PEF1dGhvcj5MYWZhdmU8L0F1dGhvcj48WWVhcj4xOTkyPC9ZZWFyPjxS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</w:fldData>
        </w:fldChar>
      </w:r>
      <w:r w:rsidR="00911E44">
        <w:instrText xml:space="preserve"> ADDIN EN.CITE </w:instrText>
      </w:r>
      <w:r w:rsidR="00911E44">
        <w:fldChar w:fldCharType="begin">
          <w:fldData xml:space="preserve">PEVuZE5vdGU+PENpdGU+PEF1dGhvcj5MYWZhdmU8L0F1dGhvcj48WWVhcj4xOTkyPC9ZZWFyPjxS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</w:fldData>
        </w:fldChar>
      </w:r>
      <w:r w:rsidR="00911E44">
        <w:instrText xml:space="preserve"> ADDIN EN.CITE.DATA </w:instrText>
      </w:r>
      <w:r w:rsidR="00911E44">
        <w:fldChar w:fldCharType="end"/>
      </w:r>
      <w:r w:rsidR="00E767FB" w:rsidRPr="000A04BF">
        <w:fldChar w:fldCharType="separate"/>
      </w:r>
      <w:r w:rsidR="00CF287C">
        <w:rPr>
          <w:noProof/>
        </w:rPr>
        <w:t>(Boateng, 2012; Horwitz, 1998; Lafave &amp; Israel, 1992)</w:t>
      </w:r>
      <w:r w:rsidR="00E767FB" w:rsidRPr="000A04BF">
        <w:fldChar w:fldCharType="end"/>
      </w:r>
      <w:r w:rsidR="00E767FB" w:rsidRPr="000A04BF">
        <w:t>.</w:t>
      </w:r>
      <w:r w:rsidR="00FB5161">
        <w:t xml:space="preserve"> </w:t>
      </w:r>
      <w:r>
        <w:t>The preceding discussions</w:t>
      </w:r>
      <w:r w:rsidR="00381C46" w:rsidRPr="00381C46">
        <w:t xml:space="preserve"> </w:t>
      </w:r>
      <w:r>
        <w:t xml:space="preserve">show that </w:t>
      </w:r>
      <w:r w:rsidR="00B26582">
        <w:t>treating t</w:t>
      </w:r>
      <w:r w:rsidR="00B26582" w:rsidRPr="000A04BF">
        <w:t>he police</w:t>
      </w:r>
      <w:r w:rsidR="00B26582">
        <w:t xml:space="preserve"> as only </w:t>
      </w:r>
      <w:r w:rsidR="00B26582" w:rsidRPr="000A04BF">
        <w:t>a law</w:t>
      </w:r>
      <w:r w:rsidR="00B26582">
        <w:t xml:space="preserve"> </w:t>
      </w:r>
      <w:r w:rsidR="00B26582" w:rsidRPr="000A04BF">
        <w:t>enforc</w:t>
      </w:r>
      <w:r w:rsidR="00B26582">
        <w:t>ing</w:t>
      </w:r>
      <w:r w:rsidR="00B26582" w:rsidRPr="000A04BF">
        <w:t xml:space="preserve"> body</w:t>
      </w:r>
      <w:r w:rsidR="00B26582">
        <w:t xml:space="preserve"> will </w:t>
      </w:r>
      <w:r w:rsidR="00B26582" w:rsidRPr="000A04BF">
        <w:t>omi</w:t>
      </w:r>
      <w:r w:rsidR="00B26582">
        <w:t>t their essential</w:t>
      </w:r>
      <w:r w:rsidR="00B26582" w:rsidRPr="00381C46">
        <w:t xml:space="preserve"> </w:t>
      </w:r>
      <w:r w:rsidR="00B26582" w:rsidRPr="000A04BF">
        <w:t>prosecutorial</w:t>
      </w:r>
      <w:r w:rsidR="00B26582">
        <w:t xml:space="preserve"> functions</w:t>
      </w:r>
      <w:r w:rsidR="00B26582" w:rsidRPr="000A04BF">
        <w:t xml:space="preserve"> </w:t>
      </w:r>
      <w:r w:rsidR="00B26582" w:rsidRPr="000A04BF">
        <w:fldChar w:fldCharType="begin">
          <w:fldData xml:space="preserve">PEVuZE5vdGU+PENpdGU+PEF1dGhvcj5EaXhvbjwvQXV0aG9yPjxZZWFyPjE5OTc8L1llYXI+PFJl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</w:fldData>
        </w:fldChar>
      </w:r>
      <w:r w:rsidR="00B26582">
        <w:instrText xml:space="preserve"> ADDIN EN.CITE </w:instrText>
      </w:r>
      <w:r w:rsidR="00B26582">
        <w:fldChar w:fldCharType="begin">
          <w:fldData xml:space="preserve">PEVuZE5vdGU+PENpdGU+PEF1dGhvcj5EaXhvbjwvQXV0aG9yPjxZZWFyPjE5OTc8L1llYXI+PFJl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</w:fldData>
        </w:fldChar>
      </w:r>
      <w:r w:rsidR="00B26582">
        <w:instrText xml:space="preserve"> ADDIN EN.CITE.DATA </w:instrText>
      </w:r>
      <w:r w:rsidR="00B26582">
        <w:fldChar w:fldCharType="end"/>
      </w:r>
      <w:r w:rsidR="00B26582" w:rsidRPr="000A04BF">
        <w:fldChar w:fldCharType="separate"/>
      </w:r>
      <w:r w:rsidR="00B26582">
        <w:rPr>
          <w:noProof/>
        </w:rPr>
        <w:t>(see Bardens, 2014; Dixon, 1997; Elsner, Lewis, et al., 2008; Kinsman, 1993)</w:t>
      </w:r>
      <w:r w:rsidR="00B26582" w:rsidRPr="000A04BF">
        <w:fldChar w:fldCharType="end"/>
      </w:r>
      <w:r w:rsidR="00B26582">
        <w:t>.</w:t>
      </w:r>
      <w:r w:rsidRPr="00A26DFE">
        <w:t xml:space="preserve"> </w:t>
      </w:r>
      <w:r>
        <w:t>Indeed, t</w:t>
      </w:r>
      <w:r w:rsidRPr="000A04BF">
        <w:t>he UK</w:t>
      </w:r>
      <w:r>
        <w:t>’s</w:t>
      </w:r>
      <w:r w:rsidRPr="00B8310B">
        <w:t xml:space="preserve"> </w:t>
      </w:r>
      <w:r>
        <w:t xml:space="preserve">restoration of prosecution powers to the police in </w:t>
      </w:r>
      <w:r w:rsidRPr="000A04BF">
        <w:t>2012</w:t>
      </w:r>
      <w:r w:rsidRPr="008E5B96">
        <w:t xml:space="preserve"> </w:t>
      </w:r>
      <w:r>
        <w:t>after operating the CPS for over two decades</w:t>
      </w:r>
      <w:r w:rsidRPr="000A04BF">
        <w:t xml:space="preserve"> </w:t>
      </w:r>
      <w:r w:rsidRPr="000A04BF">
        <w:fldChar w:fldCharType="begin"/>
      </w:r>
      <w:r>
        <w:instrText xml:space="preserve"> ADDIN EN.CITE &lt;EndNote&gt;&lt;Cite&gt;&lt;Author&gt;Bristow&lt;/Author&gt;&lt;Year&gt;2012&lt;/Year&gt;&lt;RecNum&gt;2623&lt;/RecNum&gt;&lt;Prefix&gt;see &lt;/Prefix&gt;&lt;DisplayText&gt;(see Bristow, 2012; Home Office, 2014)&lt;/DisplayText&gt;&lt;record&gt;&lt;rec-number&gt;2623&lt;/rec-number&gt;&lt;foreign-keys&gt;&lt;key app="EN" db-id="v09ep2eecfffdietzd259erdtz5rv2f5vpda" timestamp="1522811251"&gt;2623&lt;/key&gt;&lt;/foreign-keys&gt;&lt;ref-type name="Online Database"&gt;45&lt;/ref-type&gt;&lt;contributors&gt;&lt;authors&gt;&lt;author&gt;Bristow, Richard&lt;/author&gt;&lt;/authors&gt;&lt;/contributors&gt;&lt;titles&gt;&lt;title&gt;Restoring police prosecution powers will not save money&lt;/title&gt;&lt;/titles&gt;&lt;dates&gt;&lt;year&gt;2012&lt;/year&gt;&lt;pub-dates&gt;&lt;date&gt;11 December 2017&lt;/date&gt;&lt;/pub-dates&gt;&lt;/dates&gt;&lt;pub-location&gt;UK&lt;/pub-location&gt;&lt;publisher&gt;The Guardian: [https://www.theguardian.com/law/2012/may/22/police-prosecution-powers-money]&lt;/publisher&gt;&lt;urls&gt;&lt;/urls&gt;&lt;/record&gt;&lt;/Cite&gt;&lt;Cite&gt;&lt;Author&gt;Home Office&lt;/Author&gt;&lt;Year&gt;2014&lt;/Year&gt;&lt;RecNum&gt;2924&lt;/RecNum&gt;&lt;record&gt;&lt;rec-number&gt;2924&lt;/rec-number&gt;&lt;foreign-keys&gt;&lt;key app="EN" db-id="v09ep2eecfffdietzd259erdtz5rv2f5vpda" timestamp="1534940453"&gt;2924&lt;/key&gt;&lt;/foreign-keys&gt;&lt;ref-type name="Online Database"&gt;45&lt;/ref-type&gt;&lt;contributors&gt;&lt;authors&gt;&lt;author&gt;Home Office,&lt;/author&gt;&lt;/authors&gt;&lt;/contributors&gt;&lt;titles&gt;&lt;title&gt;Police-led prosecution: List of offences&lt;/title&gt;&lt;/titles&gt;&lt;dates&gt;&lt;year&gt;2014&lt;/year&gt;&lt;/dates&gt;&lt;pub-location&gt;London, UK&lt;/pub-location&gt;&lt;publisher&gt;Government of United Kingdom&lt;/publisher&gt;&lt;urls&gt;&lt;/urls&gt;&lt;/record&gt;&lt;/Cite&gt;&lt;/EndNote&gt;</w:instrText>
      </w:r>
      <w:r w:rsidRPr="000A04BF">
        <w:fldChar w:fldCharType="separate"/>
      </w:r>
      <w:r>
        <w:rPr>
          <w:noProof/>
        </w:rPr>
        <w:t>(see Bristow, 2012; Home Office, 2014)</w:t>
      </w:r>
      <w:r w:rsidRPr="000A04BF">
        <w:fldChar w:fldCharType="end"/>
      </w:r>
      <w:r w:rsidRPr="00C10EB8">
        <w:t xml:space="preserve"> </w:t>
      </w:r>
      <w:r>
        <w:t>demonstrates police prosecution’s importance and indispensable nature.</w:t>
      </w:r>
    </w:p>
    <w:p w14:paraId="1FEC3FE6" w14:textId="7F41807B" w:rsidR="000C3322" w:rsidRPr="00E7026C" w:rsidRDefault="00E767FB" w:rsidP="000C3322">
      <w:r w:rsidRPr="00E7026C">
        <w:t>Despite police prosecution</w:t>
      </w:r>
      <w:r w:rsidR="00493456" w:rsidRPr="00E7026C">
        <w:t>’s</w:t>
      </w:r>
      <w:r w:rsidRPr="00E7026C">
        <w:t xml:space="preserve"> </w:t>
      </w:r>
      <w:r w:rsidR="00493456" w:rsidRPr="00E7026C">
        <w:t xml:space="preserve">ability </w:t>
      </w:r>
      <w:r w:rsidRPr="00E7026C">
        <w:t xml:space="preserve">to </w:t>
      </w:r>
      <w:r w:rsidR="008E5B96" w:rsidRPr="00E7026C">
        <w:t xml:space="preserve">contribute to </w:t>
      </w:r>
      <w:r w:rsidRPr="00E7026C">
        <w:t xml:space="preserve">greater efficiency in justice administration, </w:t>
      </w:r>
      <w:r w:rsidR="00BD2423" w:rsidRPr="00E7026C">
        <w:t xml:space="preserve">it is </w:t>
      </w:r>
      <w:r w:rsidR="00C10EB8" w:rsidRPr="00E7026C">
        <w:t>argue</w:t>
      </w:r>
      <w:r w:rsidR="00BD2423" w:rsidRPr="00E7026C">
        <w:t>d as</w:t>
      </w:r>
      <w:r w:rsidRPr="00E7026C">
        <w:t xml:space="preserve"> often fail</w:t>
      </w:r>
      <w:r w:rsidR="00BD2423" w:rsidRPr="00E7026C">
        <w:t>ing</w:t>
      </w:r>
      <w:r w:rsidRPr="00E7026C">
        <w:t xml:space="preserve"> to achieve th</w:t>
      </w:r>
      <w:r w:rsidR="00493456" w:rsidRPr="00E7026C">
        <w:t>at</w:t>
      </w:r>
      <w:r w:rsidRPr="00E7026C">
        <w:t xml:space="preserve"> in practice</w:t>
      </w:r>
      <w:r w:rsidR="00C10EB8" w:rsidRPr="00E7026C">
        <w:t xml:space="preserve"> due to</w:t>
      </w:r>
      <w:r w:rsidR="008D06B5" w:rsidRPr="00E7026C">
        <w:t xml:space="preserve"> </w:t>
      </w:r>
      <w:r w:rsidRPr="00E7026C">
        <w:t>challenges</w:t>
      </w:r>
      <w:r w:rsidR="00A0146E" w:rsidRPr="00E7026C">
        <w:t xml:space="preserve"> affect</w:t>
      </w:r>
      <w:r w:rsidR="00C10EB8" w:rsidRPr="00E7026C">
        <w:t>ing</w:t>
      </w:r>
      <w:r w:rsidR="00A0146E" w:rsidRPr="00E7026C">
        <w:t xml:space="preserve"> its operations</w:t>
      </w:r>
      <w:r w:rsidRPr="00E7026C">
        <w:t xml:space="preserve"> </w:t>
      </w:r>
      <w:r w:rsidRPr="00E7026C">
        <w:fldChar w:fldCharType="begin">
          <w:fldData xml:space="preserve">PEVuZE5vdGU+PENpdGU+PEF1dGhvcj5TdGVubmluZzwvQXV0aG9yPjxZZWFyPjIwMDk8L1llYXI+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==
</w:fldData>
        </w:fldChar>
      </w:r>
      <w:r w:rsidR="00911E44" w:rsidRPr="00E7026C">
        <w:instrText xml:space="preserve"> ADDIN EN.CITE </w:instrText>
      </w:r>
      <w:r w:rsidR="00911E44" w:rsidRPr="00E7026C">
        <w:fldChar w:fldCharType="begin">
          <w:fldData xml:space="preserve">PEVuZE5vdGU+PENpdGU+PEF1dGhvcj5TdGVubmluZzwvQXV0aG9yPjxZZWFyPjIwMDk8L1llYXI+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==
</w:fldData>
        </w:fldChar>
      </w:r>
      <w:r w:rsidR="00911E44" w:rsidRPr="00E7026C">
        <w:instrText xml:space="preserve"> ADDIN EN.CITE.DATA </w:instrText>
      </w:r>
      <w:r w:rsidR="00911E44" w:rsidRPr="00E7026C">
        <w:fldChar w:fldCharType="end"/>
      </w:r>
      <w:r w:rsidRPr="00E7026C">
        <w:fldChar w:fldCharType="separate"/>
      </w:r>
      <w:r w:rsidRPr="00E7026C">
        <w:rPr>
          <w:noProof/>
        </w:rPr>
        <w:t>(e.g. Beck, 2006; Corns, 1999, 2000; Frye, 2012; Horwitz, 1998; Stenning, 2009; Stone, 2012; Ward, 2015)</w:t>
      </w:r>
      <w:r w:rsidRPr="00E7026C">
        <w:fldChar w:fldCharType="end"/>
      </w:r>
      <w:r w:rsidRPr="00E7026C">
        <w:t xml:space="preserve">. </w:t>
      </w:r>
      <w:r w:rsidR="000C3322" w:rsidRPr="00E7026C">
        <w:t>A notable challenge is the absence of a legal foundation</w:t>
      </w:r>
      <w:r w:rsidR="00A26DFE">
        <w:t>:</w:t>
      </w:r>
      <w:r w:rsidR="000C3322" w:rsidRPr="00E7026C">
        <w:t xml:space="preserve"> countries</w:t>
      </w:r>
      <w:r w:rsidR="008D06B5" w:rsidRPr="00E7026C">
        <w:t xml:space="preserve"> usually </w:t>
      </w:r>
      <w:r w:rsidR="000C3322" w:rsidRPr="00E7026C">
        <w:t xml:space="preserve">do not have laws </w:t>
      </w:r>
      <w:r w:rsidR="00A26DFE" w:rsidRPr="00E7026C">
        <w:t>bestowing</w:t>
      </w:r>
      <w:r w:rsidR="000C3322" w:rsidRPr="00E7026C">
        <w:t xml:space="preserve"> prosecution powers on the police</w:t>
      </w:r>
      <w:r w:rsidR="008D06B5" w:rsidRPr="00E7026C">
        <w:t>. For instance</w:t>
      </w:r>
      <w:r w:rsidR="000C3322" w:rsidRPr="00E7026C">
        <w:t>,</w:t>
      </w:r>
      <w:r w:rsidR="008D06B5" w:rsidRPr="00E7026C">
        <w:t xml:space="preserve"> the UK that introduced police prosecution to the world did not have </w:t>
      </w:r>
      <w:r w:rsidR="00783239" w:rsidRPr="00E7026C">
        <w:t>a</w:t>
      </w:r>
      <w:r w:rsidR="00A26DFE">
        <w:t>ny</w:t>
      </w:r>
      <w:r w:rsidR="00783239" w:rsidRPr="00E7026C">
        <w:t xml:space="preserve"> </w:t>
      </w:r>
      <w:r w:rsidR="008D06B5" w:rsidRPr="00E7026C">
        <w:t xml:space="preserve">statute </w:t>
      </w:r>
      <w:r w:rsidR="00783239" w:rsidRPr="00E7026C">
        <w:t>grant</w:t>
      </w:r>
      <w:r w:rsidR="008D06B5" w:rsidRPr="00E7026C">
        <w:t xml:space="preserve">ing prosecution powers </w:t>
      </w:r>
      <w:r w:rsidR="00BD2423" w:rsidRPr="00E7026C">
        <w:t>t</w:t>
      </w:r>
      <w:r w:rsidR="008D06B5" w:rsidRPr="00E7026C">
        <w:t>o the police, es</w:t>
      </w:r>
      <w:r w:rsidR="000C3322" w:rsidRPr="00E7026C">
        <w:t xml:space="preserve">pecially at the start </w:t>
      </w:r>
      <w:r w:rsidR="000C3322" w:rsidRPr="00E7026C">
        <w:fldChar w:fldCharType="begin"/>
      </w:r>
      <w:r w:rsidR="000C3322" w:rsidRPr="00E7026C">
        <w:instrText xml:space="preserve"> ADDIN EN.CITE &lt;EndNote&gt;&lt;Cite&gt;&lt;Author&gt;Corns&lt;/Author&gt;&lt;Year&gt;1999&lt;/Year&gt;&lt;RecNum&gt;1152&lt;/RecNum&gt;&lt;Prefix&gt;see &lt;/Prefix&gt;&lt;DisplayText&gt;(see Corns, 1999; Laws of New Zealand, 1992)&lt;/DisplayText&gt;&lt;record&gt;&lt;rec-number&gt;1152&lt;/rec-number&gt;&lt;foreign-keys&gt;&lt;key app="EN" db-id="v09ep2eecfffdietzd259erdtz5rv2f5vpda" timestamp="0"&gt;1152&lt;/key&gt;&lt;/foreign-keys&gt;&lt;ref-type name="Conference Paper"&gt;47&lt;/ref-type&gt;&lt;contributors&gt;&lt;authors&gt;&lt;author&gt;Corns, Chris&lt;/author&gt;&lt;/authors&gt;&lt;/contributors&gt;&lt;titles&gt;&lt;title&gt;Police summary prosecutions: The past, present and future&lt;/title&gt;&lt;secondary-title&gt;History of Crime, Policing and Punishment Conference convened by the Australian Institute of Criminology in conjunction with Charles Sturt University&lt;/secondary-title&gt;&lt;/titles&gt;&lt;dates&gt;&lt;year&gt;1999&lt;/year&gt;&lt;/dates&gt;&lt;pub-location&gt;Canberra, Australia, December 9 -10, 1999&lt;/pub-location&gt;&lt;publisher&gt;Australian Institute of Criminology&lt;/publisher&gt;&lt;urls&gt;&lt;/urls&gt;&lt;custom1&gt;Canberra, Australia&lt;/custom1&gt;&lt;/record&gt;&lt;/Cite&gt;&lt;Cite&gt;&lt;Author&gt;Laws of New Zealand&lt;/Author&gt;&lt;Year&gt;1992&lt;/Year&gt;&lt;RecNum&gt;1415&lt;/RecNum&gt;&lt;record&gt;&lt;rec-number&gt;1415&lt;/rec-number&gt;&lt;foreign-keys&gt;&lt;key app="EN" db-id="v09ep2eecfffdietzd259erdtz5rv2f5vpda" timestamp="1475631068"&gt;1415&lt;/key&gt;&lt;/foreign-keys&gt;&lt;ref-type name="Book"&gt;6&lt;/ref-type&gt;&lt;contributors&gt;&lt;authors&gt;&lt;author&gt;Laws of New Zealand,&lt;/author&gt;&lt;/authors&gt;&lt;/contributors&gt;&lt;titles&gt;&lt;title&gt;Police.&lt;/title&gt;&lt;/titles&gt;&lt;volume&gt;21&lt;/volume&gt;&lt;dates&gt;&lt;year&gt;1992&lt;/year&gt;&lt;/dates&gt;&lt;pub-location&gt;New Zealand&lt;/pub-location&gt;&lt;publisher&gt;Government of New Zealand&lt;/publisher&gt;&lt;urls&gt;&lt;/urls&gt;&lt;/record&gt;&lt;/Cite&gt;&lt;/EndNote&gt;</w:instrText>
      </w:r>
      <w:r w:rsidR="000C3322" w:rsidRPr="00E7026C">
        <w:fldChar w:fldCharType="separate"/>
      </w:r>
      <w:r w:rsidR="000C3322" w:rsidRPr="00E7026C">
        <w:rPr>
          <w:noProof/>
        </w:rPr>
        <w:t>(see Corns, 1999; Laws of New Zealand, 1992)</w:t>
      </w:r>
      <w:r w:rsidR="000C3322" w:rsidRPr="00E7026C">
        <w:fldChar w:fldCharType="end"/>
      </w:r>
      <w:r w:rsidR="000C3322" w:rsidRPr="00E7026C">
        <w:t>. Such an absence of a legal foundation often creates problems for police prosecution</w:t>
      </w:r>
      <w:r w:rsidR="00A26DFE">
        <w:t>’s</w:t>
      </w:r>
      <w:r w:rsidR="00A26DFE" w:rsidRPr="00A26DFE">
        <w:t xml:space="preserve"> </w:t>
      </w:r>
      <w:r w:rsidR="00A26DFE" w:rsidRPr="00E7026C">
        <w:t>operations</w:t>
      </w:r>
      <w:r w:rsidR="008D06B5" w:rsidRPr="00E7026C">
        <w:t xml:space="preserve"> and form the basis of criticisms</w:t>
      </w:r>
      <w:r w:rsidR="000C3322" w:rsidRPr="00E7026C">
        <w:t xml:space="preserve">. </w:t>
      </w:r>
    </w:p>
    <w:p w14:paraId="12EF2939" w14:textId="15D6B775" w:rsidR="00CF287C" w:rsidRPr="00B20F94" w:rsidRDefault="00826D28" w:rsidP="009366E4">
      <w:pPr>
        <w:rPr>
          <w:color w:val="FF0000"/>
        </w:rPr>
      </w:pPr>
      <w:r w:rsidRPr="00E7026C">
        <w:t>A</w:t>
      </w:r>
      <w:r w:rsidR="00BD2423" w:rsidRPr="00E7026C">
        <w:t>nother</w:t>
      </w:r>
      <w:r w:rsidRPr="00E7026C">
        <w:t xml:space="preserve"> criticism </w:t>
      </w:r>
      <w:r w:rsidR="00DD65D0" w:rsidRPr="00E7026C">
        <w:t>i</w:t>
      </w:r>
      <w:r w:rsidRPr="00E7026C">
        <w:t>s l</w:t>
      </w:r>
      <w:r w:rsidR="00B20F94" w:rsidRPr="00E7026C">
        <w:t>ack of independence and impartiality</w:t>
      </w:r>
      <w:r w:rsidRPr="00E7026C">
        <w:t>,</w:t>
      </w:r>
      <w:r w:rsidR="00BD2423" w:rsidRPr="00E7026C">
        <w:t xml:space="preserve"> </w:t>
      </w:r>
      <w:r w:rsidR="009366E4" w:rsidRPr="00E7026C">
        <w:t>result</w:t>
      </w:r>
      <w:r w:rsidR="00BD2423" w:rsidRPr="00E7026C">
        <w:t>ing</w:t>
      </w:r>
      <w:r w:rsidR="009366E4" w:rsidRPr="00E7026C">
        <w:t xml:space="preserve"> in</w:t>
      </w:r>
      <w:r w:rsidR="00AF1D63" w:rsidRPr="00E7026C">
        <w:t xml:space="preserve"> </w:t>
      </w:r>
      <w:r w:rsidR="00DD65D0" w:rsidRPr="00E7026C">
        <w:t xml:space="preserve">bias and </w:t>
      </w:r>
      <w:r w:rsidR="009366E4" w:rsidRPr="00E7026C">
        <w:t xml:space="preserve">unfairness </w:t>
      </w:r>
      <w:r w:rsidR="00E767FB" w:rsidRPr="00E7026C">
        <w:fldChar w:fldCharType="begin">
          <w:fldData xml:space="preserve">PEVuZE5vdGU+PENpdGU+PEF1dGhvcj5GcnllPC9BdXRob3I+PFllYXI+MjAxMjwvWWVhcj48UmVj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</w:fldData>
        </w:fldChar>
      </w:r>
      <w:r w:rsidR="00E767FB" w:rsidRPr="00E7026C">
        <w:instrText xml:space="preserve"> ADDIN EN.CITE </w:instrText>
      </w:r>
      <w:r w:rsidR="00E767FB" w:rsidRPr="00E7026C">
        <w:fldChar w:fldCharType="begin">
          <w:fldData xml:space="preserve">PEVuZE5vdGU+PENpdGU+PEF1dGhvcj5GcnllPC9BdXRob3I+PFllYXI+MjAxMjwvWWVhcj48UmVj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</w:fldData>
        </w:fldChar>
      </w:r>
      <w:r w:rsidR="00E767FB" w:rsidRPr="00E7026C">
        <w:instrText xml:space="preserve"> ADDIN EN.CITE.DATA </w:instrText>
      </w:r>
      <w:r w:rsidR="00E767FB" w:rsidRPr="00E7026C">
        <w:fldChar w:fldCharType="end"/>
      </w:r>
      <w:r w:rsidR="00E767FB" w:rsidRPr="00E7026C">
        <w:fldChar w:fldCharType="separate"/>
      </w:r>
      <w:r w:rsidR="00E767FB" w:rsidRPr="00E7026C">
        <w:rPr>
          <w:noProof/>
        </w:rPr>
        <w:t>(Frye, 2012; Ward, 2015)</w:t>
      </w:r>
      <w:r w:rsidR="00E767FB" w:rsidRPr="00E7026C">
        <w:fldChar w:fldCharType="end"/>
      </w:r>
      <w:r w:rsidR="00E767FB" w:rsidRPr="00E7026C">
        <w:t xml:space="preserve">. </w:t>
      </w:r>
      <w:r w:rsidR="00615A94" w:rsidRPr="00E7026C">
        <w:rPr>
          <w:rFonts w:cs="Times New Roman"/>
          <w:szCs w:val="24"/>
        </w:rPr>
        <w:t>Police prosecutor</w:t>
      </w:r>
      <w:r w:rsidR="00B20F94" w:rsidRPr="00E7026C">
        <w:rPr>
          <w:rFonts w:cs="Times New Roman"/>
          <w:szCs w:val="24"/>
        </w:rPr>
        <w:t>s</w:t>
      </w:r>
      <w:r w:rsidR="00615A94" w:rsidRPr="00E7026C">
        <w:rPr>
          <w:rFonts w:cs="Times New Roman"/>
          <w:szCs w:val="24"/>
        </w:rPr>
        <w:t xml:space="preserve"> </w:t>
      </w:r>
      <w:r w:rsidR="00B20F94" w:rsidRPr="00E7026C">
        <w:rPr>
          <w:rFonts w:cs="Times New Roman"/>
          <w:szCs w:val="24"/>
        </w:rPr>
        <w:t xml:space="preserve">typically rise to prosecution roles after some years of operational policing. Therefore, they </w:t>
      </w:r>
      <w:r w:rsidR="000C3322" w:rsidRPr="00E7026C">
        <w:rPr>
          <w:rFonts w:cs="Times New Roman"/>
          <w:szCs w:val="24"/>
        </w:rPr>
        <w:t xml:space="preserve">develop and </w:t>
      </w:r>
      <w:r w:rsidR="00615A94" w:rsidRPr="00E7026C">
        <w:rPr>
          <w:rFonts w:cs="Times New Roman"/>
          <w:szCs w:val="24"/>
        </w:rPr>
        <w:t>become part of police cultures</w:t>
      </w:r>
      <w:r w:rsidR="009366E4" w:rsidRPr="00E7026C">
        <w:rPr>
          <w:rFonts w:cs="Times New Roman"/>
          <w:szCs w:val="24"/>
        </w:rPr>
        <w:t xml:space="preserve"> (e.g., strong</w:t>
      </w:r>
      <w:r w:rsidR="00615A94" w:rsidRPr="00E7026C">
        <w:rPr>
          <w:rFonts w:cs="Times New Roman"/>
          <w:szCs w:val="24"/>
        </w:rPr>
        <w:t xml:space="preserve"> loyalty to colleagues, </w:t>
      </w:r>
      <w:r w:rsidR="00BC2C17" w:rsidRPr="00E7026C">
        <w:rPr>
          <w:rFonts w:cs="Times New Roman"/>
          <w:szCs w:val="24"/>
        </w:rPr>
        <w:t xml:space="preserve">a </w:t>
      </w:r>
      <w:r w:rsidR="00615A94" w:rsidRPr="00E7026C">
        <w:rPr>
          <w:rFonts w:cs="Times New Roman"/>
          <w:szCs w:val="24"/>
        </w:rPr>
        <w:t>sense of mission against crime, and flexible attitudes towards due processes</w:t>
      </w:r>
      <w:r w:rsidR="009366E4" w:rsidRPr="00E7026C">
        <w:rPr>
          <w:rFonts w:cs="Times New Roman"/>
          <w:szCs w:val="24"/>
        </w:rPr>
        <w:t xml:space="preserve">) that </w:t>
      </w:r>
      <w:r w:rsidR="000C3322" w:rsidRPr="00E7026C">
        <w:rPr>
          <w:rFonts w:cs="Times New Roman"/>
          <w:szCs w:val="24"/>
        </w:rPr>
        <w:t>are difficult to discard</w:t>
      </w:r>
      <w:r w:rsidR="008D06B5" w:rsidRPr="00E7026C">
        <w:rPr>
          <w:rFonts w:cs="Times New Roman"/>
          <w:szCs w:val="24"/>
        </w:rPr>
        <w:t xml:space="preserve"> </w:t>
      </w:r>
      <w:r w:rsidR="000C3322" w:rsidRPr="00E7026C">
        <w:rPr>
          <w:rFonts w:cs="Times New Roman"/>
          <w:szCs w:val="24"/>
        </w:rPr>
        <w:t>after becoming prosecutors</w:t>
      </w:r>
      <w:r w:rsidR="00B20F94" w:rsidRPr="00E7026C">
        <w:rPr>
          <w:rFonts w:cs="Times New Roman"/>
          <w:szCs w:val="24"/>
        </w:rPr>
        <w:t xml:space="preserve"> </w:t>
      </w:r>
      <w:r w:rsidR="00342BA4" w:rsidRPr="00E7026C">
        <w:rPr>
          <w:rFonts w:cs="Times New Roman"/>
          <w:szCs w:val="24"/>
        </w:rPr>
        <w:fldChar w:fldCharType="begin"/>
      </w:r>
      <w:r w:rsidR="00615A94" w:rsidRPr="00E7026C">
        <w:rPr>
          <w:rFonts w:cs="Times New Roman"/>
          <w:szCs w:val="24"/>
        </w:rPr>
        <w:instrText xml:space="preserve"> ADDIN EN.CITE &lt;EndNote&gt;&lt;Cite&gt;&lt;Author&gt;Horwitz&lt;/Author&gt;&lt;Year&gt;1998&lt;/Year&gt;&lt;RecNum&gt;136&lt;/RecNum&gt;&lt;DisplayText&gt;(Horwitz, 1998)&lt;/DisplayText&gt;&lt;record&gt;&lt;rec-number&gt;136&lt;/rec-number&gt;&lt;foreign-keys&gt;&lt;key app="EN" db-id="v09ep2eecfffdietzd259erdtz5rv2f5vpda" timestamp="0"&gt;136&lt;/key&gt;&lt;/foreign-keys&gt;&lt;ref-type name="Journal Article"&gt;17&lt;/ref-type&gt;&lt;contributors&gt;&lt;authors&gt;&lt;author&gt;Horwitz, Andrew&lt;/author&gt;&lt;/authors&gt;&lt;/contributors&gt;&lt;titles&gt;&lt;title&gt;Taking the cop out of copping a plea: Eradicating police prosecution of criminal cases&lt;/title&gt;&lt;secondary-title&gt;Arizona Law Review&lt;/secondary-title&gt;&lt;/titles&gt;&lt;pages&gt;1305-1378&lt;/pages&gt;&lt;volume&gt;40&lt;/volume&gt;&lt;dates&gt;&lt;year&gt;1998&lt;/year&gt;&lt;/dates&gt;&lt;urls&gt;&lt;/urls&gt;&lt;/record&gt;&lt;/Cite&gt;&lt;/EndNote&gt;</w:instrText>
      </w:r>
      <w:r w:rsidR="00342BA4" w:rsidRPr="00E7026C">
        <w:rPr>
          <w:rFonts w:cs="Times New Roman"/>
          <w:szCs w:val="24"/>
        </w:rPr>
        <w:fldChar w:fldCharType="separate"/>
      </w:r>
      <w:r w:rsidR="00615A94" w:rsidRPr="00E7026C">
        <w:rPr>
          <w:rFonts w:cs="Times New Roman"/>
          <w:noProof/>
          <w:szCs w:val="24"/>
        </w:rPr>
        <w:t>(Horwitz, 1998)</w:t>
      </w:r>
      <w:r w:rsidR="00342BA4" w:rsidRPr="00E7026C">
        <w:rPr>
          <w:rFonts w:cs="Times New Roman"/>
          <w:szCs w:val="24"/>
        </w:rPr>
        <w:fldChar w:fldCharType="end"/>
      </w:r>
      <w:r w:rsidR="00493456" w:rsidRPr="00E7026C">
        <w:rPr>
          <w:rFonts w:cs="Times New Roman"/>
          <w:szCs w:val="24"/>
        </w:rPr>
        <w:t xml:space="preserve">. </w:t>
      </w:r>
      <w:r w:rsidR="009366E4" w:rsidRPr="00E7026C">
        <w:rPr>
          <w:rFonts w:cs="Times New Roman"/>
          <w:szCs w:val="24"/>
        </w:rPr>
        <w:t xml:space="preserve">For instance, police prosecutors </w:t>
      </w:r>
      <w:r w:rsidR="00783239" w:rsidRPr="00E7026C">
        <w:rPr>
          <w:rFonts w:cs="Times New Roman"/>
          <w:szCs w:val="24"/>
        </w:rPr>
        <w:t>usu</w:t>
      </w:r>
      <w:r w:rsidR="008D06B5" w:rsidRPr="00E7026C">
        <w:rPr>
          <w:rFonts w:cs="Times New Roman"/>
          <w:szCs w:val="24"/>
        </w:rPr>
        <w:t xml:space="preserve">ally </w:t>
      </w:r>
      <w:r w:rsidR="000C3322" w:rsidRPr="00E7026C">
        <w:rPr>
          <w:rFonts w:cs="Times New Roman"/>
          <w:szCs w:val="24"/>
        </w:rPr>
        <w:t xml:space="preserve">find it </w:t>
      </w:r>
      <w:r w:rsidR="00AF1D63" w:rsidRPr="00E7026C">
        <w:rPr>
          <w:rFonts w:cs="Times New Roman"/>
          <w:szCs w:val="24"/>
        </w:rPr>
        <w:t>difficult</w:t>
      </w:r>
      <w:r w:rsidR="000C3322" w:rsidRPr="00E7026C">
        <w:rPr>
          <w:rFonts w:cs="Times New Roman"/>
          <w:szCs w:val="24"/>
        </w:rPr>
        <w:t xml:space="preserve"> to </w:t>
      </w:r>
      <w:r w:rsidR="008E5B96" w:rsidRPr="00E7026C">
        <w:rPr>
          <w:rFonts w:cs="Times New Roman"/>
          <w:szCs w:val="24"/>
        </w:rPr>
        <w:t>insulate themselves from</w:t>
      </w:r>
      <w:r w:rsidR="00B20F94" w:rsidRPr="00E7026C">
        <w:rPr>
          <w:rFonts w:cs="Times New Roman"/>
          <w:szCs w:val="24"/>
        </w:rPr>
        <w:t xml:space="preserve"> </w:t>
      </w:r>
      <w:r w:rsidR="008E5B96" w:rsidRPr="00E7026C">
        <w:rPr>
          <w:rFonts w:cs="Times New Roman"/>
          <w:szCs w:val="24"/>
        </w:rPr>
        <w:t>core policing duties of maintaining safety and security</w:t>
      </w:r>
      <w:r w:rsidR="009366E4" w:rsidRPr="00E7026C">
        <w:rPr>
          <w:rFonts w:cs="Times New Roman"/>
          <w:szCs w:val="24"/>
        </w:rPr>
        <w:t xml:space="preserve"> </w:t>
      </w:r>
      <w:r w:rsidR="00493456" w:rsidRPr="00E7026C">
        <w:rPr>
          <w:rFonts w:cs="Times New Roman"/>
          <w:szCs w:val="24"/>
        </w:rPr>
        <w:fldChar w:fldCharType="begin"/>
      </w:r>
      <w:r w:rsidR="00852BBA" w:rsidRPr="00E7026C">
        <w:rPr>
          <w:rFonts w:cs="Times New Roman"/>
          <w:szCs w:val="24"/>
        </w:rPr>
        <w:instrText xml:space="preserve"> ADDIN EN.CITE &lt;EndNote&gt;&lt;Cite&gt;&lt;Author&gt;Beck&lt;/Author&gt;&lt;Year&gt;2006&lt;/Year&gt;&lt;RecNum&gt;1162&lt;/RecNum&gt;&lt;DisplayText&gt;(Ashworth &amp;amp; Redmayne, 2010; Beck, 2006)&lt;/DisplayText&gt;&lt;record&gt;&lt;rec-number&gt;1162&lt;/rec-number&gt;&lt;foreign-keys&gt;&lt;key app="EN" db-id="v09ep2eecfffdietzd259erdtz5rv2f5vpda" timestamp="0"&gt;1162&lt;/key&gt;&lt;/foreign-keys&gt;&lt;ref-type name="Journal Article"&gt;17&lt;/ref-type&gt;&lt;contributors&gt;&lt;authors&gt;&lt;author&gt;Beck, Stephanie&lt;/author&gt;&lt;/authors&gt;&lt;/contributors&gt;&lt;titles&gt;&lt;title&gt;Under investigation: A review of police prosecution in New Zealand&amp;apos;s summary jurisdiction&lt;/title&gt;&lt;secondary-title&gt;Te Mata Koi: Auckland University Law Review&lt;/secondary-title&gt;&lt;/titles&gt;&lt;periodical&gt;&lt;full-title&gt;Te Mata Koi: Auckland University Law Review&lt;/full-title&gt;&lt;/periodical&gt;&lt;pages&gt;150-189&lt;/pages&gt;&lt;volume&gt;12&lt;/volume&gt;&lt;dates&gt;&lt;year&gt;2006&lt;/year&gt;&lt;/dates&gt;&lt;urls&gt;&lt;/urls&gt;&lt;/record&gt;&lt;/Cite&gt;&lt;Cite&gt;&lt;Author&gt;Ashworth&lt;/Author&gt;&lt;Year&gt;2010&lt;/Year&gt;&lt;RecNum&gt;231&lt;/RecNum&gt;&lt;record&gt;&lt;rec-number&gt;231&lt;/rec-number&gt;&lt;foreign-keys&gt;&lt;key app="EN" db-id="v09ep2eecfffdietzd259erdtz5rv2f5vpda" timestamp="0"&gt;231&lt;/key&gt;&lt;/foreign-keys&gt;&lt;ref-type name="Book"&gt;6&lt;/ref-type&gt;&lt;contributors&gt;&lt;authors&gt;&lt;author&gt;Ashworth, Andrew&lt;/author&gt;&lt;author&gt;Redmayne, Mike&lt;/author&gt;&lt;/authors&gt;&lt;/contributors&gt;&lt;titles&gt;&lt;title&gt;The criminal process&lt;/title&gt;&lt;/titles&gt;&lt;number&gt;Book, Whole&lt;/number&gt;&lt;edition&gt;4th&lt;/edition&gt;&lt;keywords&gt;&lt;keyword&gt;Criminal justice, Administration of&lt;/keyword&gt;&lt;keyword&gt;Sentences (Criminal procedure)&lt;/keyword&gt;&lt;keyword&gt;Criminal investigation&lt;/keyword&gt;&lt;/keywords&gt;&lt;dates&gt;&lt;year&gt;2010&lt;/year&gt;&lt;/dates&gt;&lt;pub-location&gt;Oxford&lt;/pub-location&gt;&lt;publisher&gt;Oxford University Press&lt;/publisher&gt;&lt;isbn&gt;9780199547289;0199273383;0199547289;9780199273386;&lt;/isbn&gt;&lt;urls&gt;&lt;/urls&gt;&lt;/record&gt;&lt;/Cite&gt;&lt;/EndNote&gt;</w:instrText>
      </w:r>
      <w:r w:rsidR="00493456" w:rsidRPr="00E7026C">
        <w:rPr>
          <w:rFonts w:cs="Times New Roman"/>
          <w:szCs w:val="24"/>
        </w:rPr>
        <w:fldChar w:fldCharType="separate"/>
      </w:r>
      <w:r w:rsidR="00493456" w:rsidRPr="00E7026C">
        <w:rPr>
          <w:rFonts w:cs="Times New Roman"/>
          <w:noProof/>
          <w:szCs w:val="24"/>
        </w:rPr>
        <w:t>(Ashworth &amp; Redmayne, 2010; Beck, 2006)</w:t>
      </w:r>
      <w:r w:rsidR="00493456" w:rsidRPr="00E7026C">
        <w:rPr>
          <w:rFonts w:cs="Times New Roman"/>
          <w:szCs w:val="24"/>
        </w:rPr>
        <w:fldChar w:fldCharType="end"/>
      </w:r>
      <w:r w:rsidR="00342BA4" w:rsidRPr="00E7026C">
        <w:rPr>
          <w:rFonts w:cs="Times New Roman"/>
          <w:szCs w:val="24"/>
        </w:rPr>
        <w:t xml:space="preserve">. </w:t>
      </w:r>
      <w:r w:rsidR="00B20F94" w:rsidRPr="00E7026C">
        <w:rPr>
          <w:rFonts w:cs="Times New Roman"/>
          <w:szCs w:val="24"/>
        </w:rPr>
        <w:t>Also</w:t>
      </w:r>
      <w:r w:rsidR="00836D5C" w:rsidRPr="00E7026C">
        <w:rPr>
          <w:rFonts w:cs="Times New Roman"/>
          <w:szCs w:val="24"/>
        </w:rPr>
        <w:t>, s</w:t>
      </w:r>
      <w:r w:rsidR="00BA3F46" w:rsidRPr="00E7026C">
        <w:rPr>
          <w:rFonts w:cs="Times New Roman"/>
          <w:szCs w:val="24"/>
        </w:rPr>
        <w:t xml:space="preserve">ome police cultures are </w:t>
      </w:r>
      <w:r w:rsidR="00493456" w:rsidRPr="00E7026C">
        <w:rPr>
          <w:rFonts w:cs="Times New Roman"/>
          <w:szCs w:val="24"/>
        </w:rPr>
        <w:t xml:space="preserve">inconsistent with prosecutors’ roles as independent </w:t>
      </w:r>
      <w:r w:rsidR="006B589A" w:rsidRPr="00E7026C">
        <w:rPr>
          <w:rFonts w:cs="Times New Roman"/>
          <w:szCs w:val="24"/>
        </w:rPr>
        <w:t xml:space="preserve">and impartial </w:t>
      </w:r>
      <w:r w:rsidR="00B20F94" w:rsidRPr="00E7026C">
        <w:rPr>
          <w:rFonts w:cs="Times New Roman"/>
          <w:szCs w:val="24"/>
        </w:rPr>
        <w:t>m</w:t>
      </w:r>
      <w:r w:rsidR="00493456" w:rsidRPr="00E7026C">
        <w:rPr>
          <w:rFonts w:cs="Times New Roman"/>
          <w:szCs w:val="24"/>
        </w:rPr>
        <w:t xml:space="preserve">inisters of </w:t>
      </w:r>
      <w:r w:rsidR="00B20F94" w:rsidRPr="00E7026C">
        <w:rPr>
          <w:rFonts w:cs="Times New Roman"/>
          <w:szCs w:val="24"/>
        </w:rPr>
        <w:t>j</w:t>
      </w:r>
      <w:r w:rsidR="00493456" w:rsidRPr="00E7026C">
        <w:rPr>
          <w:rFonts w:cs="Times New Roman"/>
          <w:szCs w:val="24"/>
        </w:rPr>
        <w:t xml:space="preserve">ustice </w:t>
      </w:r>
      <w:r w:rsidR="00493456" w:rsidRPr="00E7026C">
        <w:rPr>
          <w:rFonts w:cs="Times New Roman"/>
          <w:szCs w:val="24"/>
        </w:rPr>
        <w:fldChar w:fldCharType="begin"/>
      </w:r>
      <w:r w:rsidR="00AF1D63" w:rsidRPr="00E7026C">
        <w:rPr>
          <w:rFonts w:cs="Times New Roman"/>
          <w:szCs w:val="24"/>
        </w:rPr>
        <w:instrText xml:space="preserve"> ADDIN EN.CITE &lt;EndNote&gt;&lt;Cite&gt;&lt;Author&gt;Beck&lt;/Author&gt;&lt;Year&gt;2006&lt;/Year&gt;&lt;RecNum&gt;1162&lt;/RecNum&gt;&lt;DisplayText&gt;(Beck, 2006)&lt;/DisplayText&gt;&lt;record&gt;&lt;rec-number&gt;1162&lt;/rec-number&gt;&lt;foreign-keys&gt;&lt;key app="EN" db-id="v09ep2eecfffdietzd259erdtz5rv2f5vpda" timestamp="0"&gt;1162&lt;/key&gt;&lt;/foreign-keys&gt;&lt;ref-type name="Journal Article"&gt;17&lt;/ref-type&gt;&lt;contributors&gt;&lt;authors&gt;&lt;author&gt;Beck, Stephanie&lt;/author&gt;&lt;/authors&gt;&lt;/contributors&gt;&lt;titles&gt;&lt;title&gt;Under investigation: A review of police prosecution in New Zealand&amp;apos;s summary jurisdiction&lt;/title&gt;&lt;secondary-title&gt;Te Mata Koi: Auckland University Law Review&lt;/secondary-title&gt;&lt;/titles&gt;&lt;periodical&gt;&lt;full-title&gt;Te Mata Koi: Auckland University Law Review&lt;/full-title&gt;&lt;/periodical&gt;&lt;pages&gt;150-189&lt;/pages&gt;&lt;volume&gt;12&lt;/volume&gt;&lt;dates&gt;&lt;year&gt;2006&lt;/year&gt;&lt;/dates&gt;&lt;urls&gt;&lt;/urls&gt;&lt;/record&gt;&lt;/Cite&gt;&lt;/EndNote&gt;</w:instrText>
      </w:r>
      <w:r w:rsidR="00493456" w:rsidRPr="00E7026C">
        <w:rPr>
          <w:rFonts w:cs="Times New Roman"/>
          <w:szCs w:val="24"/>
        </w:rPr>
        <w:fldChar w:fldCharType="separate"/>
      </w:r>
      <w:r w:rsidR="00AF1D63" w:rsidRPr="00E7026C">
        <w:rPr>
          <w:rFonts w:cs="Times New Roman"/>
          <w:noProof/>
          <w:szCs w:val="24"/>
        </w:rPr>
        <w:t>(Beck, 2006)</w:t>
      </w:r>
      <w:r w:rsidR="00493456" w:rsidRPr="00E7026C">
        <w:rPr>
          <w:rFonts w:cs="Times New Roman"/>
          <w:szCs w:val="24"/>
        </w:rPr>
        <w:fldChar w:fldCharType="end"/>
      </w:r>
      <w:r w:rsidR="00493456" w:rsidRPr="00E7026C">
        <w:rPr>
          <w:rFonts w:cs="Times New Roman"/>
          <w:szCs w:val="24"/>
        </w:rPr>
        <w:t xml:space="preserve">. </w:t>
      </w:r>
      <w:r w:rsidR="009366E4" w:rsidRPr="00E7026C">
        <w:rPr>
          <w:rFonts w:cs="Times New Roman"/>
          <w:szCs w:val="24"/>
        </w:rPr>
        <w:t>Th</w:t>
      </w:r>
      <w:r w:rsidR="000C3322" w:rsidRPr="00E7026C">
        <w:rPr>
          <w:rFonts w:cs="Times New Roman"/>
          <w:szCs w:val="24"/>
        </w:rPr>
        <w:t>o</w:t>
      </w:r>
      <w:r w:rsidR="009366E4" w:rsidRPr="00E7026C">
        <w:rPr>
          <w:rFonts w:cs="Times New Roman"/>
          <w:szCs w:val="24"/>
        </w:rPr>
        <w:t xml:space="preserve">se </w:t>
      </w:r>
      <w:r w:rsidR="000C3322" w:rsidRPr="00E7026C">
        <w:rPr>
          <w:rFonts w:cs="Times New Roman"/>
          <w:szCs w:val="24"/>
        </w:rPr>
        <w:t>police cultures</w:t>
      </w:r>
      <w:r w:rsidR="009366E4" w:rsidRPr="00E7026C">
        <w:rPr>
          <w:rFonts w:cs="Times New Roman"/>
          <w:szCs w:val="24"/>
        </w:rPr>
        <w:t xml:space="preserve"> lead to high levels of bias in police</w:t>
      </w:r>
      <w:r w:rsidR="000C3322" w:rsidRPr="00E7026C">
        <w:rPr>
          <w:rFonts w:cs="Times New Roman"/>
          <w:szCs w:val="24"/>
        </w:rPr>
        <w:t xml:space="preserve"> </w:t>
      </w:r>
      <w:r w:rsidR="000C3322" w:rsidRPr="00E7026C">
        <w:rPr>
          <w:rFonts w:cs="Times New Roman"/>
          <w:szCs w:val="24"/>
        </w:rPr>
        <w:lastRenderedPageBreak/>
        <w:t>prosecutions</w:t>
      </w:r>
      <w:r w:rsidR="009366E4" w:rsidRPr="00E7026C">
        <w:rPr>
          <w:rFonts w:cs="Times New Roman"/>
          <w:szCs w:val="24"/>
        </w:rPr>
        <w:t xml:space="preserve">. </w:t>
      </w:r>
      <w:r w:rsidR="00B20F94" w:rsidRPr="00E7026C">
        <w:rPr>
          <w:rFonts w:cs="Times New Roman"/>
          <w:szCs w:val="24"/>
        </w:rPr>
        <w:t>F</w:t>
      </w:r>
      <w:r w:rsidR="00E767FB" w:rsidRPr="00E7026C">
        <w:t xml:space="preserve">or instance, </w:t>
      </w:r>
      <w:r w:rsidR="00AF1D63" w:rsidRPr="00E7026C">
        <w:t xml:space="preserve">studies </w:t>
      </w:r>
      <w:r w:rsidR="00342BA4" w:rsidRPr="00E7026C">
        <w:t xml:space="preserve">found </w:t>
      </w:r>
      <w:r w:rsidR="00E767FB" w:rsidRPr="00E7026C">
        <w:t xml:space="preserve">that </w:t>
      </w:r>
      <w:r w:rsidR="006B589A" w:rsidRPr="00E7026C">
        <w:rPr>
          <w:rFonts w:cs="Times New Roman"/>
          <w:szCs w:val="24"/>
        </w:rPr>
        <w:t>police-led prosecutions</w:t>
      </w:r>
      <w:r w:rsidR="00E767FB" w:rsidRPr="00E7026C">
        <w:t xml:space="preserve"> </w:t>
      </w:r>
      <w:r w:rsidR="00AF1D63" w:rsidRPr="00E7026C">
        <w:t xml:space="preserve">in New Zealand </w:t>
      </w:r>
      <w:r w:rsidR="00E767FB" w:rsidRPr="00E7026C">
        <w:t xml:space="preserve">were not </w:t>
      </w:r>
      <w:r w:rsidR="006B589A" w:rsidRPr="00E7026C">
        <w:t>fairly executed</w:t>
      </w:r>
      <w:r w:rsidR="00174063" w:rsidRPr="00E7026C">
        <w:t xml:space="preserve"> </w:t>
      </w:r>
      <w:r w:rsidR="006B589A" w:rsidRPr="00E7026C">
        <w:t>due to</w:t>
      </w:r>
      <w:r w:rsidR="0065048A" w:rsidRPr="00E7026C">
        <w:t xml:space="preserve"> bias</w:t>
      </w:r>
      <w:r w:rsidR="006B589A" w:rsidRPr="00E7026C">
        <w:t xml:space="preserve"> from</w:t>
      </w:r>
      <w:r w:rsidR="00342BA4" w:rsidRPr="00E7026C">
        <w:rPr>
          <w:rFonts w:cs="Times New Roman"/>
          <w:szCs w:val="24"/>
        </w:rPr>
        <w:t xml:space="preserve"> police </w:t>
      </w:r>
      <w:r w:rsidR="00B20F94" w:rsidRPr="00E7026C">
        <w:rPr>
          <w:rFonts w:cs="Times New Roman"/>
          <w:szCs w:val="24"/>
        </w:rPr>
        <w:t xml:space="preserve">officers </w:t>
      </w:r>
      <w:r w:rsidR="003422A3">
        <w:rPr>
          <w:rFonts w:cs="Times New Roman"/>
          <w:szCs w:val="24"/>
        </w:rPr>
        <w:t xml:space="preserve">who </w:t>
      </w:r>
      <w:r w:rsidR="00342BA4" w:rsidRPr="00E7026C">
        <w:rPr>
          <w:rFonts w:cs="Times New Roman"/>
          <w:szCs w:val="24"/>
        </w:rPr>
        <w:t>decid</w:t>
      </w:r>
      <w:r w:rsidR="003422A3">
        <w:rPr>
          <w:rFonts w:cs="Times New Roman"/>
          <w:szCs w:val="24"/>
        </w:rPr>
        <w:t>e</w:t>
      </w:r>
      <w:r w:rsidR="00B20F94" w:rsidRPr="00E7026C">
        <w:rPr>
          <w:rFonts w:cs="Times New Roman"/>
          <w:szCs w:val="24"/>
        </w:rPr>
        <w:t xml:space="preserve"> </w:t>
      </w:r>
      <w:r w:rsidR="00342BA4" w:rsidRPr="00E7026C">
        <w:rPr>
          <w:rFonts w:cs="Times New Roman"/>
          <w:szCs w:val="24"/>
        </w:rPr>
        <w:t>and initiat</w:t>
      </w:r>
      <w:r w:rsidR="003422A3">
        <w:rPr>
          <w:rFonts w:cs="Times New Roman"/>
          <w:szCs w:val="24"/>
        </w:rPr>
        <w:t>e</w:t>
      </w:r>
      <w:r w:rsidR="00342BA4" w:rsidRPr="00E7026C">
        <w:rPr>
          <w:rFonts w:cs="Times New Roman"/>
          <w:szCs w:val="24"/>
        </w:rPr>
        <w:t xml:space="preserve"> both investigations and prosecutions</w:t>
      </w:r>
      <w:r w:rsidR="00342BA4" w:rsidRPr="00E7026C">
        <w:t xml:space="preserve"> </w:t>
      </w:r>
      <w:r w:rsidR="00E767FB" w:rsidRPr="00E7026C">
        <w:fldChar w:fldCharType="begin">
          <w:fldData xml:space="preserve">PEVuZE5vdGU+PENpdGU+PEF1dGhvcj5MYXcgQ29tbWlzc2lvbjwvQXV0aG9yPjxZZWFyPjE5OTc8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=
</w:fldData>
        </w:fldChar>
      </w:r>
      <w:r w:rsidR="00911E44" w:rsidRPr="00E7026C">
        <w:instrText xml:space="preserve"> ADDIN EN.CITE </w:instrText>
      </w:r>
      <w:r w:rsidR="00911E44" w:rsidRPr="00E7026C">
        <w:fldChar w:fldCharType="begin">
          <w:fldData xml:space="preserve">PEVuZE5vdGU+PENpdGU+PEF1dGhvcj5MYXcgQ29tbWlzc2lvbjwvQXV0aG9yPjxZZWFyPjE5OTc8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=
</w:fldData>
        </w:fldChar>
      </w:r>
      <w:r w:rsidR="00911E44" w:rsidRPr="00E7026C">
        <w:instrText xml:space="preserve"> ADDIN EN.CITE.DATA </w:instrText>
      </w:r>
      <w:r w:rsidR="00911E44" w:rsidRPr="00E7026C">
        <w:fldChar w:fldCharType="end"/>
      </w:r>
      <w:r w:rsidR="00E767FB" w:rsidRPr="00E7026C">
        <w:fldChar w:fldCharType="separate"/>
      </w:r>
      <w:r w:rsidR="008C6848" w:rsidRPr="00E7026C">
        <w:rPr>
          <w:noProof/>
        </w:rPr>
        <w:t>(Beck, 2006; Corns, 1999; Law Commission, 1997)</w:t>
      </w:r>
      <w:r w:rsidR="00E767FB" w:rsidRPr="00E7026C">
        <w:fldChar w:fldCharType="end"/>
      </w:r>
      <w:r w:rsidR="00E767FB" w:rsidRPr="00E7026C">
        <w:t xml:space="preserve">.  </w:t>
      </w:r>
    </w:p>
    <w:p w14:paraId="0D932536" w14:textId="0AC8E18F" w:rsidR="008E5B96" w:rsidRDefault="008E5B96" w:rsidP="00B20F94">
      <w:r>
        <w:t xml:space="preserve">Police prosecutors not </w:t>
      </w:r>
      <w:r w:rsidR="00FB2D53">
        <w:t>properly</w:t>
      </w:r>
      <w:r w:rsidR="00AA1E7E" w:rsidRPr="00AA1E7E">
        <w:t xml:space="preserve"> </w:t>
      </w:r>
      <w:r w:rsidR="00AA1E7E">
        <w:t xml:space="preserve">following </w:t>
      </w:r>
      <w:r w:rsidR="00AA1E7E" w:rsidRPr="000A04BF">
        <w:t xml:space="preserve">formal </w:t>
      </w:r>
      <w:r w:rsidR="00AA1E7E">
        <w:t>procedures</w:t>
      </w:r>
      <w:r w:rsidR="00FB2D53">
        <w:t xml:space="preserve"> is another criticism</w:t>
      </w:r>
      <w:r>
        <w:t>.</w:t>
      </w:r>
      <w:r w:rsidRPr="004155C7">
        <w:t xml:space="preserve"> </w:t>
      </w:r>
      <w:r w:rsidR="00042F44">
        <w:t>Before cases</w:t>
      </w:r>
      <w:r w:rsidR="00FB2D53">
        <w:t xml:space="preserve"> proceed to trials, prosecutors </w:t>
      </w:r>
      <w:r w:rsidR="00CC0D7E">
        <w:t>must</w:t>
      </w:r>
      <w:r w:rsidR="00FB2D53">
        <w:t xml:space="preserve"> </w:t>
      </w:r>
      <w:r w:rsidR="00C25C4D">
        <w:t>d</w:t>
      </w:r>
      <w:r>
        <w:t xml:space="preserve">ecide whether </w:t>
      </w:r>
      <w:r w:rsidR="00CC0D7E">
        <w:t>cases</w:t>
      </w:r>
      <w:r w:rsidR="00551817">
        <w:t xml:space="preserve"> </w:t>
      </w:r>
      <w:r>
        <w:t xml:space="preserve">meet evidential </w:t>
      </w:r>
      <w:r w:rsidR="00DD65D0">
        <w:t xml:space="preserve">standards </w:t>
      </w:r>
      <w:r>
        <w:t>and public interest principles</w:t>
      </w:r>
      <w:r w:rsidR="00EB5208">
        <w:t xml:space="preserve">. These include </w:t>
      </w:r>
      <w:r w:rsidR="003422A3">
        <w:t xml:space="preserve">deciding </w:t>
      </w:r>
      <w:r w:rsidR="00C25C4D">
        <w:t xml:space="preserve">whether </w:t>
      </w:r>
      <w:r w:rsidR="00C25C4D" w:rsidRPr="000A04BF">
        <w:t xml:space="preserve">evidence gathered </w:t>
      </w:r>
      <w:r w:rsidR="00DD65D0">
        <w:t>is</w:t>
      </w:r>
      <w:r w:rsidR="00C25C4D">
        <w:t xml:space="preserve"> sufficient</w:t>
      </w:r>
      <w:r w:rsidR="00DD65D0">
        <w:t xml:space="preserve"> to</w:t>
      </w:r>
      <w:r w:rsidR="00C25C4D">
        <w:t xml:space="preserve"> support and </w:t>
      </w:r>
      <w:r w:rsidR="00C25C4D" w:rsidRPr="000A04BF">
        <w:t>justify criminal charge</w:t>
      </w:r>
      <w:r w:rsidR="00C25C4D">
        <w:t xml:space="preserve">s, prove </w:t>
      </w:r>
      <w:r w:rsidR="00C25C4D" w:rsidRPr="000A04BF">
        <w:t xml:space="preserve">guilt beyond </w:t>
      </w:r>
      <w:r w:rsidR="00C25C4D">
        <w:t xml:space="preserve">a </w:t>
      </w:r>
      <w:r w:rsidR="00C25C4D" w:rsidRPr="000A04BF">
        <w:t>reasonable doubt</w:t>
      </w:r>
      <w:r w:rsidR="00EB5208">
        <w:t>, and</w:t>
      </w:r>
      <w:r w:rsidR="00EB5208" w:rsidRPr="000A04BF">
        <w:t xml:space="preserve"> adm</w:t>
      </w:r>
      <w:r w:rsidR="00EB5208">
        <w:t>issible at trial;</w:t>
      </w:r>
      <w:r w:rsidR="00EB5208" w:rsidRPr="00EB5208">
        <w:t xml:space="preserve"> </w:t>
      </w:r>
      <w:r w:rsidR="00EB5208">
        <w:t xml:space="preserve">the </w:t>
      </w:r>
      <w:r w:rsidR="00EB5208" w:rsidRPr="000A04BF">
        <w:t>gravity of offence</w:t>
      </w:r>
      <w:r w:rsidR="00EB5208">
        <w:t>s;</w:t>
      </w:r>
      <w:r w:rsidR="00EB5208" w:rsidRPr="000A04BF">
        <w:t xml:space="preserve"> aggravating</w:t>
      </w:r>
      <w:r w:rsidR="00DD65D0">
        <w:t xml:space="preserve"> and </w:t>
      </w:r>
      <w:r w:rsidR="00DD65D0" w:rsidRPr="000A04BF">
        <w:t>mitigating</w:t>
      </w:r>
      <w:r w:rsidR="00EB5208" w:rsidRPr="000A04BF">
        <w:t xml:space="preserve"> circumstances</w:t>
      </w:r>
      <w:r w:rsidR="00EB5208">
        <w:t>;</w:t>
      </w:r>
      <w:r w:rsidR="00EB5208" w:rsidRPr="000A04BF">
        <w:t xml:space="preserve"> availab</w:t>
      </w:r>
      <w:r w:rsidR="00DD65D0">
        <w:t>le</w:t>
      </w:r>
      <w:r w:rsidR="00EB5208" w:rsidRPr="000A04BF">
        <w:t xml:space="preserve"> alternativ</w:t>
      </w:r>
      <w:r w:rsidR="00EB5208">
        <w:t>e</w:t>
      </w:r>
      <w:r w:rsidR="00DD65D0">
        <w:t xml:space="preserve"> solution</w:t>
      </w:r>
      <w:r w:rsidR="00EB5208">
        <w:t>s; and the circumstances of</w:t>
      </w:r>
      <w:r w:rsidR="00EB5208" w:rsidRPr="000A04BF">
        <w:t xml:space="preserve"> victim</w:t>
      </w:r>
      <w:r w:rsidR="00EB5208">
        <w:t>s</w:t>
      </w:r>
      <w:r w:rsidR="00EB5208" w:rsidRPr="000A04BF">
        <w:t xml:space="preserve"> and defendant</w:t>
      </w:r>
      <w:r w:rsidR="00EB5208">
        <w:t>s</w:t>
      </w:r>
      <w:r w:rsidR="00C25C4D">
        <w:t xml:space="preserve"> </w:t>
      </w:r>
      <w:r w:rsidR="00C25C4D">
        <w:fldChar w:fldCharType="begin">
          <w:fldData xml:space="preserve">PEVuZE5vdGU+PENpdGU+PEF1dGhvcj5CZWNrPC9BdXRob3I+PFllYXI+MjAwNjwvWWVhcj48UmVj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</w:fldData>
        </w:fldChar>
      </w:r>
      <w:r w:rsidR="005570BA">
        <w:instrText xml:space="preserve"> ADDIN EN.CITE </w:instrText>
      </w:r>
      <w:r w:rsidR="005570BA">
        <w:fldChar w:fldCharType="begin">
          <w:fldData xml:space="preserve">PEVuZE5vdGU+PENpdGU+PEF1dGhvcj5CZWNrPC9BdXRob3I+PFllYXI+MjAwNjwvWWVhcj48UmVj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</w:fldData>
        </w:fldChar>
      </w:r>
      <w:r w:rsidR="005570BA">
        <w:instrText xml:space="preserve"> ADDIN EN.CITE.DATA </w:instrText>
      </w:r>
      <w:r w:rsidR="005570BA">
        <w:fldChar w:fldCharType="end"/>
      </w:r>
      <w:r w:rsidR="00C25C4D">
        <w:fldChar w:fldCharType="separate"/>
      </w:r>
      <w:r w:rsidR="005570BA">
        <w:rPr>
          <w:noProof/>
        </w:rPr>
        <w:t>(Beck, 2006; Crown Law, 2010, 2013; Horwitz, 1998; McGonigle, 1996)</w:t>
      </w:r>
      <w:r w:rsidR="00C25C4D">
        <w:fldChar w:fldCharType="end"/>
      </w:r>
      <w:r w:rsidRPr="000A04BF">
        <w:t xml:space="preserve">. </w:t>
      </w:r>
      <w:r>
        <w:t xml:space="preserve">However, research shows that </w:t>
      </w:r>
      <w:r w:rsidR="00836D5C">
        <w:t xml:space="preserve">police prosecutors often lack training </w:t>
      </w:r>
      <w:r w:rsidR="00E7026C">
        <w:t xml:space="preserve">and </w:t>
      </w:r>
      <w:r w:rsidR="003422A3">
        <w:t>key</w:t>
      </w:r>
      <w:r w:rsidR="00836D5C">
        <w:t xml:space="preserve"> ethics</w:t>
      </w:r>
      <w:r w:rsidR="00DD65D0">
        <w:t xml:space="preserve"> to aptly uphold neutrality and </w:t>
      </w:r>
      <w:r w:rsidR="00E7026C">
        <w:t xml:space="preserve">follow due process to </w:t>
      </w:r>
      <w:r w:rsidR="00DD65D0">
        <w:t xml:space="preserve">screen out </w:t>
      </w:r>
      <w:r w:rsidR="00DD65D0" w:rsidRPr="008609FE">
        <w:t xml:space="preserve">weak cases </w:t>
      </w:r>
      <w:r w:rsidR="00DD65D0">
        <w:t xml:space="preserve">from proceeding </w:t>
      </w:r>
      <w:r w:rsidR="00DD65D0" w:rsidRPr="008609FE">
        <w:t>to trial</w:t>
      </w:r>
      <w:r w:rsidR="00DD65D0">
        <w:t>s</w:t>
      </w:r>
      <w:r w:rsidRPr="00CF287C">
        <w:t xml:space="preserve"> </w:t>
      </w:r>
      <w:r>
        <w:fldChar w:fldCharType="begin">
          <w:fldData xml:space="preserve">PEVuZE5vdGU+PENpdGU+PEF1dGhvcj5CZWNrPC9BdXRob3I+PFllYXI+MjAwNjwvWWVhcj48UmVj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</w:fldData>
        </w:fldChar>
      </w:r>
      <w:r w:rsidR="00836D5C">
        <w:instrText xml:space="preserve"> ADDIN EN.CITE </w:instrText>
      </w:r>
      <w:r w:rsidR="00836D5C">
        <w:fldChar w:fldCharType="begin">
          <w:fldData xml:space="preserve">PEVuZE5vdGU+PENpdGU+PEF1dGhvcj5CZWNrPC9BdXRob3I+PFllYXI+MjAwNjwvWWVhcj48UmVj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</w:fldData>
        </w:fldChar>
      </w:r>
      <w:r w:rsidR="00836D5C">
        <w:instrText xml:space="preserve"> ADDIN EN.CITE.DATA </w:instrText>
      </w:r>
      <w:r w:rsidR="00836D5C">
        <w:fldChar w:fldCharType="end"/>
      </w:r>
      <w:r>
        <w:fldChar w:fldCharType="separate"/>
      </w:r>
      <w:r w:rsidR="00836D5C">
        <w:rPr>
          <w:noProof/>
        </w:rPr>
        <w:t>(Beck, 2006; Horwitz, 1998; United States Department of State, 2010)</w:t>
      </w:r>
      <w:r>
        <w:fldChar w:fldCharType="end"/>
      </w:r>
      <w:r>
        <w:t>.</w:t>
      </w:r>
      <w:r w:rsidR="00B20F94" w:rsidRPr="00B20F94">
        <w:t xml:space="preserve"> </w:t>
      </w:r>
      <w:r w:rsidR="003422A3">
        <w:t>Indeed</w:t>
      </w:r>
      <w:r w:rsidR="00CC0D7E">
        <w:t xml:space="preserve">, police prosecutors not following </w:t>
      </w:r>
      <w:r w:rsidR="00E7026C">
        <w:t xml:space="preserve">due </w:t>
      </w:r>
      <w:r w:rsidR="00CC0D7E">
        <w:t>proce</w:t>
      </w:r>
      <w:r w:rsidR="00E7026C">
        <w:t>s</w:t>
      </w:r>
      <w:r w:rsidR="00CC0D7E">
        <w:t xml:space="preserve">s </w:t>
      </w:r>
      <w:r w:rsidR="003422A3">
        <w:t xml:space="preserve">and relying on </w:t>
      </w:r>
      <w:r w:rsidR="00B944CC" w:rsidRPr="00B944CC">
        <w:t>weak and flawed evidence</w:t>
      </w:r>
      <w:r w:rsidR="003422A3" w:rsidRPr="003422A3">
        <w:t xml:space="preserve"> </w:t>
      </w:r>
      <w:r w:rsidR="003422A3">
        <w:t xml:space="preserve">has resulted in </w:t>
      </w:r>
      <w:r w:rsidR="003422A3" w:rsidRPr="00B944CC">
        <w:t>wrongful convictions</w:t>
      </w:r>
      <w:r w:rsidR="003422A3">
        <w:t xml:space="preserve"> and </w:t>
      </w:r>
      <w:r w:rsidR="003422A3" w:rsidRPr="00B944CC">
        <w:t>high levels of case acquittals</w:t>
      </w:r>
      <w:r w:rsidR="00B944CC">
        <w:t xml:space="preserve"> </w:t>
      </w:r>
      <w:r w:rsidR="00B944CC">
        <w:fldChar w:fldCharType="begin">
          <w:fldData xml:space="preserve">PEVuZE5vdGU+PENpdGU+PEF1dGhvcj5SYWluZTwvQXV0aG9yPjxZZWFyPjE5OTM8L1llYXI+PFJl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</w:fldData>
        </w:fldChar>
      </w:r>
      <w:r w:rsidR="00B944CC">
        <w:instrText xml:space="preserve"> ADDIN EN.CITE </w:instrText>
      </w:r>
      <w:r w:rsidR="00B944CC">
        <w:fldChar w:fldCharType="begin">
          <w:fldData xml:space="preserve">PEVuZE5vdGU+PENpdGU+PEF1dGhvcj5SYWluZTwvQXV0aG9yPjxZZWFyPjE5OTM8L1llYXI+PFJl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</w:fldData>
        </w:fldChar>
      </w:r>
      <w:r w:rsidR="00B944CC">
        <w:instrText xml:space="preserve"> ADDIN EN.CITE.DATA </w:instrText>
      </w:r>
      <w:r w:rsidR="00B944CC">
        <w:fldChar w:fldCharType="end"/>
      </w:r>
      <w:r w:rsidR="00B944CC">
        <w:fldChar w:fldCharType="separate"/>
      </w:r>
      <w:r w:rsidR="00B944CC">
        <w:rPr>
          <w:noProof/>
        </w:rPr>
        <w:t>(Lea, 2006; Raine &amp; Willson, 1993; Ward, 2015)</w:t>
      </w:r>
      <w:r w:rsidR="00B944CC">
        <w:fldChar w:fldCharType="end"/>
      </w:r>
      <w:r w:rsidR="00B944CC" w:rsidRPr="00B944CC">
        <w:t>.</w:t>
      </w:r>
      <w:r w:rsidR="00CC0D7E">
        <w:t xml:space="preserve"> </w:t>
      </w:r>
    </w:p>
    <w:p w14:paraId="4FB7EC05" w14:textId="09FFD5CD" w:rsidR="005570BA" w:rsidRDefault="000C3322" w:rsidP="005570BA">
      <w:r>
        <w:t>Another</w:t>
      </w:r>
      <w:r w:rsidR="00CA6A9D">
        <w:t xml:space="preserve"> major challenge </w:t>
      </w:r>
      <w:r w:rsidR="00DD1E51">
        <w:t>o</w:t>
      </w:r>
      <w:r w:rsidR="00CA6A9D">
        <w:t xml:space="preserve">f police prosecution is </w:t>
      </w:r>
      <w:r>
        <w:t>the lack of legal competence needed to appropriately and effectively</w:t>
      </w:r>
      <w:r w:rsidRPr="005F4DAC">
        <w:t xml:space="preserve"> </w:t>
      </w:r>
      <w:r>
        <w:t>conduct criminal prosecutions</w:t>
      </w:r>
      <w:r w:rsidR="00CF287C">
        <w:rPr>
          <w:rFonts w:cs="Times New Roman"/>
          <w:szCs w:val="24"/>
        </w:rPr>
        <w:t>.</w:t>
      </w:r>
      <w:r w:rsidR="00CF287C" w:rsidRPr="000A04BF">
        <w:t xml:space="preserve"> </w:t>
      </w:r>
      <w:r w:rsidR="00CF287C">
        <w:t>A</w:t>
      </w:r>
      <w:r w:rsidR="00EB5208">
        <w:t xml:space="preserve">s </w:t>
      </w:r>
      <w:r w:rsidR="00CF287C">
        <w:fldChar w:fldCharType="begin"/>
      </w:r>
      <w:r w:rsidR="005570BA">
        <w:instrText xml:space="preserve"> ADDIN EN.CITE &lt;EndNote&gt;&lt;Cite AuthorYear="1"&gt;&lt;Author&gt;Wood&lt;/Author&gt;&lt;Year&gt;1997&lt;/Year&gt;&lt;RecNum&gt;1154&lt;/RecNum&gt;&lt;DisplayText&gt;Wood (1997)&lt;/DisplayText&gt;&lt;record&gt;&lt;rec-number&gt;1154&lt;/rec-number&gt;&lt;foreign-keys&gt;&lt;key app="EN" db-id="v09ep2eecfffdietzd259erdtz5rv2f5vpda" timestamp="0"&gt;1154&lt;/key&gt;&lt;/foreign-keys&gt;&lt;ref-type name="Report"&gt;27&lt;/ref-type&gt;&lt;contributors&gt;&lt;authors&gt;&lt;author&gt;Wood, JRT&lt;/author&gt;&lt;/authors&gt;&lt;/contributors&gt;&lt;titles&gt;&lt;title&gt;Royal Commission into the New South Wales Police Service: Final Report&lt;/title&gt;&lt;/titles&gt;&lt;volume&gt;I: Corruption&lt;/volume&gt;&lt;dates&gt;&lt;year&gt;1997&lt;/year&gt;&lt;/dates&gt;&lt;pub-location&gt;Australia&lt;/pub-location&gt;&lt;publisher&gt;The Government of the State of New South Wales&lt;/publisher&gt;&lt;urls&gt;&lt;related-urls&gt;&lt;url&gt;The Government of the State of New South Wales&lt;/url&gt;&lt;/related-urls&gt;&lt;/urls&gt;&lt;/record&gt;&lt;/Cite&gt;&lt;/EndNote&gt;</w:instrText>
      </w:r>
      <w:r w:rsidR="00CF287C">
        <w:fldChar w:fldCharType="separate"/>
      </w:r>
      <w:r w:rsidR="005570BA">
        <w:rPr>
          <w:noProof/>
        </w:rPr>
        <w:t>Wood (1997)</w:t>
      </w:r>
      <w:r w:rsidR="00CF287C">
        <w:fldChar w:fldCharType="end"/>
      </w:r>
      <w:r w:rsidR="00EB5208" w:rsidRPr="00EB5208">
        <w:t xml:space="preserve"> </w:t>
      </w:r>
      <w:r w:rsidR="00EB5208">
        <w:t xml:space="preserve">and </w:t>
      </w:r>
      <w:r w:rsidR="00CF287C">
        <w:fldChar w:fldCharType="begin"/>
      </w:r>
      <w:r w:rsidR="00CF287C">
        <w:instrText xml:space="preserve"> ADDIN EN.CITE &lt;EndNote&gt;&lt;Cite AuthorYear="1"&gt;&lt;Author&gt;Amagnya&lt;/Author&gt;&lt;Year&gt;2011&lt;/Year&gt;&lt;RecNum&gt;941&lt;/RecNum&gt;&lt;DisplayText&gt;Amagnya (2011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/EndNote&gt;</w:instrText>
      </w:r>
      <w:r w:rsidR="00CF287C">
        <w:fldChar w:fldCharType="separate"/>
      </w:r>
      <w:r w:rsidR="00CF287C">
        <w:rPr>
          <w:noProof/>
        </w:rPr>
        <w:t>Amagnya (2011)</w:t>
      </w:r>
      <w:r w:rsidR="00CF287C">
        <w:fldChar w:fldCharType="end"/>
      </w:r>
      <w:r w:rsidR="00493456">
        <w:t xml:space="preserve"> </w:t>
      </w:r>
      <w:r w:rsidR="005570BA">
        <w:t>found</w:t>
      </w:r>
      <w:r w:rsidR="00BA3F46">
        <w:t xml:space="preserve"> in Australia and Ghana, most police prosecutors</w:t>
      </w:r>
      <w:r>
        <w:t xml:space="preserve"> (i.e., over 75%)</w:t>
      </w:r>
      <w:r w:rsidR="00BA3F46">
        <w:t xml:space="preserve"> are not lawyers</w:t>
      </w:r>
      <w:r w:rsidR="00CF287C">
        <w:t xml:space="preserve">. </w:t>
      </w:r>
      <w:r w:rsidR="00DD1E51">
        <w:t>So</w:t>
      </w:r>
      <w:r w:rsidR="0074180C">
        <w:t xml:space="preserve">, </w:t>
      </w:r>
      <w:r w:rsidR="005570BA">
        <w:t>they</w:t>
      </w:r>
      <w:r w:rsidR="0074180C" w:rsidRPr="0074180C">
        <w:t xml:space="preserve"> </w:t>
      </w:r>
      <w:r w:rsidR="0074180C">
        <w:t xml:space="preserve">usually lack the </w:t>
      </w:r>
      <w:r w:rsidR="00705DF8">
        <w:t xml:space="preserve">required </w:t>
      </w:r>
      <w:r w:rsidR="0074180C">
        <w:t xml:space="preserve">competence and skills to conduct criminal prosecutions, </w:t>
      </w:r>
      <w:r>
        <w:t xml:space="preserve">a situation </w:t>
      </w:r>
      <w:r w:rsidR="0074180C">
        <w:t xml:space="preserve">exacerbated by </w:t>
      </w:r>
      <w:r w:rsidR="005570BA">
        <w:t xml:space="preserve">a </w:t>
      </w:r>
      <w:r w:rsidR="0074180C">
        <w:t>lack of in-service</w:t>
      </w:r>
      <w:r w:rsidR="0074180C" w:rsidRPr="00CA6A9D">
        <w:t xml:space="preserve"> </w:t>
      </w:r>
      <w:r w:rsidR="0074180C">
        <w:t>training.</w:t>
      </w:r>
      <w:r w:rsidR="008318F0">
        <w:t xml:space="preserve"> </w:t>
      </w:r>
      <w:r w:rsidR="001E5BC7">
        <w:t>Indeed, m</w:t>
      </w:r>
      <w:r w:rsidR="00836D5C">
        <w:t>ost</w:t>
      </w:r>
      <w:r w:rsidR="005570BA">
        <w:t xml:space="preserve"> police prosecutors receive only </w:t>
      </w:r>
      <w:r w:rsidR="005570BA" w:rsidRPr="000A04BF">
        <w:t xml:space="preserve">short </w:t>
      </w:r>
      <w:r w:rsidR="00D866D4">
        <w:t xml:space="preserve">training </w:t>
      </w:r>
      <w:r w:rsidR="005570BA">
        <w:t>on</w:t>
      </w:r>
      <w:r w:rsidR="005570BA" w:rsidRPr="000A04BF">
        <w:t xml:space="preserve"> prosecutorial duties</w:t>
      </w:r>
      <w:r w:rsidR="005570BA">
        <w:t xml:space="preserve"> </w:t>
      </w:r>
      <w:r>
        <w:t xml:space="preserve">and </w:t>
      </w:r>
      <w:r w:rsidR="005570BA">
        <w:t>rely heavily on</w:t>
      </w:r>
      <w:r w:rsidR="005570BA" w:rsidRPr="000A04BF">
        <w:t xml:space="preserve"> </w:t>
      </w:r>
      <w:r w:rsidR="005570BA">
        <w:t xml:space="preserve">their </w:t>
      </w:r>
      <w:r w:rsidR="005570BA" w:rsidRPr="000A04BF">
        <w:t xml:space="preserve">training </w:t>
      </w:r>
      <w:r w:rsidR="005570BA">
        <w:t xml:space="preserve">and experience in </w:t>
      </w:r>
      <w:r w:rsidR="005570BA" w:rsidRPr="000A04BF">
        <w:t>operation</w:t>
      </w:r>
      <w:r w:rsidR="005570BA">
        <w:t>al</w:t>
      </w:r>
      <w:r w:rsidR="005570BA" w:rsidRPr="00593703">
        <w:t xml:space="preserve"> </w:t>
      </w:r>
      <w:r w:rsidR="005570BA" w:rsidRPr="000A04BF">
        <w:t>polic</w:t>
      </w:r>
      <w:r w:rsidR="005570BA">
        <w:t>ing to perform prosecution functions</w:t>
      </w:r>
      <w:r w:rsidR="003422A3">
        <w:t xml:space="preserve"> </w:t>
      </w:r>
      <w:r w:rsidR="003422A3">
        <w:rPr>
          <w:rFonts w:cs="Times New Roman"/>
          <w:szCs w:val="24"/>
        </w:rPr>
        <w:fldChar w:fldCharType="begin"/>
      </w:r>
      <w:r w:rsidR="003422A3">
        <w:rPr>
          <w:rFonts w:cs="Times New Roman"/>
          <w:szCs w:val="24"/>
        </w:rPr>
        <w:instrText xml:space="preserve"> ADDIN EN.CITE &lt;EndNote&gt;&lt;Cite&gt;&lt;Author&gt;Beck&lt;/Author&gt;&lt;Year&gt;2006&lt;/Year&gt;&lt;RecNum&gt;1162&lt;/RecNum&gt;&lt;DisplayText&gt;(Beck, 2006; Corns, 1999)&lt;/DisplayText&gt;&lt;record&gt;&lt;rec-number&gt;1162&lt;/rec-number&gt;&lt;foreign-keys&gt;&lt;key app="EN" db-id="v09ep2eecfffdietzd259erdtz5rv2f5vpda" timestamp="0"&gt;1162&lt;/key&gt;&lt;/foreign-keys&gt;&lt;ref-type name="Journal Article"&gt;17&lt;/ref-type&gt;&lt;contributors&gt;&lt;authors&gt;&lt;author&gt;Beck, Stephanie&lt;/author&gt;&lt;/authors&gt;&lt;/contributors&gt;&lt;titles&gt;&lt;title&gt;Under investigation: A review of police prosecution in New Zealand&amp;apos;s summary jurisdiction&lt;/title&gt;&lt;secondary-title&gt;Te Mata Koi: Auckland University Law Review&lt;/secondary-title&gt;&lt;/titles&gt;&lt;periodical&gt;&lt;full-title&gt;Te Mata Koi: Auckland University Law Review&lt;/full-title&gt;&lt;/periodical&gt;&lt;pages&gt;150-189&lt;/pages&gt;&lt;volume&gt;12&lt;/volume&gt;&lt;dates&gt;&lt;year&gt;2006&lt;/year&gt;&lt;/dates&gt;&lt;urls&gt;&lt;/urls&gt;&lt;/record&gt;&lt;/Cite&gt;&lt;Cite&gt;&lt;Author&gt;Corns&lt;/Author&gt;&lt;Year&gt;1999&lt;/Year&gt;&lt;RecNum&gt;1152&lt;/RecNum&gt;&lt;record&gt;&lt;rec-number&gt;1152&lt;/rec-number&gt;&lt;foreign-keys&gt;&lt;key app="EN" db-id="v09ep2eecfffdietzd259erdtz5rv2f5vpda" timestamp="0"&gt;1152&lt;/key&gt;&lt;/foreign-keys&gt;&lt;ref-type name="Conference Paper"&gt;47&lt;/ref-type&gt;&lt;contributors&gt;&lt;authors&gt;&lt;author&gt;Corns, Chris&lt;/author&gt;&lt;/authors&gt;&lt;/contributors&gt;&lt;titles&gt;&lt;title&gt;Police summary prosecutions: The past, present and future&lt;/title&gt;&lt;secondary-title&gt;History of Crime, Policing and Punishment Conference convened by the Australian Institute of Criminology in conjunction with Charles Sturt University&lt;/secondary-title&gt;&lt;/titles&gt;&lt;dates&gt;&lt;year&gt;1999&lt;/year&gt;&lt;/dates&gt;&lt;pub-location&gt;Canberra, Australia, December 9 -10, 1999&lt;/pub-location&gt;&lt;publisher&gt;Australian Institute of Criminology&lt;/publisher&gt;&lt;urls&gt;&lt;/urls&gt;&lt;custom1&gt;Canberra, Australia&lt;/custom1&gt;&lt;/record&gt;&lt;/Cite&gt;&lt;/EndNote&gt;</w:instrText>
      </w:r>
      <w:r w:rsidR="003422A3">
        <w:rPr>
          <w:rFonts w:cs="Times New Roman"/>
          <w:szCs w:val="24"/>
        </w:rPr>
        <w:fldChar w:fldCharType="separate"/>
      </w:r>
      <w:r w:rsidR="003422A3">
        <w:rPr>
          <w:rFonts w:cs="Times New Roman"/>
          <w:noProof/>
          <w:szCs w:val="24"/>
        </w:rPr>
        <w:t>(Beck, 2006; Corns, 1999)</w:t>
      </w:r>
      <w:r w:rsidR="003422A3">
        <w:rPr>
          <w:rFonts w:cs="Times New Roman"/>
          <w:szCs w:val="24"/>
        </w:rPr>
        <w:fldChar w:fldCharType="end"/>
      </w:r>
      <w:r w:rsidR="005570BA">
        <w:t xml:space="preserve">. </w:t>
      </w:r>
      <w:r>
        <w:t>However, p</w:t>
      </w:r>
      <w:r w:rsidR="00CF287C" w:rsidRPr="000A04BF">
        <w:t xml:space="preserve">rosecuting skills </w:t>
      </w:r>
      <w:r w:rsidR="00B617B8">
        <w:t xml:space="preserve">such as </w:t>
      </w:r>
      <w:r w:rsidR="00CF287C" w:rsidRPr="000A04BF">
        <w:t>timing, present</w:t>
      </w:r>
      <w:r w:rsidR="00CF287C">
        <w:t>in</w:t>
      </w:r>
      <w:r w:rsidR="009E138E">
        <w:t>g</w:t>
      </w:r>
      <w:r w:rsidR="00CF287C">
        <w:t xml:space="preserve"> </w:t>
      </w:r>
      <w:r w:rsidR="00CF287C" w:rsidRPr="000A04BF">
        <w:t>facts and case theories, advocacy</w:t>
      </w:r>
      <w:r w:rsidR="00CF287C">
        <w:t>,</w:t>
      </w:r>
      <w:r w:rsidR="009E138E">
        <w:t xml:space="preserve"> </w:t>
      </w:r>
      <w:r w:rsidR="00CF287C" w:rsidRPr="000A04BF">
        <w:t>and cross-examin</w:t>
      </w:r>
      <w:r w:rsidR="00CF287C">
        <w:t>ation</w:t>
      </w:r>
      <w:r w:rsidR="00CF287C" w:rsidRPr="000A04BF">
        <w:t xml:space="preserve"> </w:t>
      </w:r>
      <w:r w:rsidR="009E138E">
        <w:t>cannot adequately</w:t>
      </w:r>
      <w:r w:rsidR="008318F0" w:rsidRPr="008318F0">
        <w:t xml:space="preserve"> </w:t>
      </w:r>
      <w:r w:rsidR="008318F0">
        <w:t>be developed</w:t>
      </w:r>
      <w:r w:rsidR="009E138E">
        <w:t xml:space="preserve"> through </w:t>
      </w:r>
      <w:r w:rsidR="00FB5161">
        <w:t xml:space="preserve">a </w:t>
      </w:r>
      <w:r w:rsidR="009E138E" w:rsidRPr="000A04BF">
        <w:t>short</w:t>
      </w:r>
      <w:r w:rsidR="009E138E">
        <w:t xml:space="preserve"> </w:t>
      </w:r>
      <w:r w:rsidR="009E138E" w:rsidRPr="000A04BF">
        <w:t>training</w:t>
      </w:r>
      <w:r w:rsidR="00593703">
        <w:t xml:space="preserve"> and </w:t>
      </w:r>
      <w:r w:rsidR="00593703" w:rsidRPr="000A04BF">
        <w:t>typical police patrol, investigation</w:t>
      </w:r>
      <w:r w:rsidR="00593703">
        <w:t xml:space="preserve"> and</w:t>
      </w:r>
      <w:r w:rsidR="00593703" w:rsidRPr="000A04BF">
        <w:t xml:space="preserve"> fact analysis work</w:t>
      </w:r>
      <w:r w:rsidR="009E138E">
        <w:t xml:space="preserve"> </w:t>
      </w:r>
      <w:r w:rsidR="00CF287C" w:rsidRPr="000A04BF">
        <w:fldChar w:fldCharType="begin"/>
      </w:r>
      <w:r w:rsidR="007B5BD5">
        <w:instrText xml:space="preserve"> ADDIN EN.CITE &lt;EndNote&gt;&lt;Cite&gt;&lt;Author&gt;Schönteich&lt;/Author&gt;&lt;Year&gt;1999&lt;/Year&gt;&lt;RecNum&gt;1410&lt;/RecNum&gt;&lt;DisplayText&gt;(Schönteich, 1999)&lt;/DisplayText&gt;&lt;record&gt;&lt;rec-number&gt;1410&lt;/rec-number&gt;&lt;foreign-keys&gt;&lt;key app="EN" db-id="v09ep2eecfffdietzd259erdtz5rv2f5vpda" timestamp="1475626759"&gt;1410&lt;/key&gt;&lt;key app="ENWeb" db-id=""&gt;0&lt;/key&gt;&lt;/foreign-keys&gt;&lt;ref-type name="Electronic Article"&gt;43&lt;/ref-type&gt;&lt;contributors&gt;&lt;authors&gt;&lt;author&gt;Schönteich, Martin &lt;/author&gt;&lt;/authors&gt;&lt;/contributors&gt;&lt;titles&gt;&lt;title&gt;Assessing the crime fighters: The ability of the criminal justice system to solve and prosecute crime&lt;/title&gt;&lt;secondary-title&gt;Occasional Paper No 40&lt;/secondary-title&gt;&lt;/titles&gt;&lt;periodical&gt;&lt;full-title&gt;Occasional Paper No 40&lt;/full-title&gt;&lt;/periodical&gt;&lt;dates&gt;&lt;year&gt;1999&lt;/year&gt;&lt;pub-dates&gt;&lt;date&gt;16 June 2019&lt;/date&gt;&lt;/pub-dates&gt;&lt;/dates&gt;&lt;pub-location&gt;South Africa&lt;/pub-location&gt;&lt;publisher&gt;Institute for Security Studies&lt;/publisher&gt;&lt;urls&gt;&lt;related-urls&gt;&lt;url&gt;Institute for Security Studies: [https://www.africaportal.org/publications/assessing-the-crime-fighters-the-ability-of-the-criminal-justice-system-to-solve-and-prosecute-crime/]&lt;/url&gt;&lt;/related-urls&gt;&lt;/urls&gt;&lt;/record&gt;&lt;/Cite&gt;&lt;/EndNote&gt;</w:instrText>
      </w:r>
      <w:r w:rsidR="00CF287C" w:rsidRPr="000A04BF">
        <w:fldChar w:fldCharType="separate"/>
      </w:r>
      <w:r w:rsidR="00CF287C" w:rsidRPr="000A04BF">
        <w:rPr>
          <w:noProof/>
        </w:rPr>
        <w:t>(Schönteich, 1999)</w:t>
      </w:r>
      <w:r w:rsidR="00CF287C" w:rsidRPr="000A04BF">
        <w:fldChar w:fldCharType="end"/>
      </w:r>
      <w:r w:rsidR="00CF287C" w:rsidRPr="000A04BF">
        <w:t>.</w:t>
      </w:r>
      <w:r w:rsidR="009E138E">
        <w:t xml:space="preserve"> </w:t>
      </w:r>
    </w:p>
    <w:p w14:paraId="595F6438" w14:textId="1411B442" w:rsidR="0028781D" w:rsidRPr="001E5BC7" w:rsidRDefault="001E5BC7" w:rsidP="009E138E">
      <w:r>
        <w:lastRenderedPageBreak/>
        <w:t>P</w:t>
      </w:r>
      <w:r w:rsidR="00E767FB">
        <w:t xml:space="preserve">olice </w:t>
      </w:r>
      <w:r w:rsidR="00CF287C">
        <w:t xml:space="preserve">prosecutors </w:t>
      </w:r>
      <w:r w:rsidR="008E5B96">
        <w:t xml:space="preserve">do not </w:t>
      </w:r>
      <w:r w:rsidR="00E767FB" w:rsidRPr="008609FE">
        <w:t xml:space="preserve">adhere to prosecution </w:t>
      </w:r>
      <w:r w:rsidR="00E767FB">
        <w:t>guidelines</w:t>
      </w:r>
      <w:r w:rsidR="00CF287C">
        <w:t xml:space="preserve"> and procedures</w:t>
      </w:r>
      <w:r w:rsidRPr="001E5BC7">
        <w:t xml:space="preserve"> </w:t>
      </w:r>
      <w:r>
        <w:t>when they lack the required competence and skills</w:t>
      </w:r>
      <w:r w:rsidR="000C3322">
        <w:t xml:space="preserve">. This can </w:t>
      </w:r>
      <w:r w:rsidR="00CF287C">
        <w:t>affect the</w:t>
      </w:r>
      <w:r>
        <w:t>ir</w:t>
      </w:r>
      <w:r w:rsidR="00CF287C">
        <w:t xml:space="preserve"> performance a</w:t>
      </w:r>
      <w:r w:rsidR="008E5B96">
        <w:t>nd</w:t>
      </w:r>
      <w:r w:rsidR="00852CDF">
        <w:t xml:space="preserve"> </w:t>
      </w:r>
      <w:r w:rsidR="00CF287C">
        <w:t>lead to injustic</w:t>
      </w:r>
      <w:r w:rsidR="000C3322">
        <w:t>e</w:t>
      </w:r>
      <w:r>
        <w:t xml:space="preserve">: </w:t>
      </w:r>
      <w:r w:rsidR="005570BA">
        <w:t>a study</w:t>
      </w:r>
      <w:r w:rsidR="005570BA" w:rsidRPr="00F1031E">
        <w:t xml:space="preserve"> </w:t>
      </w:r>
      <w:r w:rsidR="005570BA">
        <w:t xml:space="preserve">of </w:t>
      </w:r>
      <w:r w:rsidR="005570BA" w:rsidRPr="00F1031E">
        <w:t>judicial officers</w:t>
      </w:r>
      <w:r w:rsidR="005570BA" w:rsidRPr="008318F0">
        <w:t xml:space="preserve"> </w:t>
      </w:r>
      <w:r w:rsidR="005570BA">
        <w:t xml:space="preserve">in </w:t>
      </w:r>
      <w:r w:rsidR="005570BA" w:rsidRPr="00F1031E">
        <w:t>New Zealand</w:t>
      </w:r>
      <w:r w:rsidR="005570BA">
        <w:t xml:space="preserve"> </w:t>
      </w:r>
      <w:r>
        <w:t xml:space="preserve">found that </w:t>
      </w:r>
      <w:r w:rsidR="005570BA" w:rsidRPr="00F1031E">
        <w:t>police</w:t>
      </w:r>
      <w:r w:rsidR="005570BA">
        <w:t xml:space="preserve">-led prosecutions </w:t>
      </w:r>
      <w:r>
        <w:t xml:space="preserve">were poor </w:t>
      </w:r>
      <w:r w:rsidR="005570BA">
        <w:t xml:space="preserve">in the areas of </w:t>
      </w:r>
      <w:r w:rsidR="005570BA" w:rsidRPr="00F1031E">
        <w:t>sufficiency</w:t>
      </w:r>
      <w:r w:rsidR="005570BA">
        <w:t>,</w:t>
      </w:r>
      <w:r w:rsidR="005570BA" w:rsidRPr="00F1031E">
        <w:t xml:space="preserve"> presentation of evidence</w:t>
      </w:r>
      <w:r w:rsidR="005570BA">
        <w:t xml:space="preserve">, </w:t>
      </w:r>
      <w:r w:rsidR="005570BA" w:rsidRPr="00F1031E">
        <w:t>advocacy</w:t>
      </w:r>
      <w:r w:rsidR="005570BA">
        <w:t>,</w:t>
      </w:r>
      <w:r w:rsidR="005570BA" w:rsidRPr="00F1031E">
        <w:t xml:space="preserve"> and knowledge of law</w:t>
      </w:r>
      <w:r w:rsidR="005570BA">
        <w:t xml:space="preserve">s </w:t>
      </w:r>
      <w:r w:rsidR="005570BA">
        <w:fldChar w:fldCharType="begin"/>
      </w:r>
      <w:r w:rsidR="00911E44">
        <w:instrText xml:space="preserve"> ADDIN EN.CITE &lt;EndNote&gt;&lt;Cite&gt;&lt;Author&gt;Law Commission&lt;/Author&gt;&lt;Year&gt;1997&lt;/Year&gt;&lt;RecNum&gt;3516&lt;/RecNum&gt;&lt;DisplayText&gt;(Law Commission, 1997)&lt;/DisplayText&gt;&lt;record&gt;&lt;rec-number&gt;3516&lt;/rec-number&gt;&lt;foreign-keys&gt;&lt;key app="EN" db-id="v09ep2eecfffdietzd259erdtz5rv2f5vpda" timestamp="1583332112"&gt;3516&lt;/key&gt;&lt;/foreign-keys&gt;&lt;ref-type name="Report"&gt;27&lt;/ref-type&gt;&lt;contributors&gt;&lt;authors&gt;&lt;author&gt;Law Commission,&lt;/author&gt;&lt;/authors&gt;&lt;/contributors&gt;&lt;titles&gt;&lt;title&gt;Preliminary Paper No 28: Criminal prosecution - A discussion paper.&lt;/title&gt;&lt;/titles&gt;&lt;dates&gt;&lt;year&gt;1997&lt;/year&gt;&lt;/dates&gt;&lt;pub-location&gt;Wellington, New Zealand&lt;/pub-location&gt;&lt;publisher&gt;Law Commission&lt;/publisher&gt;&lt;urls&gt;&lt;/urls&gt;&lt;/record&gt;&lt;/Cite&gt;&lt;/EndNote&gt;</w:instrText>
      </w:r>
      <w:r w:rsidR="005570BA">
        <w:fldChar w:fldCharType="separate"/>
      </w:r>
      <w:r w:rsidR="005570BA">
        <w:rPr>
          <w:noProof/>
        </w:rPr>
        <w:t>(Law Commission, 1997)</w:t>
      </w:r>
      <w:r w:rsidR="005570BA">
        <w:fldChar w:fldCharType="end"/>
      </w:r>
      <w:r w:rsidR="005570BA">
        <w:t>.</w:t>
      </w:r>
      <w:r w:rsidR="00CF287C">
        <w:t xml:space="preserve"> </w:t>
      </w:r>
      <w:r w:rsidR="001E10B4" w:rsidRPr="001E5BC7">
        <w:t>Reviewing the police</w:t>
      </w:r>
      <w:r w:rsidR="00AE2B41" w:rsidRPr="001E5BC7">
        <w:t xml:space="preserve">’s role </w:t>
      </w:r>
      <w:r w:rsidR="001E10B4" w:rsidRPr="001E5BC7">
        <w:t xml:space="preserve">in New Zealand’s prosecutorial system, </w:t>
      </w:r>
      <w:r w:rsidR="001E10B4" w:rsidRPr="001E5BC7">
        <w:fldChar w:fldCharType="begin"/>
      </w:r>
      <w:r w:rsidR="001E10B4" w:rsidRPr="001E5BC7">
        <w:instrText xml:space="preserve"> ADDIN EN.CITE &lt;EndNote&gt;&lt;Cite AuthorYear="1"&gt;&lt;Author&gt;Stone&lt;/Author&gt;&lt;Year&gt;2012&lt;/Year&gt;&lt;RecNum&gt;3222&lt;/RecNum&gt;&lt;DisplayText&gt;Stone (2012)&lt;/DisplayText&gt;&lt;record&gt;&lt;rec-number&gt;3222&lt;/rec-number&gt;&lt;foreign-keys&gt;&lt;key app="EN" db-id="v09ep2eecfffdietzd259erdtz5rv2f5vpda" timestamp="1558930198"&gt;3222&lt;/key&gt;&lt;key app="ENWeb" db-id=""&gt;0&lt;/key&gt;&lt;/foreign-keys&gt;&lt;ref-type name="Journal Article"&gt;17&lt;/ref-type&gt;&lt;contributors&gt;&lt;authors&gt;&lt;author&gt;Stone, Ngel&lt;/author&gt;&lt;/authors&gt;&lt;/contributors&gt;&lt;titles&gt;&lt;title&gt;Improving New Zealand’s prosecution system: A practical reform proposal to avoid miscarriages of justice&lt;/title&gt;&lt;secondary-title&gt;Waikato Law Review&lt;/secondary-title&gt;&lt;/titles&gt;&lt;periodical&gt;&lt;full-title&gt;Waikato Law Review&lt;/full-title&gt;&lt;/periodical&gt;&lt;pages&gt;67-83&lt;/pages&gt;&lt;volume&gt;20&lt;/volume&gt;&lt;dates&gt;&lt;year&gt;2012&lt;/year&gt;&lt;/dates&gt;&lt;urls&gt;&lt;/urls&gt;&lt;/record&gt;&lt;/Cite&gt;&lt;/EndNote&gt;</w:instrText>
      </w:r>
      <w:r w:rsidR="001E10B4" w:rsidRPr="001E5BC7">
        <w:fldChar w:fldCharType="separate"/>
      </w:r>
      <w:r w:rsidR="001E10B4" w:rsidRPr="001E5BC7">
        <w:rPr>
          <w:noProof/>
        </w:rPr>
        <w:t>Stone (2012)</w:t>
      </w:r>
      <w:r w:rsidR="001E10B4" w:rsidRPr="001E5BC7">
        <w:fldChar w:fldCharType="end"/>
      </w:r>
      <w:r w:rsidR="001E10B4" w:rsidRPr="001E5BC7">
        <w:t xml:space="preserve"> concluded that police prosecution fails to adequately address fundamental issues of transparency, legitimacy and independence necessary in a modern </w:t>
      </w:r>
      <w:r w:rsidR="00B50643">
        <w:t>CJS</w:t>
      </w:r>
      <w:r w:rsidR="001E10B4" w:rsidRPr="001E5BC7">
        <w:t xml:space="preserve">. </w:t>
      </w:r>
      <w:r w:rsidR="00AE2B41" w:rsidRPr="001E5BC7">
        <w:t>H</w:t>
      </w:r>
      <w:r w:rsidR="001E10B4" w:rsidRPr="001E5BC7">
        <w:t>e</w:t>
      </w:r>
      <w:r w:rsidR="00AE2B41" w:rsidRPr="001E5BC7">
        <w:t xml:space="preserve"> </w:t>
      </w:r>
      <w:r w:rsidRPr="001E5BC7">
        <w:t>further</w:t>
      </w:r>
      <w:r w:rsidR="00AE2B41" w:rsidRPr="001E5BC7">
        <w:t xml:space="preserve"> </w:t>
      </w:r>
      <w:r w:rsidR="001E10B4" w:rsidRPr="001E5BC7">
        <w:t>notes that police</w:t>
      </w:r>
      <w:r w:rsidR="00AE2B41" w:rsidRPr="001E5BC7">
        <w:t xml:space="preserve">-led prosecution </w:t>
      </w:r>
      <w:r w:rsidR="001E10B4" w:rsidRPr="001E5BC7">
        <w:t>cannot be truly objective</w:t>
      </w:r>
      <w:r w:rsidR="00AE2B41" w:rsidRPr="001E5BC7">
        <w:t xml:space="preserve"> due to</w:t>
      </w:r>
      <w:r w:rsidR="001E10B4" w:rsidRPr="001E5BC7">
        <w:t xml:space="preserve"> police camaraderie and cohesion (p. 73). </w:t>
      </w:r>
      <w:r w:rsidR="00426473">
        <w:t>Similarly,</w:t>
      </w:r>
      <w:r w:rsidR="0028781D" w:rsidRPr="001E5BC7">
        <w:t xml:space="preserve"> </w:t>
      </w:r>
      <w:r w:rsidR="0028781D" w:rsidRPr="001E5BC7">
        <w:fldChar w:fldCharType="begin"/>
      </w:r>
      <w:r w:rsidR="0028781D" w:rsidRPr="001E5BC7">
        <w:instrText xml:space="preserve"> ADDIN EN.CITE &lt;EndNote&gt;&lt;Cite AuthorYear="1"&gt;&lt;Author&gt;Frye&lt;/Author&gt;&lt;Year&gt;2012&lt;/Year&gt;&lt;RecNum&gt;3221&lt;/RecNum&gt;&lt;DisplayText&gt;Frye (2012)&lt;/DisplayText&gt;&lt;record&gt;&lt;rec-number&gt;3221&lt;/rec-number&gt;&lt;foreign-keys&gt;&lt;key app="EN" db-id="v09ep2eecfffdietzd259erdtz5rv2f5vpda" timestamp="1558930190"&gt;3221&lt;/key&gt;&lt;key app="ENWeb" db-id=""&gt;0&lt;/key&gt;&lt;/foreign-keys&gt;&lt;ref-type name="Journal Article"&gt;17&lt;/ref-type&gt;&lt;contributors&gt;&lt;authors&gt;&lt;author&gt;Frye, Nikolas&lt;/author&gt;&lt;/authors&gt;&lt;/contributors&gt;&lt;titles&gt;&lt;title&gt;Allowing New Hampshire police officers to prosecute: Concerns with the practice and solution&lt;/title&gt;&lt;secondary-title&gt;Criminal and Civil Confinement&lt;/secondary-title&gt;&lt;/titles&gt;&lt;periodical&gt;&lt;full-title&gt;Criminal and Civil Confinement&lt;/full-title&gt;&lt;/periodical&gt;&lt;pages&gt;339-358&lt;/pages&gt;&lt;volume&gt;38&lt;/volume&gt;&lt;dates&gt;&lt;year&gt;2012&lt;/year&gt;&lt;/dates&gt;&lt;urls&gt;&lt;/urls&gt;&lt;/record&gt;&lt;/Cite&gt;&lt;/EndNote&gt;</w:instrText>
      </w:r>
      <w:r w:rsidR="0028781D" w:rsidRPr="001E5BC7">
        <w:fldChar w:fldCharType="separate"/>
      </w:r>
      <w:r w:rsidR="0028781D" w:rsidRPr="001E5BC7">
        <w:rPr>
          <w:noProof/>
        </w:rPr>
        <w:t>Frye (2012)</w:t>
      </w:r>
      <w:r w:rsidR="0028781D" w:rsidRPr="001E5BC7">
        <w:fldChar w:fldCharType="end"/>
      </w:r>
      <w:r w:rsidR="00FB5161">
        <w:t>,</w:t>
      </w:r>
      <w:r w:rsidR="0028781D" w:rsidRPr="001E5BC7">
        <w:t xml:space="preserve"> </w:t>
      </w:r>
      <w:r w:rsidR="00471F6C" w:rsidRPr="001E5BC7">
        <w:t xml:space="preserve">in the US state of New Hampshire </w:t>
      </w:r>
      <w:r w:rsidR="00471F6C">
        <w:t>study</w:t>
      </w:r>
      <w:r w:rsidR="00FB5161">
        <w:t>,</w:t>
      </w:r>
      <w:r w:rsidR="00471F6C">
        <w:t xml:space="preserve"> </w:t>
      </w:r>
      <w:r w:rsidR="00AE2B41" w:rsidRPr="001E5BC7">
        <w:t xml:space="preserve">notes that police prosecution ‘jeopardises the fundamental fairness of the </w:t>
      </w:r>
      <w:r w:rsidR="00B50643">
        <w:t>CJS</w:t>
      </w:r>
      <w:r w:rsidR="00AE2B41" w:rsidRPr="001E5BC7">
        <w:t>’</w:t>
      </w:r>
      <w:r w:rsidR="001B38E3" w:rsidRPr="001E5BC7">
        <w:t xml:space="preserve">. He </w:t>
      </w:r>
      <w:r w:rsidR="00AE2B41" w:rsidRPr="001E5BC7">
        <w:t>argues that the most effective way to address fairness and protect defendants’ due process rights is to ‘eliminate police prosecution altogether</w:t>
      </w:r>
      <w:proofErr w:type="gramStart"/>
      <w:r w:rsidR="00AE2B41" w:rsidRPr="001E5BC7">
        <w:t>’</w:t>
      </w:r>
      <w:r w:rsidR="001B38E3" w:rsidRPr="001E5BC7">
        <w:t>(</w:t>
      </w:r>
      <w:proofErr w:type="gramEnd"/>
      <w:r w:rsidR="001B38E3" w:rsidRPr="001E5BC7">
        <w:t>p. 340).</w:t>
      </w:r>
    </w:p>
    <w:p w14:paraId="7CD4838C" w14:textId="1AB2CEB0" w:rsidR="009366E4" w:rsidRDefault="00852CDF" w:rsidP="00A85D52">
      <w:r>
        <w:t>Injustice from police prosecutors</w:t>
      </w:r>
      <w:r w:rsidR="00493456">
        <w:t>’</w:t>
      </w:r>
      <w:r>
        <w:t xml:space="preserve"> handling of criminal </w:t>
      </w:r>
      <w:r w:rsidR="00E767FB">
        <w:t>cases</w:t>
      </w:r>
      <w:r>
        <w:t xml:space="preserve"> can affect freedoms, liv</w:t>
      </w:r>
      <w:r w:rsidRPr="000A04BF">
        <w:t>e</w:t>
      </w:r>
      <w:r>
        <w:t>s</w:t>
      </w:r>
      <w:r w:rsidRPr="000A04BF">
        <w:t>, reputation</w:t>
      </w:r>
      <w:r>
        <w:t>s</w:t>
      </w:r>
      <w:r w:rsidRPr="000A04BF">
        <w:t xml:space="preserve">, property rights and well-being of people </w:t>
      </w:r>
      <w:r w:rsidR="005570BA">
        <w:t xml:space="preserve">and </w:t>
      </w:r>
      <w:r>
        <w:t xml:space="preserve">detrimental to criminal justice institutions themselves. </w:t>
      </w:r>
      <w:r w:rsidR="00A85D52">
        <w:t xml:space="preserve">It can also affect people’s perception of the police and </w:t>
      </w:r>
      <w:r w:rsidR="00B50643">
        <w:t>CJS</w:t>
      </w:r>
      <w:r w:rsidR="00A85D52">
        <w:t>s. For instance, t</w:t>
      </w:r>
      <w:r w:rsidR="00E767FB">
        <w:t>he</w:t>
      </w:r>
      <w:r w:rsidR="00A85D52">
        <w:t xml:space="preserve"> New Zealand</w:t>
      </w:r>
      <w:r w:rsidR="00E767FB">
        <w:t xml:space="preserve"> </w:t>
      </w:r>
      <w:r w:rsidR="00E767FB" w:rsidRPr="00F1031E">
        <w:fldChar w:fldCharType="begin"/>
      </w:r>
      <w:r w:rsidR="00911E44">
        <w:instrText xml:space="preserve"> ADDIN EN.CITE &lt;EndNote&gt;&lt;Cite AuthorYear="1"&gt;&lt;Author&gt;Law Commission&lt;/Author&gt;&lt;Year&gt;1997&lt;/Year&gt;&lt;RecNum&gt;3516&lt;/RecNum&gt;&lt;DisplayText&gt;Law Commission (1997)&lt;/DisplayText&gt;&lt;record&gt;&lt;rec-number&gt;3516&lt;/rec-number&gt;&lt;foreign-keys&gt;&lt;key app="EN" db-id="v09ep2eecfffdietzd259erdtz5rv2f5vpda" timestamp="1583332112"&gt;3516&lt;/key&gt;&lt;/foreign-keys&gt;&lt;ref-type name="Report"&gt;27&lt;/ref-type&gt;&lt;contributors&gt;&lt;authors&gt;&lt;author&gt;Law Commission,&lt;/author&gt;&lt;/authors&gt;&lt;/contributors&gt;&lt;titles&gt;&lt;title&gt;Preliminary Paper No 28: Criminal prosecution - A discussion paper.&lt;/title&gt;&lt;/titles&gt;&lt;dates&gt;&lt;year&gt;1997&lt;/year&gt;&lt;/dates&gt;&lt;pub-location&gt;Wellington, New Zealand&lt;/pub-location&gt;&lt;publisher&gt;Law Commission&lt;/publisher&gt;&lt;urls&gt;&lt;/urls&gt;&lt;/record&gt;&lt;/Cite&gt;&lt;/EndNote&gt;</w:instrText>
      </w:r>
      <w:r w:rsidR="00E767FB" w:rsidRPr="00F1031E">
        <w:fldChar w:fldCharType="separate"/>
      </w:r>
      <w:r w:rsidR="008C6848">
        <w:rPr>
          <w:noProof/>
        </w:rPr>
        <w:t>Law Commission (1997)</w:t>
      </w:r>
      <w:r w:rsidR="00E767FB" w:rsidRPr="00F1031E">
        <w:fldChar w:fldCharType="end"/>
      </w:r>
      <w:r w:rsidR="00E767FB">
        <w:t xml:space="preserve"> </w:t>
      </w:r>
      <w:r>
        <w:t xml:space="preserve">found </w:t>
      </w:r>
      <w:r w:rsidR="00E767FB">
        <w:t xml:space="preserve">that </w:t>
      </w:r>
      <w:r w:rsidR="00BA3F46">
        <w:t>police prosecutors</w:t>
      </w:r>
      <w:r w:rsidR="006B45BA">
        <w:t>’</w:t>
      </w:r>
      <w:r w:rsidR="00BA3F46">
        <w:t xml:space="preserve"> role</w:t>
      </w:r>
      <w:r w:rsidR="00E767FB" w:rsidRPr="00F1031E">
        <w:t xml:space="preserve"> </w:t>
      </w:r>
      <w:r w:rsidR="00E767FB">
        <w:t xml:space="preserve">was the most influential contributor to </w:t>
      </w:r>
      <w:r w:rsidR="005570BA">
        <w:t xml:space="preserve">a </w:t>
      </w:r>
      <w:r w:rsidR="00E767FB">
        <w:t xml:space="preserve">lack of confidence in </w:t>
      </w:r>
      <w:r>
        <w:t xml:space="preserve">New Zealand’s </w:t>
      </w:r>
      <w:r w:rsidR="00AA7AB8" w:rsidRPr="00F1031E">
        <w:t xml:space="preserve">prosecution </w:t>
      </w:r>
      <w:r w:rsidR="00ED2489">
        <w:t xml:space="preserve">and </w:t>
      </w:r>
      <w:r w:rsidR="003422A3">
        <w:t>justice systems</w:t>
      </w:r>
      <w:r w:rsidR="00E767FB" w:rsidRPr="00F1031E">
        <w:t xml:space="preserve">. </w:t>
      </w:r>
      <w:r w:rsidR="00A85D52">
        <w:t>Equally</w:t>
      </w:r>
      <w:r w:rsidR="00B617B8">
        <w:t xml:space="preserve">, unchecked police prosecutions can </w:t>
      </w:r>
      <w:r w:rsidR="00B617B8" w:rsidRPr="000A04BF">
        <w:t xml:space="preserve">open avenues for </w:t>
      </w:r>
      <w:r w:rsidR="00B617B8">
        <w:t>in</w:t>
      </w:r>
      <w:r w:rsidR="00B617B8" w:rsidRPr="000A04BF">
        <w:t xml:space="preserve">justice </w:t>
      </w:r>
      <w:r w:rsidR="00B617B8">
        <w:t xml:space="preserve">and negate its ability to play </w:t>
      </w:r>
      <w:r w:rsidR="00ED2489">
        <w:t>a crucial role in justice delivery</w:t>
      </w:r>
      <w:r w:rsidR="00B617B8">
        <w:t xml:space="preserve"> </w:t>
      </w:r>
      <w:r w:rsidR="00B617B8" w:rsidRPr="000A04BF">
        <w:fldChar w:fldCharType="begin"/>
      </w:r>
      <w:r w:rsidR="00433F23">
        <w:instrText xml:space="preserve"> ADDIN EN.CITE &lt;EndNote&gt;&lt;Cite&gt;&lt;Author&gt;Ashworth&lt;/Author&gt;&lt;Year&gt;2010&lt;/Year&gt;&lt;RecNum&gt;231&lt;/RecNum&gt;&lt;Prefix&gt;see &lt;/Prefix&gt;&lt;DisplayText&gt;(see Ashworth &amp;amp; Redmayne, 2010; McConville et al., 1991)&lt;/DisplayText&gt;&lt;record&gt;&lt;rec-number&gt;231&lt;/rec-number&gt;&lt;foreign-keys&gt;&lt;key app="EN" db-id="v09ep2eecfffdietzd259erdtz5rv2f5vpda" timestamp="0"&gt;231&lt;/key&gt;&lt;/foreign-keys&gt;&lt;ref-type name="Book"&gt;6&lt;/ref-type&gt;&lt;contributors&gt;&lt;authors&gt;&lt;author&gt;Ashworth, Andrew&lt;/author&gt;&lt;author&gt;Redmayne, Mike&lt;/author&gt;&lt;/authors&gt;&lt;/contributors&gt;&lt;titles&gt;&lt;title&gt;The criminal process&lt;/title&gt;&lt;/titles&gt;&lt;number&gt;Book, Whole&lt;/number&gt;&lt;edition&gt;4th&lt;/edition&gt;&lt;keywords&gt;&lt;keyword&gt;Criminal justice, Administration of&lt;/keyword&gt;&lt;keyword&gt;Sentences (Criminal procedure)&lt;/keyword&gt;&lt;keyword&gt;Criminal investigation&lt;/keyword&gt;&lt;/keywords&gt;&lt;dates&gt;&lt;year&gt;2010&lt;/year&gt;&lt;/dates&gt;&lt;pub-location&gt;Oxford&lt;/pub-location&gt;&lt;publisher&gt;Oxford University Press&lt;/publisher&gt;&lt;isbn&gt;9780199547289;0199273383;0199547289;9780199273386;&lt;/isbn&gt;&lt;urls&gt;&lt;/urls&gt;&lt;/record&gt;&lt;/Cite&gt;&lt;Cite&gt;&lt;Author&gt;McConville&lt;/Author&gt;&lt;Year&gt;1991&lt;/Year&gt;&lt;RecNum&gt;1363&lt;/RecNum&gt;&lt;record&gt;&lt;rec-number&gt;1363&lt;/rec-number&gt;&lt;foreign-keys&gt;&lt;key app="EN" db-id="v09ep2eecfffdietzd259erdtz5rv2f5vpda" timestamp="1474808709"&gt;1363&lt;/key&gt;&lt;/foreign-keys&gt;&lt;ref-type name="Book"&gt;6&lt;/ref-type&gt;&lt;contributors&gt;&lt;authors&gt;&lt;author&gt;McConville, M&lt;/author&gt;&lt;author&gt;Sanders, A&lt;/author&gt;&lt;author&gt;Leng, R.&lt;/author&gt;&lt;/authors&gt;&lt;/contributors&gt;&lt;titles&gt;&lt;title&gt;The case for the prosecution.&lt;/title&gt;&lt;/titles&gt;&lt;dates&gt;&lt;year&gt;1991&lt;/year&gt;&lt;/dates&gt;&lt;pub-location&gt;New York, NY&lt;/pub-location&gt;&lt;publisher&gt;Routledge&lt;/publisher&gt;&lt;urls&gt;&lt;/urls&gt;&lt;/record&gt;&lt;/Cite&gt;&lt;/EndNote&gt;</w:instrText>
      </w:r>
      <w:r w:rsidR="00B617B8" w:rsidRPr="000A04BF">
        <w:fldChar w:fldCharType="separate"/>
      </w:r>
      <w:r w:rsidR="00433F23">
        <w:rPr>
          <w:noProof/>
        </w:rPr>
        <w:t>(see Ashworth &amp; Redmayne, 2010; McConville et al., 1991)</w:t>
      </w:r>
      <w:r w:rsidR="00B617B8" w:rsidRPr="000A04BF">
        <w:fldChar w:fldCharType="end"/>
      </w:r>
      <w:r w:rsidR="00B617B8" w:rsidRPr="000A04BF">
        <w:t>.</w:t>
      </w:r>
      <w:r w:rsidR="00B617B8">
        <w:t xml:space="preserve"> </w:t>
      </w:r>
      <w:r w:rsidR="00471F6C">
        <w:t>Therefore, t</w:t>
      </w:r>
      <w:r w:rsidR="00E767FB">
        <w:t>h</w:t>
      </w:r>
      <w:r w:rsidR="00ED3CB7">
        <w:t xml:space="preserve">is </w:t>
      </w:r>
      <w:r w:rsidR="00E767FB">
        <w:t>study</w:t>
      </w:r>
      <w:r w:rsidRPr="00852CDF">
        <w:t xml:space="preserve"> </w:t>
      </w:r>
      <w:r w:rsidR="00471F6C">
        <w:t xml:space="preserve">explores </w:t>
      </w:r>
      <w:r w:rsidR="00BA3F46">
        <w:t xml:space="preserve">police prosecution </w:t>
      </w:r>
      <w:r w:rsidR="00471F6C">
        <w:t xml:space="preserve">practices </w:t>
      </w:r>
      <w:r w:rsidR="00FF3E05">
        <w:t>t</w:t>
      </w:r>
      <w:r w:rsidR="00471F6C">
        <w:t xml:space="preserve">o </w:t>
      </w:r>
      <w:r w:rsidR="00FF3E05">
        <w:t xml:space="preserve">identify </w:t>
      </w:r>
      <w:r w:rsidR="00BA3F46">
        <w:t>challenges</w:t>
      </w:r>
      <w:r w:rsidR="00ED2489">
        <w:t xml:space="preserve"> </w:t>
      </w:r>
      <w:r w:rsidR="00FF3E05">
        <w:t xml:space="preserve">that </w:t>
      </w:r>
      <w:r w:rsidR="00A85D52">
        <w:t>can</w:t>
      </w:r>
      <w:r w:rsidR="00ED2489">
        <w:t xml:space="preserve"> be remedied to promote fairness, effectiveness</w:t>
      </w:r>
      <w:r w:rsidR="00E767FB">
        <w:t xml:space="preserve"> </w:t>
      </w:r>
      <w:r w:rsidR="00ED2489">
        <w:t>and</w:t>
      </w:r>
      <w:r w:rsidR="00493456">
        <w:t xml:space="preserve"> </w:t>
      </w:r>
      <w:r w:rsidR="00E767FB">
        <w:t xml:space="preserve">maintain confidence and trust in </w:t>
      </w:r>
      <w:r w:rsidR="00B50643">
        <w:t>CJS</w:t>
      </w:r>
      <w:r w:rsidR="00566C35">
        <w:t>s</w:t>
      </w:r>
      <w:r w:rsidR="00E767FB">
        <w:t>.</w:t>
      </w:r>
    </w:p>
    <w:p w14:paraId="4EA04647" w14:textId="562E5741" w:rsidR="00E767FB" w:rsidRPr="000A04BF" w:rsidRDefault="00FF2553" w:rsidP="00E767FB">
      <w:pPr>
        <w:pStyle w:val="Heading1"/>
      </w:pPr>
      <w:r>
        <w:t xml:space="preserve">Ghana in Context: Police Prosecutions, </w:t>
      </w:r>
      <w:r w:rsidR="00885A0B">
        <w:t xml:space="preserve">Discretionary Power, </w:t>
      </w:r>
      <w:r>
        <w:t>and the Challenges of Accountability</w:t>
      </w:r>
    </w:p>
    <w:p w14:paraId="568C6DE9" w14:textId="0C24D395" w:rsidR="00120396" w:rsidRDefault="00852CDF" w:rsidP="006B45BA">
      <w:pPr>
        <w:pStyle w:val="FirstParagraph"/>
        <w:ind w:firstLine="0"/>
      </w:pPr>
      <w:r>
        <w:t xml:space="preserve">Ghana is a unitary </w:t>
      </w:r>
      <w:r w:rsidR="00885A0B">
        <w:t>constitutional democracy</w:t>
      </w:r>
      <w:r w:rsidR="002842AC">
        <w:t>,</w:t>
      </w:r>
      <w:r w:rsidR="00885A0B">
        <w:t xml:space="preserve"> </w:t>
      </w:r>
      <w:r w:rsidR="002842AC">
        <w:t>with sovereignty residing in the people. It is a major player and one of</w:t>
      </w:r>
      <w:r w:rsidR="00EB19C3">
        <w:t xml:space="preserve"> the </w:t>
      </w:r>
      <w:r w:rsidR="002842AC">
        <w:t>fastest</w:t>
      </w:r>
      <w:r w:rsidR="00836D5C">
        <w:t>-</w:t>
      </w:r>
      <w:r w:rsidR="002842AC">
        <w:t>growing</w:t>
      </w:r>
      <w:r w:rsidR="004743DD">
        <w:t xml:space="preserve"> </w:t>
      </w:r>
      <w:r>
        <w:t>econom</w:t>
      </w:r>
      <w:r w:rsidR="00EB19C3">
        <w:t>ies</w:t>
      </w:r>
      <w:r w:rsidR="009E2826" w:rsidRPr="009E2826">
        <w:t xml:space="preserve"> </w:t>
      </w:r>
      <w:r w:rsidR="009E2826">
        <w:t>in Africa</w:t>
      </w:r>
      <w:r>
        <w:t xml:space="preserve"> </w:t>
      </w:r>
      <w:r w:rsidRPr="00CF1C4E">
        <w:fldChar w:fldCharType="begin"/>
      </w:r>
      <w:r w:rsidR="00EE361F">
        <w:instrText xml:space="preserve"> ADDIN EN.CITE &lt;EndNote&gt;&lt;Cite&gt;&lt;Author&gt;Abdulai&lt;/Author&gt;&lt;Year&gt;2010&lt;/Year&gt;&lt;RecNum&gt;1536&lt;/RecNum&gt;&lt;Prefix&gt;see &lt;/Prefix&gt;&lt;DisplayText&gt;(see Abdulai &amp;amp; Crawford, 2010; Australian Broadcasting Corporation, 2009)&lt;/DisplayText&gt;&lt;record&gt;&lt;rec-number&gt;1536&lt;/rec-number&gt;&lt;foreign-keys&gt;&lt;key app="EN" db-id="v09ep2eecfffdietzd259erdtz5rv2f5vpda" timestamp="1478222630"&gt;1536&lt;/key&gt;&lt;/foreign-keys&gt;&lt;ref-type name="Web Page"&gt;12&lt;/ref-type&gt;&lt;contributors&gt;&lt;authors&gt;&lt;author&gt;Abdulai, Abdul-Gafaru&lt;/author&gt;&lt;author&gt;Crawford, Gordon&lt;/author&gt;&lt;/authors&gt;&lt;/contributors&gt;&lt;titles&gt;&lt;title&gt;Is Ghana a model for Africa?&lt;/title&gt;&lt;secondary-title&gt;World Politics Review&lt;/secondary-title&gt;&lt;/titles&gt;&lt;periodical&gt;&lt;full-title&gt;World Politics Review&lt;/full-title&gt;&lt;/periodical&gt;&lt;volume&gt;20 June 2016&lt;/volume&gt;&lt;number&gt;20 June 2016&lt;/number&gt;&lt;dates&gt;&lt;year&gt;2010&lt;/year&gt;&lt;pub-dates&gt;&lt;date&gt;5 January&lt;/date&gt;&lt;/pub-dates&gt;&lt;/dates&gt;&lt;pub-location&gt;World Politics Review&lt;/pub-location&gt;&lt;publisher&gt;World Politics Review&lt;/publisher&gt;&lt;urls&gt;&lt;related-urls&gt;&lt;url&gt;http://www.worldpoliticsreview.com/articles/&lt;/url&gt;&lt;/related-urls&gt;&lt;/urls&gt;&lt;/record&gt;&lt;/Cite&gt;&lt;Cite&gt;&lt;Author&gt;Australian Broadcasting Corporation&lt;/Author&gt;&lt;Year&gt;2009&lt;/Year&gt;&lt;RecNum&gt;1568&lt;/RecNum&gt;&lt;record&gt;&lt;rec-number&gt;1568&lt;/rec-number&gt;&lt;foreign-keys&gt;&lt;key app="EN" db-id="v09ep2eecfffdietzd259erdtz5rv2f5vpda" timestamp="1478253554"&gt;1568&lt;/key&gt;&lt;/foreign-keys&gt;&lt;ref-type name="Web Page"&gt;12&lt;/ref-type&gt;&lt;contributors&gt;&lt;authors&gt;&lt;author&gt;Australian Broadcasting Corporation,&lt;/author&gt;&lt;/authors&gt;&lt;/contributors&gt;&lt;titles&gt;&lt;title&gt;Obama hails Ghana as Africa role model&lt;/title&gt;&lt;/titles&gt;&lt;volume&gt;4 November  2016&lt;/volume&gt;&lt;number&gt;4 November  2016&lt;/number&gt;&lt;dates&gt;&lt;year&gt;2009&lt;/year&gt;&lt;pub-dates&gt;&lt;date&gt;11 July&lt;/date&gt;&lt;/pub-dates&gt;&lt;/dates&gt;&lt;pub-location&gt;Australia&lt;/pub-location&gt;&lt;publisher&gt;Australian Broadcasting Corporation&lt;/publisher&gt;&lt;urls&gt;&lt;related-urls&gt;&lt;url&gt;https://www.abc.net.au/news/2009-07-11/obama-hails-ghana-as-african-role-model/1349806&lt;/url&gt;&lt;/related-urls&gt;&lt;/urls&gt;&lt;custom1&gt;2016&lt;/custom1&gt;&lt;custom2&gt;4 November&lt;/custom2&gt;&lt;/record&gt;&lt;/Cite&gt;&lt;/EndNote&gt;</w:instrText>
      </w:r>
      <w:r w:rsidRPr="00CF1C4E">
        <w:fldChar w:fldCharType="separate"/>
      </w:r>
      <w:r w:rsidR="00EE361F">
        <w:rPr>
          <w:noProof/>
        </w:rPr>
        <w:t xml:space="preserve">(see Abdulai &amp; Crawford, </w:t>
      </w:r>
      <w:r w:rsidR="00EE361F">
        <w:rPr>
          <w:noProof/>
        </w:rPr>
        <w:lastRenderedPageBreak/>
        <w:t>2010; Australian Broadcasting Corporation, 2009)</w:t>
      </w:r>
      <w:r w:rsidRPr="00CF1C4E">
        <w:fldChar w:fldCharType="end"/>
      </w:r>
      <w:r>
        <w:t xml:space="preserve">. </w:t>
      </w:r>
      <w:r w:rsidR="00D07B3E">
        <w:t>I</w:t>
      </w:r>
      <w:r w:rsidR="005570BA">
        <w:t>ntegral to Ghana’s administrative structure</w:t>
      </w:r>
      <w:r w:rsidR="00D07B3E">
        <w:t xml:space="preserve"> is the Ghana Police Service (GPS), which maintains law, order, security and conducts criminal prosecution</w:t>
      </w:r>
      <w:r w:rsidR="00A64AFD">
        <w:t xml:space="preserve">. </w:t>
      </w:r>
      <w:r w:rsidR="00B50643">
        <w:t>P</w:t>
      </w:r>
      <w:r w:rsidR="00BA3F46">
        <w:t>olice prosecution</w:t>
      </w:r>
      <w:r w:rsidR="00A64AFD">
        <w:t xml:space="preserve"> </w:t>
      </w:r>
      <w:r w:rsidR="00B50643">
        <w:t xml:space="preserve">in Ghana </w:t>
      </w:r>
      <w:r w:rsidR="00120396">
        <w:t xml:space="preserve">has a long history dating back to </w:t>
      </w:r>
      <w:r w:rsidR="00E767FB" w:rsidRPr="000A04BF">
        <w:t>1876 when</w:t>
      </w:r>
      <w:r w:rsidR="00DE5FE0">
        <w:t xml:space="preserve"> colonial administrators </w:t>
      </w:r>
      <w:r w:rsidR="00EB19C3">
        <w:t xml:space="preserve">gave </w:t>
      </w:r>
      <w:r w:rsidR="00E767FB" w:rsidRPr="000A04BF">
        <w:t>District Police Commissioners and officers-in-charge of police stations additional roles as judges and magistrates</w:t>
      </w:r>
      <w:r w:rsidR="00E767FB">
        <w:t xml:space="preserve"> </w:t>
      </w:r>
      <w:r w:rsidR="00E767FB" w:rsidRPr="000A04BF">
        <w:fldChar w:fldCharType="begin"/>
      </w:r>
      <w:r w:rsidR="001C1985">
        <w:instrText xml:space="preserve"> ADDIN EN.CITE &lt;EndNote&gt;&lt;Cite&gt;&lt;Author&gt;Appiahene-Gyamfi&lt;/Author&gt;&lt;Year&gt;1995&lt;/Year&gt;&lt;RecNum&gt;487&lt;/RecNum&gt;&lt;DisplayText&gt;(Appiahene-Gyamfi, 1995)&lt;/DisplayText&gt;&lt;record&gt;&lt;rec-number&gt;487&lt;/rec-number&gt;&lt;foreign-keys&gt;&lt;key app="EN" db-id="v09ep2eecfffdietzd259erdtz5rv2f5vpda" timestamp="0"&gt;487&lt;/key&gt;&lt;/foreign-keys&gt;&lt;ref-type name="Thesis"&gt;32&lt;/ref-type&gt;&lt;contributors&gt;&lt;authors&gt;&lt;author&gt;Appiahene-Gyamfi, Joseph&lt;/author&gt;&lt;/authors&gt;&lt;/contributors&gt;&lt;titles&gt;&lt;title&gt;Alternatives to imprisonment in Ghana: A focus on Ghana&amp;apos;s criminal justice system.&lt;/title&gt;&lt;secondary-title&gt;School of Criminology&lt;/secondary-title&gt;&lt;/titles&gt;&lt;volume&gt;Doctor of Philosophy&lt;/volume&gt;&lt;dates&gt;&lt;year&gt;1995&lt;/year&gt;&lt;pub-dates&gt;&lt;date&gt;April 1995&lt;/date&gt;&lt;/pub-dates&gt;&lt;/dates&gt;&lt;pub-location&gt;Burnaby, Canada&lt;/pub-location&gt;&lt;publisher&gt;Simon Fraser University&lt;/publisher&gt;&lt;work-type&gt;Doctor of Philosophy&lt;/work-type&gt;&lt;urls&gt;&lt;/urls&gt;&lt;/record&gt;&lt;/Cite&gt;&lt;/EndNote&gt;</w:instrText>
      </w:r>
      <w:r w:rsidR="00E767FB" w:rsidRPr="000A04BF">
        <w:fldChar w:fldCharType="separate"/>
      </w:r>
      <w:r w:rsidR="00E767FB">
        <w:rPr>
          <w:noProof/>
        </w:rPr>
        <w:t>(Appiahene-Gyamfi, 1995)</w:t>
      </w:r>
      <w:r w:rsidR="00E767FB" w:rsidRPr="000A04BF">
        <w:fldChar w:fldCharType="end"/>
      </w:r>
      <w:r w:rsidR="00E767FB" w:rsidRPr="000A04BF">
        <w:t xml:space="preserve">. </w:t>
      </w:r>
      <w:r w:rsidR="00B50643">
        <w:t xml:space="preserve">However, </w:t>
      </w:r>
      <w:r w:rsidR="00EB19C3">
        <w:t>p</w:t>
      </w:r>
      <w:r w:rsidR="00381C46">
        <w:t>olice prosecution</w:t>
      </w:r>
      <w:r w:rsidR="00E767FB">
        <w:t xml:space="preserve"> </w:t>
      </w:r>
      <w:r w:rsidR="00DE5FE0">
        <w:t xml:space="preserve">was </w:t>
      </w:r>
      <w:r w:rsidR="00EE361F">
        <w:t>u</w:t>
      </w:r>
      <w:r w:rsidR="00DE5FE0">
        <w:t xml:space="preserve">ncodified </w:t>
      </w:r>
      <w:r w:rsidR="00C45673">
        <w:t>un</w:t>
      </w:r>
      <w:r w:rsidR="00EB19C3">
        <w:t>til</w:t>
      </w:r>
      <w:r w:rsidR="00493456">
        <w:t xml:space="preserve"> </w:t>
      </w:r>
      <w:r w:rsidR="00120396">
        <w:t xml:space="preserve">1974 </w:t>
      </w:r>
      <w:r w:rsidR="00DE5FE0">
        <w:t xml:space="preserve">when </w:t>
      </w:r>
      <w:r w:rsidR="00E767FB" w:rsidRPr="000A04BF">
        <w:t xml:space="preserve">the </w:t>
      </w:r>
      <w:r w:rsidR="00E767FB">
        <w:fldChar w:fldCharType="begin"/>
      </w:r>
      <w:r w:rsidR="00911E44">
        <w:instrText xml:space="preserve"> ADDIN EN.CITE &lt;EndNote&gt;&lt;Cite AuthorYear="1"&gt;&lt;Author&gt;Law Officers Decree&lt;/Author&gt;&lt;Year&gt;1974&lt;/Year&gt;&lt;RecNum&gt;3517&lt;/RecNum&gt;&lt;Suffix&gt;`, hereafter NRCD 279&lt;/Suffix&gt;&lt;DisplayText&gt;Law Officers Decree (1974, hereafter NRCD 279)&lt;/DisplayText&gt;&lt;record&gt;&lt;rec-number&gt;3517&lt;/rec-number&gt;&lt;foreign-keys&gt;&lt;key app="EN" db-id="v09ep2eecfffdietzd259erdtz5rv2f5vpda" timestamp="1583421820"&gt;3517&lt;/key&gt;&lt;/foreign-keys&gt;&lt;ref-type name="Book"&gt;6&lt;/ref-type&gt;&lt;contributors&gt;&lt;authors&gt;&lt;author&gt;Law Officers Decree,&lt;/author&gt;&lt;/authors&gt;&lt;/contributors&gt;&lt;titles&gt;&lt;title&gt;Law Officers Decree (NRCD 279).&lt;/title&gt;&lt;/titles&gt;&lt;dates&gt;&lt;year&gt;1974&lt;/year&gt;&lt;/dates&gt;&lt;pub-location&gt;Accra, Ghana&lt;/pub-location&gt;&lt;publisher&gt;Government of Ghana&lt;/publisher&gt;&lt;urls&gt;&lt;/urls&gt;&lt;/record&gt;&lt;/Cite&gt;&lt;/EndNote&gt;</w:instrText>
      </w:r>
      <w:r w:rsidR="00E767FB">
        <w:fldChar w:fldCharType="separate"/>
      </w:r>
      <w:r w:rsidR="00956EF0">
        <w:rPr>
          <w:noProof/>
        </w:rPr>
        <w:t>Law Officers Decree (1974, hereafter NRCD 279)</w:t>
      </w:r>
      <w:r w:rsidR="00E767FB">
        <w:fldChar w:fldCharType="end"/>
      </w:r>
      <w:r w:rsidR="00A64AFD">
        <w:t xml:space="preserve"> </w:t>
      </w:r>
      <w:r w:rsidR="00DE5FE0">
        <w:t>mandate</w:t>
      </w:r>
      <w:r w:rsidR="00EE361F">
        <w:t>d</w:t>
      </w:r>
      <w:r w:rsidR="00DE5FE0">
        <w:t xml:space="preserve"> </w:t>
      </w:r>
      <w:r w:rsidR="00E767FB">
        <w:t>the police</w:t>
      </w:r>
      <w:r w:rsidR="00E767FB" w:rsidRPr="000A04BF">
        <w:t xml:space="preserve"> to prosecut</w:t>
      </w:r>
      <w:r w:rsidR="00EE361F">
        <w:t>e</w:t>
      </w:r>
      <w:r w:rsidR="00493456">
        <w:t xml:space="preserve"> </w:t>
      </w:r>
      <w:r w:rsidR="00E767FB">
        <w:t>on behalf of</w:t>
      </w:r>
      <w:r w:rsidR="00E767FB" w:rsidRPr="000A04BF">
        <w:t xml:space="preserve"> </w:t>
      </w:r>
      <w:r w:rsidR="00E767FB">
        <w:t>the Attorney-General.</w:t>
      </w:r>
      <w:r w:rsidR="00E767FB" w:rsidRPr="000A04BF">
        <w:t xml:space="preserve"> </w:t>
      </w:r>
      <w:r w:rsidR="00381C46">
        <w:t>T</w:t>
      </w:r>
      <w:r w:rsidR="00E767FB">
        <w:t>h</w:t>
      </w:r>
      <w:r w:rsidR="00B50643">
        <w:t>e prosecution</w:t>
      </w:r>
      <w:r w:rsidR="00A64AFD">
        <w:t xml:space="preserve"> </w:t>
      </w:r>
      <w:r w:rsidR="00381C46">
        <w:t xml:space="preserve">mandate </w:t>
      </w:r>
      <w:r w:rsidR="00E767FB" w:rsidRPr="000A04BF">
        <w:t xml:space="preserve">was reinstated </w:t>
      </w:r>
      <w:r>
        <w:t>by</w:t>
      </w:r>
      <w:r w:rsidR="00E767FB">
        <w:t xml:space="preserve"> </w:t>
      </w:r>
      <w:r w:rsidR="00E767FB" w:rsidRPr="000A04BF">
        <w:fldChar w:fldCharType="begin"/>
      </w:r>
      <w:r w:rsidR="00911E44">
        <w:instrText xml:space="preserve"> ADDIN EN.CITE &lt;EndNote&gt;&lt;Cite AuthorYear="1"&gt;&lt;Author&gt;Executive Instrument 74&lt;/Author&gt;&lt;Year&gt;1985&lt;/Year&gt;&lt;RecNum&gt;1390&lt;/RecNum&gt;&lt;DisplayText&gt;Executive Instrument 74 (1985)&lt;/DisplayText&gt;&lt;record&gt;&lt;rec-number&gt;1390&lt;/rec-number&gt;&lt;foreign-keys&gt;&lt;key app="EN" db-id="v09ep2eecfffdietzd259erdtz5rv2f5vpda" timestamp="1475405477"&gt;1390&lt;/key&gt;&lt;/foreign-keys&gt;&lt;ref-type name="Book"&gt;6&lt;/ref-type&gt;&lt;contributors&gt;&lt;authors&gt;&lt;author&gt;Executive Instrument 74,&lt;/author&gt;&lt;/authors&gt;&lt;/contributors&gt;&lt;titles&gt;&lt;title&gt;Executive Instrument 74, 1985.&lt;/title&gt;&lt;/titles&gt;&lt;dates&gt;&lt;year&gt;1985&lt;/year&gt;&lt;/dates&gt;&lt;pub-location&gt;Accra&lt;/pub-location&gt;&lt;publisher&gt;Government of Ghana&lt;/publisher&gt;&lt;urls&gt;&lt;/urls&gt;&lt;/record&gt;&lt;/Cite&gt;&lt;/EndNote&gt;</w:instrText>
      </w:r>
      <w:r w:rsidR="00E767FB" w:rsidRPr="000A04BF">
        <w:fldChar w:fldCharType="separate"/>
      </w:r>
      <w:r w:rsidR="00E767FB">
        <w:rPr>
          <w:noProof/>
        </w:rPr>
        <w:t>Executive Instrument 74 (1985)</w:t>
      </w:r>
      <w:r w:rsidR="00E767FB" w:rsidRPr="000A04BF">
        <w:fldChar w:fldCharType="end"/>
      </w:r>
      <w:r w:rsidR="00381C46">
        <w:t xml:space="preserve"> after</w:t>
      </w:r>
      <w:r w:rsidR="00381C46" w:rsidRPr="00381C46">
        <w:t xml:space="preserve"> </w:t>
      </w:r>
      <w:r w:rsidR="00B50643">
        <w:t xml:space="preserve">a </w:t>
      </w:r>
      <w:r w:rsidR="00381C46" w:rsidRPr="000A04BF">
        <w:t>military regime</w:t>
      </w:r>
      <w:r w:rsidR="00381C46">
        <w:t xml:space="preserve"> suspended </w:t>
      </w:r>
      <w:r w:rsidR="00381C46" w:rsidRPr="000A04BF">
        <w:t>NRCD 279</w:t>
      </w:r>
      <w:r w:rsidR="004743DD" w:rsidRPr="000A04BF">
        <w:t>.</w:t>
      </w:r>
      <w:r w:rsidR="00C45673">
        <w:t xml:space="preserve"> </w:t>
      </w:r>
      <w:r w:rsidR="00DE5FE0">
        <w:t>T</w:t>
      </w:r>
      <w:r w:rsidR="00120396">
        <w:t xml:space="preserve">he </w:t>
      </w:r>
      <w:r w:rsidR="00120396">
        <w:fldChar w:fldCharType="begin"/>
      </w:r>
      <w:r w:rsidR="00911E44">
        <w:instrText xml:space="preserve"> ADDIN EN.CITE &lt;EndNote&gt;&lt;Cite AuthorYear="1"&gt;&lt;Author&gt;Constitution&lt;/Author&gt;&lt;Year&gt;1992&lt;/Year&gt;&lt;RecNum&gt;1071&lt;/RecNum&gt;&lt;DisplayText&gt;Constitution (1992)&lt;/DisplayText&gt;&lt;record&gt;&lt;rec-number&gt;1071&lt;/rec-number&gt;&lt;foreign-keys&gt;&lt;key app="EN" db-id="v09ep2eecfffdietzd259erdtz5rv2f5vpda" timestamp="0"&gt;1071&lt;/key&gt;&lt;/foreign-keys&gt;&lt;ref-type name="Book"&gt;6&lt;/ref-type&gt;&lt;contributors&gt;&lt;authors&gt;&lt;author&gt;Constitution,&lt;/author&gt;&lt;/authors&gt;&lt;/contributors&gt;&lt;titles&gt;&lt;title&gt;The Constitution of the Fourth Republic of Ghana.&lt;/title&gt;&lt;/titles&gt;&lt;dates&gt;&lt;year&gt;1992&lt;/year&gt;&lt;pub-dates&gt;&lt;date&gt;15th May, 1992&lt;/date&gt;&lt;/pub-dates&gt;&lt;/dates&gt;&lt;pub-location&gt;Accra, Ghana&lt;/pub-location&gt;&lt;publisher&gt;Government of Ghana&lt;/publisher&gt;&lt;urls&gt;&lt;/urls&gt;&lt;/record&gt;&lt;/Cite&gt;&lt;/EndNote&gt;</w:instrText>
      </w:r>
      <w:r w:rsidR="00120396">
        <w:fldChar w:fldCharType="separate"/>
      </w:r>
      <w:r w:rsidR="00120396">
        <w:rPr>
          <w:noProof/>
        </w:rPr>
        <w:t>Constitution (1992)</w:t>
      </w:r>
      <w:r w:rsidR="00120396">
        <w:fldChar w:fldCharType="end"/>
      </w:r>
      <w:r w:rsidR="00120396">
        <w:t xml:space="preserve">, </w:t>
      </w:r>
      <w:r w:rsidR="00120396">
        <w:fldChar w:fldCharType="begin"/>
      </w:r>
      <w:r w:rsidR="00911E44">
        <w:instrText xml:space="preserve"> ADDIN EN.CITE &lt;EndNote&gt;&lt;Cite AuthorYear="1"&gt;&lt;Author&gt;Criminal Offences Act&lt;/Author&gt;&lt;Year&gt;1960&lt;/Year&gt;&lt;RecNum&gt;1074&lt;/RecNum&gt;&lt;DisplayText&gt;Criminal Offences Act (1960)&lt;/DisplayText&gt;&lt;record&gt;&lt;rec-number&gt;1074&lt;/rec-number&gt;&lt;foreign-keys&gt;&lt;key app="EN" db-id="v09ep2eecfffdietzd259erdtz5rv2f5vpda" timestamp="0"&gt;1074&lt;/key&gt;&lt;/foreign-keys&gt;&lt;ref-type name="Book"&gt;6&lt;/ref-type&gt;&lt;contributors&gt;&lt;authors&gt;&lt;author&gt;Criminal Offences Act,&lt;/author&gt;&lt;/authors&gt;&lt;/contributors&gt;&lt;titles&gt;&lt;title&gt;Criminal Offences Act of Ghana, 1960 (Act 29, as amended).&lt;/title&gt;&lt;/titles&gt;&lt;dates&gt;&lt;year&gt;1960&lt;/year&gt;&lt;/dates&gt;&lt;pub-location&gt;Accra, Ghana&lt;/pub-location&gt;&lt;publisher&gt;Government of Ghana&lt;/publisher&gt;&lt;urls&gt;&lt;/urls&gt;&lt;/record&gt;&lt;/Cite&gt;&lt;/EndNote&gt;</w:instrText>
      </w:r>
      <w:r w:rsidR="00120396">
        <w:fldChar w:fldCharType="separate"/>
      </w:r>
      <w:r w:rsidR="00120396">
        <w:rPr>
          <w:noProof/>
        </w:rPr>
        <w:t>Criminal Offences Act (1960)</w:t>
      </w:r>
      <w:r w:rsidR="00120396">
        <w:fldChar w:fldCharType="end"/>
      </w:r>
      <w:r w:rsidR="00120396">
        <w:t xml:space="preserve">, and </w:t>
      </w:r>
      <w:r w:rsidR="005570BA">
        <w:t xml:space="preserve">the </w:t>
      </w:r>
      <w:r w:rsidR="00120396">
        <w:rPr>
          <w:noProof/>
        </w:rPr>
        <w:t>Criminal and Other Offences (Procedure) Act (1960)</w:t>
      </w:r>
      <w:r w:rsidR="00DE5FE0">
        <w:rPr>
          <w:noProof/>
        </w:rPr>
        <w:t xml:space="preserve"> are other</w:t>
      </w:r>
      <w:r w:rsidR="00B50643">
        <w:rPr>
          <w:noProof/>
        </w:rPr>
        <w:t xml:space="preserve"> </w:t>
      </w:r>
      <w:r w:rsidR="00DE5FE0">
        <w:rPr>
          <w:noProof/>
        </w:rPr>
        <w:t>laws govern</w:t>
      </w:r>
      <w:r w:rsidR="00B50643">
        <w:rPr>
          <w:noProof/>
        </w:rPr>
        <w:t>ing</w:t>
      </w:r>
      <w:r w:rsidR="00DE5FE0">
        <w:rPr>
          <w:noProof/>
        </w:rPr>
        <w:t xml:space="preserve"> </w:t>
      </w:r>
      <w:r w:rsidR="00A64AFD">
        <w:t>police</w:t>
      </w:r>
      <w:r w:rsidR="00DE5FE0">
        <w:t xml:space="preserve"> prosecution in Ghana</w:t>
      </w:r>
      <w:r w:rsidR="00120396">
        <w:t xml:space="preserve">. </w:t>
      </w:r>
    </w:p>
    <w:p w14:paraId="51EA554B" w14:textId="14C297EE" w:rsidR="00120396" w:rsidRDefault="00C45673" w:rsidP="00120396">
      <w:pPr>
        <w:pStyle w:val="FirstParagraph"/>
      </w:pPr>
      <w:r>
        <w:t>Police prosecution</w:t>
      </w:r>
      <w:r w:rsidR="00EB19C3">
        <w:t xml:space="preserve">, which was part of </w:t>
      </w:r>
      <w:r w:rsidR="005570BA">
        <w:t xml:space="preserve">the </w:t>
      </w:r>
      <w:r w:rsidR="00EB19C3" w:rsidRPr="000A04BF">
        <w:t>British legal system</w:t>
      </w:r>
      <w:r w:rsidR="00EB19C3">
        <w:t xml:space="preserve"> that replaced t</w:t>
      </w:r>
      <w:r w:rsidR="00EB19C3" w:rsidRPr="000A04BF">
        <w:t xml:space="preserve">raditional and customary systems of adjudicating cases </w:t>
      </w:r>
      <w:r w:rsidR="00EB19C3">
        <w:t xml:space="preserve">in the </w:t>
      </w:r>
      <w:r w:rsidR="00EB19C3" w:rsidRPr="000A04BF">
        <w:t xml:space="preserve">Gold Coast </w:t>
      </w:r>
      <w:r w:rsidR="00EB19C3">
        <w:t>during colonial rule,</w:t>
      </w:r>
      <w:r w:rsidR="00EB19C3" w:rsidRPr="00EB19C3">
        <w:t xml:space="preserve"> </w:t>
      </w:r>
      <w:r w:rsidR="00EB19C3">
        <w:t>has not</w:t>
      </w:r>
      <w:r w:rsidR="00EB19C3" w:rsidRPr="00C45673">
        <w:t xml:space="preserve"> </w:t>
      </w:r>
      <w:r w:rsidR="00EB19C3" w:rsidRPr="000A04BF">
        <w:t xml:space="preserve">seen </w:t>
      </w:r>
      <w:r w:rsidR="00EE361F">
        <w:t xml:space="preserve">significant </w:t>
      </w:r>
      <w:r w:rsidR="00EB19C3" w:rsidRPr="000A04BF">
        <w:t>changes</w:t>
      </w:r>
      <w:r w:rsidR="00120396">
        <w:t xml:space="preserve">. </w:t>
      </w:r>
      <w:r w:rsidR="00E767FB" w:rsidRPr="000A04BF">
        <w:t>Ghana</w:t>
      </w:r>
      <w:r w:rsidR="00E767FB">
        <w:t xml:space="preserve">’s current </w:t>
      </w:r>
      <w:r w:rsidR="00E767FB">
        <w:fldChar w:fldCharType="begin"/>
      </w:r>
      <w:r w:rsidR="00911E44">
        <w:instrText xml:space="preserve"> ADDIN EN.CITE &lt;EndNote&gt;&lt;Cite AuthorYear="1"&gt;&lt;Author&gt;Constitution&lt;/Author&gt;&lt;Year&gt;1992&lt;/Year&gt;&lt;RecNum&gt;1071&lt;/RecNum&gt;&lt;DisplayText&gt;Constitution (1992)&lt;/DisplayText&gt;&lt;record&gt;&lt;rec-number&gt;1071&lt;/rec-number&gt;&lt;foreign-keys&gt;&lt;key app="EN" db-id="v09ep2eecfffdietzd259erdtz5rv2f5vpda" timestamp="0"&gt;1071&lt;/key&gt;&lt;/foreign-keys&gt;&lt;ref-type name="Book"&gt;6&lt;/ref-type&gt;&lt;contributors&gt;&lt;authors&gt;&lt;author&gt;Constitution,&lt;/author&gt;&lt;/authors&gt;&lt;/contributors&gt;&lt;titles&gt;&lt;title&gt;The Constitution of the Fourth Republic of Ghana.&lt;/title&gt;&lt;/titles&gt;&lt;dates&gt;&lt;year&gt;1992&lt;/year&gt;&lt;pub-dates&gt;&lt;date&gt;15th May, 1992&lt;/date&gt;&lt;/pub-dates&gt;&lt;/dates&gt;&lt;pub-location&gt;Accra, Ghana&lt;/pub-location&gt;&lt;publisher&gt;Government of Ghana&lt;/publisher&gt;&lt;urls&gt;&lt;/urls&gt;&lt;/record&gt;&lt;/Cite&gt;&lt;/EndNote&gt;</w:instrText>
      </w:r>
      <w:r w:rsidR="00E767FB">
        <w:fldChar w:fldCharType="separate"/>
      </w:r>
      <w:r w:rsidR="00956EF0">
        <w:rPr>
          <w:noProof/>
        </w:rPr>
        <w:t>Constitution (1992)</w:t>
      </w:r>
      <w:r w:rsidR="00E767FB">
        <w:fldChar w:fldCharType="end"/>
      </w:r>
      <w:r w:rsidR="00956EF0" w:rsidRPr="00956EF0">
        <w:t xml:space="preserve"> </w:t>
      </w:r>
      <w:r w:rsidR="00956EF0">
        <w:t xml:space="preserve">mandates </w:t>
      </w:r>
      <w:r w:rsidR="00956EF0" w:rsidRPr="000A04BF">
        <w:t>the A</w:t>
      </w:r>
      <w:r w:rsidR="006B45BA">
        <w:t>ttorney</w:t>
      </w:r>
      <w:r w:rsidR="00956EF0" w:rsidRPr="000A04BF">
        <w:t>-G</w:t>
      </w:r>
      <w:r w:rsidR="006B45BA">
        <w:t>eneral</w:t>
      </w:r>
      <w:r w:rsidR="00956EF0" w:rsidRPr="000A04BF">
        <w:t xml:space="preserve"> to </w:t>
      </w:r>
      <w:r w:rsidR="00FB5161">
        <w:t>prosecute</w:t>
      </w:r>
      <w:r w:rsidR="00956EF0">
        <w:t xml:space="preserve"> </w:t>
      </w:r>
      <w:r w:rsidR="00956EF0" w:rsidRPr="000A04BF">
        <w:t xml:space="preserve">all criminal </w:t>
      </w:r>
      <w:r w:rsidR="00956EF0">
        <w:t xml:space="preserve">and civil </w:t>
      </w:r>
      <w:r w:rsidR="00956EF0" w:rsidRPr="000A04BF">
        <w:t>cases</w:t>
      </w:r>
      <w:r w:rsidR="00956EF0" w:rsidRPr="00F90E3A">
        <w:t xml:space="preserve"> </w:t>
      </w:r>
      <w:r w:rsidR="00B50643">
        <w:t xml:space="preserve">for </w:t>
      </w:r>
      <w:r w:rsidR="00956EF0">
        <w:t xml:space="preserve">the </w:t>
      </w:r>
      <w:r w:rsidR="00EE361F">
        <w:t>government</w:t>
      </w:r>
      <w:r w:rsidR="00B50643">
        <w:t xml:space="preserve">. This </w:t>
      </w:r>
      <w:r w:rsidR="00120396">
        <w:t>is done th</w:t>
      </w:r>
      <w:r w:rsidR="00EE361F">
        <w:t>rough a</w:t>
      </w:r>
      <w:r w:rsidR="00120396">
        <w:t xml:space="preserve"> </w:t>
      </w:r>
      <w:r w:rsidR="00E767FB" w:rsidRPr="000A04BF">
        <w:t>Prosecution Division</w:t>
      </w:r>
      <w:r w:rsidR="00CA334A">
        <w:t>,</w:t>
      </w:r>
      <w:r w:rsidR="00120396">
        <w:t xml:space="preserve"> </w:t>
      </w:r>
      <w:r w:rsidR="00A455B4">
        <w:t>comprising a</w:t>
      </w:r>
      <w:r w:rsidR="00E767FB" w:rsidRPr="000A04BF">
        <w:t xml:space="preserve"> Director of Public Prosecution (DPP)</w:t>
      </w:r>
      <w:r w:rsidR="00E767FB">
        <w:t xml:space="preserve"> and </w:t>
      </w:r>
      <w:r w:rsidR="00852CDF">
        <w:t>state attorneys</w:t>
      </w:r>
      <w:r w:rsidR="00A455B4">
        <w:t xml:space="preserve"> – lawyers employed by the state</w:t>
      </w:r>
      <w:r w:rsidR="00E767FB">
        <w:t xml:space="preserve"> </w:t>
      </w:r>
      <w:r w:rsidR="00E767FB">
        <w:fldChar w:fldCharType="begin"/>
      </w:r>
      <w:r w:rsidR="001C1985">
        <w:instrText xml:space="preserve"> ADDIN EN.CITE &lt;EndNote&gt;&lt;Cite&gt;&lt;Author&gt;Amagnya&lt;/Author&gt;&lt;Year&gt;2011&lt;/Year&gt;&lt;RecNum&gt;941&lt;/RecNum&gt;&lt;DisplayText&gt;(Amagnya, 2011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/EndNote&gt;</w:instrText>
      </w:r>
      <w:r w:rsidR="00E767FB">
        <w:fldChar w:fldCharType="separate"/>
      </w:r>
      <w:r w:rsidR="00E767FB">
        <w:rPr>
          <w:noProof/>
        </w:rPr>
        <w:t>(Amagnya, 2011)</w:t>
      </w:r>
      <w:r w:rsidR="00E767FB">
        <w:fldChar w:fldCharType="end"/>
      </w:r>
      <w:r w:rsidR="00120396">
        <w:t>.</w:t>
      </w:r>
      <w:r w:rsidR="00E767FB">
        <w:t xml:space="preserve"> </w:t>
      </w:r>
      <w:r w:rsidR="00EE361F">
        <w:t>Besides, t</w:t>
      </w:r>
      <w:r w:rsidR="005347C8" w:rsidRPr="000A04BF">
        <w:t>he A</w:t>
      </w:r>
      <w:r w:rsidR="00566C35">
        <w:t>ttorney</w:t>
      </w:r>
      <w:r w:rsidR="005347C8" w:rsidRPr="000A04BF">
        <w:t>-G</w:t>
      </w:r>
      <w:r w:rsidR="00566C35">
        <w:t>eneral</w:t>
      </w:r>
      <w:r w:rsidR="005347C8" w:rsidRPr="000A04BF">
        <w:t xml:space="preserve"> </w:t>
      </w:r>
      <w:r w:rsidR="005347C8">
        <w:t>has</w:t>
      </w:r>
      <w:r w:rsidR="00A455B4">
        <w:t xml:space="preserve"> </w:t>
      </w:r>
      <w:r w:rsidR="005347C8" w:rsidRPr="000A04BF">
        <w:t>mandated the police to prosecut</w:t>
      </w:r>
      <w:r w:rsidR="00EE361F">
        <w:t>e</w:t>
      </w:r>
      <w:r w:rsidR="005347C8" w:rsidRPr="000A04BF">
        <w:t xml:space="preserve"> minor</w:t>
      </w:r>
      <w:r w:rsidR="00EE361F" w:rsidRPr="000A04BF">
        <w:t xml:space="preserve"> criminal </w:t>
      </w:r>
      <w:r w:rsidR="005347C8" w:rsidRPr="000A04BF">
        <w:t xml:space="preserve">offences </w:t>
      </w:r>
      <w:r w:rsidR="00120396">
        <w:t xml:space="preserve">through </w:t>
      </w:r>
      <w:r w:rsidR="005347C8">
        <w:t xml:space="preserve">the </w:t>
      </w:r>
      <w:r w:rsidR="00120396">
        <w:t>p</w:t>
      </w:r>
      <w:r w:rsidR="005347C8">
        <w:t xml:space="preserve">ower to authorise </w:t>
      </w:r>
      <w:r w:rsidR="005347C8" w:rsidRPr="000A04BF">
        <w:t>anybody</w:t>
      </w:r>
      <w:r w:rsidR="005347C8">
        <w:t xml:space="preserve"> to conduct prosecutions </w:t>
      </w:r>
      <w:r w:rsidR="00A455B4">
        <w:t xml:space="preserve">under Article 88(4) of the </w:t>
      </w:r>
      <w:r w:rsidR="00E767FB" w:rsidRPr="000A04BF">
        <w:fldChar w:fldCharType="begin"/>
      </w:r>
      <w:r w:rsidR="00A455B4">
        <w:instrText xml:space="preserve"> ADDIN EN.CITE &lt;EndNote&gt;&lt;Cite AuthorYear="1"&gt;&lt;Author&gt;Constitution&lt;/Author&gt;&lt;Year&gt;1992&lt;/Year&gt;&lt;RecNum&gt;1071&lt;/RecNum&gt;&lt;DisplayText&gt;Constitution (1992)&lt;/DisplayText&gt;&lt;record&gt;&lt;rec-number&gt;1071&lt;/rec-number&gt;&lt;foreign-keys&gt;&lt;key app="EN" db-id="v09ep2eecfffdietzd259erdtz5rv2f5vpda" timestamp="0"&gt;1071&lt;/key&gt;&lt;/foreign-keys&gt;&lt;ref-type name="Book"&gt;6&lt;/ref-type&gt;&lt;contributors&gt;&lt;authors&gt;&lt;author&gt;Constitution,&lt;/author&gt;&lt;/authors&gt;&lt;/contributors&gt;&lt;titles&gt;&lt;title&gt;The Constitution of the Fourth Republic of Ghana.&lt;/title&gt;&lt;/titles&gt;&lt;dates&gt;&lt;year&gt;1992&lt;/year&gt;&lt;pub-dates&gt;&lt;date&gt;15th May, 1992&lt;/date&gt;&lt;/pub-dates&gt;&lt;/dates&gt;&lt;pub-location&gt;Accra, Ghana&lt;/pub-location&gt;&lt;publisher&gt;Government of Ghana&lt;/publisher&gt;&lt;urls&gt;&lt;/urls&gt;&lt;/record&gt;&lt;/Cite&gt;&lt;/EndNote&gt;</w:instrText>
      </w:r>
      <w:r w:rsidR="00E767FB" w:rsidRPr="000A04BF">
        <w:fldChar w:fldCharType="separate"/>
      </w:r>
      <w:r w:rsidR="00A455B4">
        <w:rPr>
          <w:noProof/>
        </w:rPr>
        <w:t>Constitution (1992)</w:t>
      </w:r>
      <w:r w:rsidR="00E767FB" w:rsidRPr="000A04BF">
        <w:fldChar w:fldCharType="end"/>
      </w:r>
      <w:r w:rsidR="00E767FB" w:rsidRPr="000A04BF">
        <w:t xml:space="preserve">. </w:t>
      </w:r>
      <w:r w:rsidR="00A455B4">
        <w:t>So, i</w:t>
      </w:r>
      <w:r w:rsidR="00381C46">
        <w:t>n</w:t>
      </w:r>
      <w:r w:rsidR="00381C46" w:rsidRPr="000A04BF">
        <w:t xml:space="preserve"> </w:t>
      </w:r>
      <w:r w:rsidR="00BA3F46">
        <w:t>most</w:t>
      </w:r>
      <w:r w:rsidR="00381C46">
        <w:t xml:space="preserve"> minor </w:t>
      </w:r>
      <w:r w:rsidR="00381C46" w:rsidRPr="000A04BF">
        <w:t xml:space="preserve">criminal </w:t>
      </w:r>
      <w:r w:rsidR="00A455B4">
        <w:t>cas</w:t>
      </w:r>
      <w:r w:rsidR="00381C46" w:rsidRPr="000A04BF">
        <w:t>es</w:t>
      </w:r>
      <w:r w:rsidR="00381C46">
        <w:t xml:space="preserve">, </w:t>
      </w:r>
      <w:r w:rsidR="00E767FB" w:rsidRPr="000A04BF">
        <w:t xml:space="preserve">the police </w:t>
      </w:r>
      <w:r w:rsidR="00381C46">
        <w:t>determine</w:t>
      </w:r>
      <w:r w:rsidR="00E767FB">
        <w:t xml:space="preserve"> </w:t>
      </w:r>
      <w:r w:rsidR="00E767FB" w:rsidRPr="000A04BF">
        <w:t>charges</w:t>
      </w:r>
      <w:r w:rsidR="00E767FB">
        <w:t xml:space="preserve">, decide </w:t>
      </w:r>
      <w:r w:rsidR="00E767FB" w:rsidRPr="000A04BF">
        <w:t>whether</w:t>
      </w:r>
      <w:r w:rsidR="00E767FB">
        <w:t xml:space="preserve"> </w:t>
      </w:r>
      <w:r w:rsidR="00E767FB" w:rsidRPr="000A04BF">
        <w:t xml:space="preserve">to </w:t>
      </w:r>
      <w:r w:rsidR="00E767FB">
        <w:t xml:space="preserve">initiate </w:t>
      </w:r>
      <w:r w:rsidR="00E767FB" w:rsidRPr="000A04BF">
        <w:t>prosecut</w:t>
      </w:r>
      <w:r w:rsidR="00E767FB">
        <w:t>ions</w:t>
      </w:r>
      <w:r w:rsidR="00905E69">
        <w:t xml:space="preserve"> and conduct</w:t>
      </w:r>
      <w:r w:rsidR="00E767FB">
        <w:t xml:space="preserve"> </w:t>
      </w:r>
      <w:r w:rsidR="00E767FB" w:rsidRPr="000A04BF">
        <w:t>prosecutions</w:t>
      </w:r>
      <w:r w:rsidR="00905E69" w:rsidRPr="00905E69">
        <w:t xml:space="preserve"> </w:t>
      </w:r>
      <w:r w:rsidR="00BA3F46">
        <w:t>in</w:t>
      </w:r>
      <w:r w:rsidR="00905E69">
        <w:t xml:space="preserve"> the lower courts</w:t>
      </w:r>
      <w:r w:rsidR="00E767FB">
        <w:t xml:space="preserve"> </w:t>
      </w:r>
      <w:r w:rsidR="00E767FB" w:rsidRPr="000A04BF">
        <w:fldChar w:fldCharType="begin"/>
      </w:r>
      <w:r w:rsidR="001C1985">
        <w:instrText xml:space="preserve"> ADDIN EN.CITE &lt;EndNote&gt;&lt;Cite&gt;&lt;Author&gt;Appiahene-Gyamfi&lt;/Author&gt;&lt;Year&gt;2009&lt;/Year&gt;&lt;RecNum&gt;496&lt;/RecNum&gt;&lt;DisplayText&gt;(Amagnya, 2011; Appiahene-Gyamfi, 2009)&lt;/DisplayText&gt;&lt;record&gt;&lt;rec-number&gt;496&lt;/rec-number&gt;&lt;foreign-keys&gt;&lt;key app="EN" db-id="v09ep2eecfffdietzd259erdtz5rv2f5vpda" timestamp="0"&gt;496&lt;/key&gt;&lt;/foreign-keys&gt;&lt;ref-type name="Journal Article"&gt;17&lt;/ref-type&gt;&lt;contributors&gt;&lt;authors&gt;&lt;author&gt;Appiahene-Gyamfi, Joseph&lt;/author&gt;&lt;/authors&gt;&lt;/contributors&gt;&lt;titles&gt;&lt;title&gt;Crime and punishment in the Republic of Ghana: A country profile&lt;/title&gt;&lt;secondary-title&gt;International Journal of Comparative and Applied Criminal Justice&lt;/secondary-title&gt;&lt;/titles&gt;&lt;periodical&gt;&lt;full-title&gt;International Journal of Comparative and Applied Criminal Justice&lt;/full-title&gt;&lt;/periodical&gt;&lt;pages&gt;309-324&lt;/pages&gt;&lt;volume&gt;33&lt;/volume&gt;&lt;number&gt;2&lt;/number&gt;&lt;dates&gt;&lt;year&gt;2009&lt;/year&gt;&lt;/dates&gt;&lt;urls&gt;&lt;/urls&gt;&lt;/record&gt;&lt;/Cite&gt;&lt;Cite&gt;&lt;Author&gt;Amagnya&lt;/Author&gt;&lt;Year&gt;2011&lt;/Year&gt;&lt;RecNum&gt;941&lt;/RecNum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/EndNote&gt;</w:instrText>
      </w:r>
      <w:r w:rsidR="00E767FB" w:rsidRPr="000A04BF">
        <w:fldChar w:fldCharType="separate"/>
      </w:r>
      <w:r w:rsidR="00E767FB">
        <w:rPr>
          <w:noProof/>
        </w:rPr>
        <w:t>(Amagnya, 2011; Appiahene-Gyamfi, 2009)</w:t>
      </w:r>
      <w:r w:rsidR="00E767FB" w:rsidRPr="000A04BF">
        <w:fldChar w:fldCharType="end"/>
      </w:r>
      <w:r w:rsidR="00E767FB" w:rsidRPr="000A04BF">
        <w:t xml:space="preserve">. </w:t>
      </w:r>
      <w:r w:rsidR="00A455B4">
        <w:t>P</w:t>
      </w:r>
      <w:r w:rsidR="00BA3F46">
        <w:t>resently</w:t>
      </w:r>
      <w:r w:rsidR="00A455B4">
        <w:t>,</w:t>
      </w:r>
      <w:r w:rsidR="00A455B4" w:rsidRPr="005347C8">
        <w:t xml:space="preserve"> </w:t>
      </w:r>
      <w:r w:rsidR="00A455B4">
        <w:t>criminal</w:t>
      </w:r>
      <w:r w:rsidR="00A455B4" w:rsidRPr="000A04BF">
        <w:t xml:space="preserve"> prosecution in Ghana </w:t>
      </w:r>
      <w:r w:rsidR="00A455B4">
        <w:t>is handled by state attorneys and</w:t>
      </w:r>
      <w:r w:rsidR="00A455B4" w:rsidRPr="000C679F">
        <w:t xml:space="preserve"> </w:t>
      </w:r>
      <w:r w:rsidR="00A455B4">
        <w:t>police prosecutor</w:t>
      </w:r>
      <w:r w:rsidR="00A455B4" w:rsidRPr="00EE7CCE">
        <w:t>s</w:t>
      </w:r>
      <w:r w:rsidR="00CA334A">
        <w:t xml:space="preserve">.  </w:t>
      </w:r>
    </w:p>
    <w:p w14:paraId="5FF30A24" w14:textId="084B483A" w:rsidR="006B6874" w:rsidRDefault="005347C8" w:rsidP="00120396">
      <w:pPr>
        <w:pStyle w:val="FirstParagraph"/>
      </w:pPr>
      <w:r>
        <w:t>P</w:t>
      </w:r>
      <w:r w:rsidR="00E767FB">
        <w:t>olice command</w:t>
      </w:r>
      <w:r>
        <w:t>s</w:t>
      </w:r>
      <w:r w:rsidR="00E767FB">
        <w:t xml:space="preserve"> at the </w:t>
      </w:r>
      <w:r w:rsidR="00E767FB" w:rsidRPr="000A04BF">
        <w:t>district</w:t>
      </w:r>
      <w:r w:rsidR="00E767FB">
        <w:t>, divisional, regional, and national levels ha</w:t>
      </w:r>
      <w:r>
        <w:t>ve</w:t>
      </w:r>
      <w:r w:rsidR="00E767FB">
        <w:t xml:space="preserve"> </w:t>
      </w:r>
      <w:r w:rsidR="00E767FB" w:rsidRPr="000A04BF">
        <w:t>established Judicial</w:t>
      </w:r>
      <w:r w:rsidR="00493456">
        <w:t>-</w:t>
      </w:r>
      <w:r w:rsidR="00E767FB" w:rsidRPr="000A04BF">
        <w:t xml:space="preserve">Police </w:t>
      </w:r>
      <w:r w:rsidR="00381C46">
        <w:t>U</w:t>
      </w:r>
      <w:r w:rsidR="00381C46" w:rsidRPr="000A04BF">
        <w:t>nit</w:t>
      </w:r>
      <w:r>
        <w:t>s</w:t>
      </w:r>
      <w:r w:rsidR="00381C46" w:rsidRPr="000A04BF">
        <w:t xml:space="preserve"> </w:t>
      </w:r>
      <w:r w:rsidR="00E767FB">
        <w:t xml:space="preserve">to handle criminal </w:t>
      </w:r>
      <w:r w:rsidR="00E767FB" w:rsidRPr="000A04BF">
        <w:t>prosecution</w:t>
      </w:r>
      <w:r w:rsidR="00E767FB">
        <w:t>s</w:t>
      </w:r>
      <w:r w:rsidR="00E767FB" w:rsidRPr="009E1290">
        <w:t xml:space="preserve"> </w:t>
      </w:r>
      <w:r w:rsidR="00E767FB" w:rsidRPr="000A04BF">
        <w:fldChar w:fldCharType="begin"/>
      </w:r>
      <w:r w:rsidR="001C1985">
        <w:instrText xml:space="preserve"> ADDIN EN.CITE &lt;EndNote&gt;&lt;Cite&gt;&lt;Author&gt;Amagnya&lt;/Author&gt;&lt;Year&gt;2011&lt;/Year&gt;&lt;RecNum&gt;941&lt;/RecNum&gt;&lt;DisplayText&gt;(Amagnya, 2011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/EndNote&gt;</w:instrText>
      </w:r>
      <w:r w:rsidR="00E767FB" w:rsidRPr="000A04BF">
        <w:fldChar w:fldCharType="separate"/>
      </w:r>
      <w:r w:rsidR="00E767FB" w:rsidRPr="000A04BF">
        <w:rPr>
          <w:noProof/>
        </w:rPr>
        <w:t>(Amagnya, 2011)</w:t>
      </w:r>
      <w:r w:rsidR="00E767FB" w:rsidRPr="000A04BF">
        <w:fldChar w:fldCharType="end"/>
      </w:r>
      <w:r w:rsidR="00E767FB" w:rsidRPr="000A04BF">
        <w:t xml:space="preserve">. </w:t>
      </w:r>
      <w:proofErr w:type="gramStart"/>
      <w:r w:rsidR="00D85591">
        <w:t>Similarly</w:t>
      </w:r>
      <w:proofErr w:type="gramEnd"/>
      <w:r w:rsidR="00D85591">
        <w:t xml:space="preserve"> to ma</w:t>
      </w:r>
      <w:r w:rsidR="00FB5161">
        <w:t>n</w:t>
      </w:r>
      <w:r w:rsidR="00D85591">
        <w:t>y jurisdictions, p</w:t>
      </w:r>
      <w:r w:rsidR="00A455B4">
        <w:t>olice officers</w:t>
      </w:r>
      <w:r w:rsidR="00826D28">
        <w:t xml:space="preserve"> </w:t>
      </w:r>
      <w:r w:rsidR="00D85591">
        <w:t xml:space="preserve">in Ghana do not need </w:t>
      </w:r>
      <w:r w:rsidR="00EE361F">
        <w:t>to be lawyers</w:t>
      </w:r>
      <w:r w:rsidR="00D85591">
        <w:t xml:space="preserve"> </w:t>
      </w:r>
      <w:r w:rsidR="00A455B4">
        <w:t>to be prosecutor</w:t>
      </w:r>
      <w:r w:rsidR="00D85591">
        <w:t xml:space="preserve">s but only a minimum rank of </w:t>
      </w:r>
      <w:r w:rsidR="00EE361F">
        <w:t xml:space="preserve">a </w:t>
      </w:r>
      <w:r w:rsidR="00D85591" w:rsidRPr="000A04BF">
        <w:t>sergeant</w:t>
      </w:r>
      <w:r w:rsidR="00381C46">
        <w:t>. Al</w:t>
      </w:r>
      <w:r w:rsidR="00E767FB" w:rsidRPr="000A04BF">
        <w:t xml:space="preserve">l </w:t>
      </w:r>
      <w:r w:rsidR="00E767FB">
        <w:t>police prosecutor</w:t>
      </w:r>
      <w:r w:rsidR="003D4299">
        <w:t>s in Ghana are</w:t>
      </w:r>
      <w:r w:rsidR="00E767FB">
        <w:t xml:space="preserve"> </w:t>
      </w:r>
      <w:r w:rsidR="003D4299">
        <w:t xml:space="preserve">active </w:t>
      </w:r>
      <w:r w:rsidR="00E767FB" w:rsidRPr="000A04BF">
        <w:t>police officers</w:t>
      </w:r>
      <w:r w:rsidR="00E767FB">
        <w:t xml:space="preserve">, most of </w:t>
      </w:r>
      <w:r w:rsidR="00493456">
        <w:t>who</w:t>
      </w:r>
      <w:r w:rsidR="00E767FB">
        <w:t xml:space="preserve">m only possess </w:t>
      </w:r>
      <w:r w:rsidR="00E767FB" w:rsidRPr="000A04BF">
        <w:t xml:space="preserve">basic </w:t>
      </w:r>
      <w:r w:rsidR="00D85591">
        <w:t>prosecution</w:t>
      </w:r>
      <w:r w:rsidR="00E767FB" w:rsidRPr="000A04BF">
        <w:t xml:space="preserve"> </w:t>
      </w:r>
      <w:r w:rsidR="00E767FB">
        <w:t xml:space="preserve">knowledge </w:t>
      </w:r>
      <w:r w:rsidR="00D85591">
        <w:t xml:space="preserve">obtained </w:t>
      </w:r>
      <w:r w:rsidR="00BA3F46">
        <w:t xml:space="preserve">from training by </w:t>
      </w:r>
      <w:r w:rsidR="00BA3F46" w:rsidRPr="000A04BF">
        <w:t>J</w:t>
      </w:r>
      <w:r w:rsidR="00BA3F46">
        <w:t>u</w:t>
      </w:r>
      <w:r w:rsidR="00BA53A4">
        <w:t>dicial</w:t>
      </w:r>
      <w:r w:rsidR="00BA3F46">
        <w:t>-</w:t>
      </w:r>
      <w:r w:rsidR="00BA3F46" w:rsidRPr="000A04BF">
        <w:t>P</w:t>
      </w:r>
      <w:r w:rsidR="00BA3F46">
        <w:t>ol</w:t>
      </w:r>
      <w:r w:rsidR="00BA53A4">
        <w:t>ice</w:t>
      </w:r>
      <w:r w:rsidR="00BA3F46">
        <w:t xml:space="preserve"> </w:t>
      </w:r>
      <w:r w:rsidR="00BA3F46">
        <w:lastRenderedPageBreak/>
        <w:t xml:space="preserve">Units </w:t>
      </w:r>
      <w:r w:rsidR="00E767FB">
        <w:fldChar w:fldCharType="begin"/>
      </w:r>
      <w:r w:rsidR="001C1985">
        <w:instrText xml:space="preserve"> ADDIN EN.CITE &lt;EndNote&gt;&lt;Cite&gt;&lt;Author&gt;Amagnya&lt;/Author&gt;&lt;Year&gt;2017&lt;/Year&gt;&lt;RecNum&gt;3653&lt;/RecNum&gt;&lt;DisplayText&gt;(Amagnya, 2017)&lt;/DisplayText&gt;&lt;record&gt;&lt;rec-number&gt;3653&lt;/rec-number&gt;&lt;foreign-keys&gt;&lt;key app="EN" db-id="v09ep2eecfffdietzd259erdtz5rv2f5vpda" timestamp="1597477379"&gt;3653&lt;/key&gt;&lt;/foreign-keys&gt;&lt;ref-type name="Conference Paper"&gt;47&lt;/ref-type&gt;&lt;contributors&gt;&lt;authors&gt;&lt;author&gt;Amagnya, Moses Agaawena&lt;/author&gt;&lt;/authors&gt;&lt;/contributors&gt;&lt;titles&gt;&lt;title&gt;Criminal prosecution in Ghana&amp;apos;s justice system: The role of police prosecutors&lt;/title&gt;&lt;secondary-title&gt;Criminological and Victimological Society of Southern Africa&lt;/secondary-title&gt;&lt;/titles&gt;&lt;dates&gt;&lt;year&gt;2017&lt;/year&gt;&lt;/dates&gt;&lt;pub-location&gt;Indaba Hotel, Spa and Conference Centre, Johannesburg, South Africa, 2-4 August&lt;/pub-location&gt;&lt;publisher&gt;Criminological and Victimological Society of Southern Africa&lt;/publisher&gt;&lt;urls&gt;&lt;/urls&gt;&lt;/record&gt;&lt;/Cite&gt;&lt;/EndNote&gt;</w:instrText>
      </w:r>
      <w:r w:rsidR="00E767FB">
        <w:fldChar w:fldCharType="separate"/>
      </w:r>
      <w:r w:rsidR="001C1985">
        <w:rPr>
          <w:noProof/>
        </w:rPr>
        <w:t>(Amagnya, 2017)</w:t>
      </w:r>
      <w:r w:rsidR="00E767FB">
        <w:fldChar w:fldCharType="end"/>
      </w:r>
      <w:r w:rsidR="00E767FB">
        <w:t xml:space="preserve">. </w:t>
      </w:r>
      <w:r w:rsidR="00711EB3">
        <w:t>Due to the requirements of police prosecutors in Ghana, it is unsurprising that c</w:t>
      </w:r>
      <w:r w:rsidR="006B6874">
        <w:t>oncerns</w:t>
      </w:r>
      <w:r w:rsidR="00D85591" w:rsidRPr="00D85591">
        <w:rPr>
          <w:rFonts w:eastAsia="Times New Roman"/>
        </w:rPr>
        <w:t xml:space="preserve"> </w:t>
      </w:r>
      <w:r w:rsidR="00D85591">
        <w:rPr>
          <w:rFonts w:eastAsia="Times New Roman"/>
        </w:rPr>
        <w:t xml:space="preserve">have been raised </w:t>
      </w:r>
      <w:r w:rsidR="006B6874">
        <w:t xml:space="preserve">about </w:t>
      </w:r>
      <w:r w:rsidR="00905E69">
        <w:rPr>
          <w:rFonts w:eastAsia="Times New Roman"/>
        </w:rPr>
        <w:t>problems</w:t>
      </w:r>
      <w:r w:rsidR="00E767FB" w:rsidRPr="00EE7CCE">
        <w:rPr>
          <w:rFonts w:eastAsia="Times New Roman"/>
        </w:rPr>
        <w:t xml:space="preserve"> affect</w:t>
      </w:r>
      <w:r w:rsidR="00826D28">
        <w:rPr>
          <w:rFonts w:eastAsia="Times New Roman"/>
        </w:rPr>
        <w:t>ing</w:t>
      </w:r>
      <w:r w:rsidR="00E767FB" w:rsidRPr="00EE7CCE">
        <w:rPr>
          <w:rFonts w:eastAsia="Times New Roman"/>
        </w:rPr>
        <w:t xml:space="preserve"> </w:t>
      </w:r>
      <w:r w:rsidR="006B6874">
        <w:rPr>
          <w:rFonts w:eastAsia="Times New Roman"/>
        </w:rPr>
        <w:t xml:space="preserve">police prosecution’s </w:t>
      </w:r>
      <w:r w:rsidR="00295096">
        <w:rPr>
          <w:rFonts w:eastAsia="Times New Roman"/>
        </w:rPr>
        <w:t xml:space="preserve">operations and role in </w:t>
      </w:r>
      <w:r w:rsidR="00E767FB" w:rsidRPr="00EE7CCE">
        <w:rPr>
          <w:rFonts w:eastAsia="Times New Roman"/>
        </w:rPr>
        <w:t>justice delivery</w:t>
      </w:r>
      <w:r w:rsidR="006B6874">
        <w:rPr>
          <w:rFonts w:eastAsia="Times New Roman"/>
        </w:rPr>
        <w:t xml:space="preserve">. </w:t>
      </w:r>
      <w:r w:rsidR="00D85591">
        <w:rPr>
          <w:rFonts w:eastAsia="Times New Roman"/>
        </w:rPr>
        <w:t xml:space="preserve">For instance, </w:t>
      </w:r>
      <w:r w:rsidR="006B6874">
        <w:rPr>
          <w:rFonts w:eastAsia="Times New Roman"/>
        </w:rPr>
        <w:t>Ghanaian p</w:t>
      </w:r>
      <w:r w:rsidR="006B6874" w:rsidRPr="00EE7CCE">
        <w:rPr>
          <w:rFonts w:eastAsia="Times New Roman"/>
        </w:rPr>
        <w:t>olice officers</w:t>
      </w:r>
      <w:r w:rsidR="006B6874">
        <w:rPr>
          <w:rFonts w:eastAsia="Times New Roman"/>
        </w:rPr>
        <w:t xml:space="preserve"> and </w:t>
      </w:r>
      <w:r w:rsidR="006B6874">
        <w:t>prosecutors</w:t>
      </w:r>
      <w:r w:rsidR="006B6874">
        <w:rPr>
          <w:rFonts w:eastAsia="Times New Roman"/>
        </w:rPr>
        <w:t xml:space="preserve"> have been accused of </w:t>
      </w:r>
      <w:r w:rsidR="006B6874" w:rsidRPr="00EE7CCE">
        <w:t>us</w:t>
      </w:r>
      <w:r w:rsidR="006B6874">
        <w:t>ing</w:t>
      </w:r>
      <w:r w:rsidR="006B6874" w:rsidRPr="00EE7CCE">
        <w:t xml:space="preserve"> </w:t>
      </w:r>
      <w:r w:rsidR="006B6874" w:rsidRPr="000D0AE8">
        <w:t>coercive and extra-legal</w:t>
      </w:r>
      <w:r w:rsidR="006B6874" w:rsidRPr="00EE7CCE">
        <w:t xml:space="preserve"> </w:t>
      </w:r>
      <w:r w:rsidR="00BA3F46">
        <w:t>operation</w:t>
      </w:r>
      <w:r w:rsidR="00711EB3">
        <w:t>al</w:t>
      </w:r>
      <w:r w:rsidR="00BA3F46">
        <w:t xml:space="preserve"> method</w:t>
      </w:r>
      <w:r w:rsidR="006B6874" w:rsidRPr="00EE7CCE">
        <w:t xml:space="preserve">s in their dealings with the public </w:t>
      </w:r>
      <w:r w:rsidR="00905E69">
        <w:rPr>
          <w:rFonts w:eastAsia="Times New Roman"/>
        </w:rPr>
        <w:fldChar w:fldCharType="begin"/>
      </w:r>
      <w:r w:rsidR="003E5A74">
        <w:rPr>
          <w:rFonts w:eastAsia="Times New Roman"/>
        </w:rPr>
        <w:instrText xml:space="preserve"> ADDIN EN.CITE &lt;EndNote&gt;&lt;Cite&gt;&lt;Author&gt;Appiahene-Gyamfi&lt;/Author&gt;&lt;Year&gt;1995&lt;/Year&gt;&lt;RecNum&gt;487&lt;/RecNum&gt;&lt;Prefix&gt;see &lt;/Prefix&gt;&lt;DisplayText&gt;(see Appiahene-Gyamfi, 1995; Ghana Police Service, 2009)&lt;/DisplayText&gt;&lt;record&gt;&lt;rec-number&gt;487&lt;/rec-number&gt;&lt;foreign-keys&gt;&lt;key app="EN" db-id="v09ep2eecfffdietzd259erdtz5rv2f5vpda" timestamp="0"&gt;487&lt;/key&gt;&lt;/foreign-keys&gt;&lt;ref-type name="Thesis"&gt;32&lt;/ref-type&gt;&lt;contributors&gt;&lt;authors&gt;&lt;author&gt;Appiahene-Gyamfi, Joseph&lt;/author&gt;&lt;/authors&gt;&lt;/contributors&gt;&lt;titles&gt;&lt;title&gt;Alternatives to imprisonment in Ghana: A focus on Ghana&amp;apos;s criminal justice system.&lt;/title&gt;&lt;secondary-title&gt;School of Criminology&lt;/secondary-title&gt;&lt;/titles&gt;&lt;volume&gt;Doctor of Philosophy&lt;/volume&gt;&lt;dates&gt;&lt;year&gt;1995&lt;/year&gt;&lt;pub-dates&gt;&lt;date&gt;April 1995&lt;/date&gt;&lt;/pub-dates&gt;&lt;/dates&gt;&lt;pub-location&gt;Burnaby, Canada&lt;/pub-location&gt;&lt;publisher&gt;Simon Fraser University&lt;/publisher&gt;&lt;work-type&gt;Doctor of Philosophy&lt;/work-type&gt;&lt;urls&gt;&lt;/urls&gt;&lt;/record&gt;&lt;/Cite&gt;&lt;Cite&gt;&lt;Author&gt;Ghana Police Service&lt;/Author&gt;&lt;Year&gt;2009&lt;/Year&gt;&lt;RecNum&gt;1397&lt;/RecNum&gt;&lt;record&gt;&lt;rec-number&gt;1397&lt;/rec-number&gt;&lt;foreign-keys&gt;&lt;key app="EN" db-id="v09ep2eecfffdietzd259erdtz5rv2f5vpda" timestamp="1475546600"&gt;1397&lt;/key&gt;&lt;/foreign-keys&gt;&lt;ref-type name="Web Page"&gt;12&lt;/ref-type&gt;&lt;contributors&gt;&lt;authors&gt;&lt;author&gt;Ghana Police Service,&lt;/author&gt;&lt;/authors&gt;&lt;/contributors&gt;&lt;titles&gt;&lt;title&gt;IGP pays courtesy call on Veep&lt;/title&gt;&lt;/titles&gt;&lt;dates&gt;&lt;year&gt;2009&lt;/year&gt;&lt;pub-dates&gt;&lt;date&gt;6 February 2011&lt;/date&gt;&lt;/pub-dates&gt;&lt;/dates&gt;&lt;pub-location&gt;Accra&lt;/pub-location&gt;&lt;publisher&gt;Ghana Police Service&lt;/publisher&gt;&lt;urls&gt;&lt;/urls&gt;&lt;/record&gt;&lt;/Cite&gt;&lt;/EndNote&gt;</w:instrText>
      </w:r>
      <w:r w:rsidR="00905E69">
        <w:rPr>
          <w:rFonts w:eastAsia="Times New Roman"/>
        </w:rPr>
        <w:fldChar w:fldCharType="separate"/>
      </w:r>
      <w:r w:rsidR="006B6874">
        <w:rPr>
          <w:rFonts w:eastAsia="Times New Roman"/>
          <w:noProof/>
        </w:rPr>
        <w:t>(see Appiahene-Gyamfi, 1995; Ghana Police Service, 2009)</w:t>
      </w:r>
      <w:r w:rsidR="00905E69">
        <w:rPr>
          <w:rFonts w:eastAsia="Times New Roman"/>
        </w:rPr>
        <w:fldChar w:fldCharType="end"/>
      </w:r>
      <w:r w:rsidR="00E767FB" w:rsidRPr="00EE7CCE">
        <w:t xml:space="preserve">. </w:t>
      </w:r>
      <w:r w:rsidR="00711EB3">
        <w:t>Also, s</w:t>
      </w:r>
      <w:r w:rsidR="00E767FB">
        <w:t>uspects and defence lawyers have complain</w:t>
      </w:r>
      <w:r w:rsidR="00711EB3">
        <w:t>ed</w:t>
      </w:r>
      <w:r w:rsidR="00E767FB">
        <w:t xml:space="preserve"> about police prosecutors</w:t>
      </w:r>
      <w:r w:rsidR="00711EB3">
        <w:t xml:space="preserve"> and</w:t>
      </w:r>
      <w:r w:rsidR="009E2826">
        <w:t xml:space="preserve"> police officers</w:t>
      </w:r>
      <w:r w:rsidR="00E767FB">
        <w:t xml:space="preserve"> tortur</w:t>
      </w:r>
      <w:r w:rsidR="00711EB3">
        <w:t>ing</w:t>
      </w:r>
      <w:r w:rsidR="00E767FB">
        <w:t xml:space="preserve"> and molest</w:t>
      </w:r>
      <w:r w:rsidR="00711EB3">
        <w:t>ing</w:t>
      </w:r>
      <w:r w:rsidR="00E767FB">
        <w:t xml:space="preserve"> suspects </w:t>
      </w:r>
      <w:r w:rsidR="00B225AF">
        <w:t xml:space="preserve">in investigations </w:t>
      </w:r>
      <w:r w:rsidR="00E767FB">
        <w:t>to obtain evidence</w:t>
      </w:r>
      <w:r w:rsidR="00E767FB" w:rsidRPr="00EE7CCE">
        <w:t xml:space="preserve"> </w:t>
      </w:r>
      <w:r w:rsidR="00E767FB" w:rsidRPr="00EE7CCE">
        <w:fldChar w:fldCharType="begin"/>
      </w:r>
      <w:r w:rsidR="00E767FB">
        <w:instrText xml:space="preserve"> ADDIN EN.CITE &lt;EndNote&gt;&lt;Cite&gt;&lt;Author&gt;Daily Graphic&lt;/Author&gt;&lt;Year&gt;2007&lt;/Year&gt;&lt;RecNum&gt;1398&lt;/RecNum&gt;&lt;Prefix&gt;see &lt;/Prefix&gt;&lt;DisplayText&gt;(see Daily Graphic, 2007)&lt;/DisplayText&gt;&lt;record&gt;&lt;rec-number&gt;1398&lt;/rec-number&gt;&lt;foreign-keys&gt;&lt;key app="EN" db-id="v09ep2eecfffdietzd259erdtz5rv2f5vpda" timestamp="1475546759"&gt;1398&lt;/key&gt;&lt;/foreign-keys&gt;&lt;ref-type name="Online Database"&gt;45&lt;/ref-type&gt;&lt;contributors&gt;&lt;authors&gt;&lt;author&gt;Daily Graphic,&lt;/author&gt;&lt;/authors&gt;&lt;/contributors&gt;&lt;titles&gt;&lt;title&gt;IGP barks at last&lt;/title&gt;&lt;/titles&gt;&lt;dates&gt;&lt;year&gt;2007&lt;/year&gt;&lt;pub-dates&gt;&lt;date&gt;29 May 2011&lt;/date&gt;&lt;/pub-dates&gt;&lt;/dates&gt;&lt;pub-location&gt;Accra, Ghana&lt;/pub-location&gt;&lt;publisher&gt;myjoyonline.com&lt;/publisher&gt;&lt;urls&gt;&lt;/urls&gt;&lt;/record&gt;&lt;/Cite&gt;&lt;/EndNote&gt;</w:instrText>
      </w:r>
      <w:r w:rsidR="00E767FB" w:rsidRPr="00EE7CCE">
        <w:fldChar w:fldCharType="separate"/>
      </w:r>
      <w:r w:rsidR="00E767FB">
        <w:rPr>
          <w:noProof/>
        </w:rPr>
        <w:t>(see Daily Graphic, 2007)</w:t>
      </w:r>
      <w:r w:rsidR="00E767FB" w:rsidRPr="00EE7CCE">
        <w:fldChar w:fldCharType="end"/>
      </w:r>
      <w:r w:rsidR="00E767FB" w:rsidRPr="00EE7CCE">
        <w:t xml:space="preserve">. </w:t>
      </w:r>
      <w:r w:rsidR="00711EB3">
        <w:t>Moreover</w:t>
      </w:r>
      <w:r w:rsidR="009E2826">
        <w:t>,</w:t>
      </w:r>
      <w:r w:rsidR="00905E69" w:rsidRPr="00EE7CCE">
        <w:t xml:space="preserve"> </w:t>
      </w:r>
      <w:r w:rsidR="00E767FB" w:rsidRPr="00EE7CCE">
        <w:t>report</w:t>
      </w:r>
      <w:r w:rsidR="00E767FB">
        <w:t xml:space="preserve">s </w:t>
      </w:r>
      <w:r w:rsidR="00711EB3">
        <w:t>on</w:t>
      </w:r>
      <w:r w:rsidR="00BA3F46">
        <w:t xml:space="preserve"> </w:t>
      </w:r>
      <w:r w:rsidR="00E767FB">
        <w:t>police prosecutor</w:t>
      </w:r>
      <w:r w:rsidR="00E767FB" w:rsidRPr="00EE7CCE">
        <w:t xml:space="preserve">s abusing prosecution processes, </w:t>
      </w:r>
      <w:r w:rsidR="00711EB3">
        <w:t xml:space="preserve">mostly </w:t>
      </w:r>
      <w:r w:rsidR="00E767FB" w:rsidRPr="00EE7CCE">
        <w:t>at pre-trial stages</w:t>
      </w:r>
      <w:r w:rsidR="00BA3F46">
        <w:t>,</w:t>
      </w:r>
      <w:r w:rsidR="009E2826">
        <w:t xml:space="preserve"> abound</w:t>
      </w:r>
      <w:r w:rsidR="00E767FB" w:rsidRPr="00EE7CCE">
        <w:t xml:space="preserve"> </w:t>
      </w:r>
      <w:r w:rsidR="00E767FB" w:rsidRPr="00EE7CCE">
        <w:fldChar w:fldCharType="begin">
          <w:fldData xml:space="preserve">PEVuZE5vdGU+PENpdGU+PEF1dGhvcj5EYWlseSBHcmFwaGljPC9BdXRob3I+PFllYXI+MjAwNzwv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</w:fldData>
        </w:fldChar>
      </w:r>
      <w:r w:rsidR="00911E44">
        <w:instrText xml:space="preserve"> ADDIN EN.CITE </w:instrText>
      </w:r>
      <w:r w:rsidR="00911E44">
        <w:fldChar w:fldCharType="begin">
          <w:fldData xml:space="preserve">PEVuZE5vdGU+PENpdGU+PEF1dGhvcj5EYWlseSBHcmFwaGljPC9BdXRob3I+PFllYXI+MjAwNzwv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</w:fldData>
        </w:fldChar>
      </w:r>
      <w:r w:rsidR="00911E44">
        <w:instrText xml:space="preserve"> ADDIN EN.CITE.DATA </w:instrText>
      </w:r>
      <w:r w:rsidR="00911E44">
        <w:fldChar w:fldCharType="end"/>
      </w:r>
      <w:r w:rsidR="00E767FB" w:rsidRPr="00EE7CCE">
        <w:fldChar w:fldCharType="separate"/>
      </w:r>
      <w:r w:rsidR="00381C46">
        <w:rPr>
          <w:noProof/>
        </w:rPr>
        <w:t>(see Archer Commission, 1997; Atuguba, 2007; Daily Graphic, 2007; Dilip &amp; Otwin, 2009)</w:t>
      </w:r>
      <w:r w:rsidR="00E767FB" w:rsidRPr="00EE7CCE">
        <w:fldChar w:fldCharType="end"/>
      </w:r>
      <w:r w:rsidR="00E767FB" w:rsidRPr="00EE7CCE">
        <w:t xml:space="preserve">. </w:t>
      </w:r>
    </w:p>
    <w:p w14:paraId="3BA0C18D" w14:textId="6D19D301" w:rsidR="00E767FB" w:rsidRPr="00905E69" w:rsidRDefault="00D85591" w:rsidP="006B6874">
      <w:pPr>
        <w:pStyle w:val="FirstParagraph"/>
      </w:pPr>
      <w:r>
        <w:rPr>
          <w:rFonts w:eastAsia="Times New Roman"/>
        </w:rPr>
        <w:t xml:space="preserve">Notwithstanding police prosecution’s problems in Ghana, </w:t>
      </w:r>
      <w:r w:rsidR="00266EF5">
        <w:rPr>
          <w:rFonts w:eastAsia="Times New Roman"/>
        </w:rPr>
        <w:t>i</w:t>
      </w:r>
      <w:r>
        <w:rPr>
          <w:rFonts w:eastAsia="Times New Roman"/>
        </w:rPr>
        <w:t xml:space="preserve">t </w:t>
      </w:r>
      <w:r w:rsidR="00266EF5">
        <w:rPr>
          <w:rFonts w:eastAsia="Times New Roman"/>
        </w:rPr>
        <w:t>has not received sufficient academic attention</w:t>
      </w:r>
      <w:r w:rsidRPr="00EE7CCE">
        <w:rPr>
          <w:rFonts w:eastAsia="Times New Roman"/>
        </w:rPr>
        <w:t>.</w:t>
      </w:r>
      <w:r>
        <w:rPr>
          <w:rFonts w:eastAsia="Times New Roman"/>
        </w:rPr>
        <w:t xml:space="preserve"> </w:t>
      </w:r>
      <w:r w:rsidR="00845B01">
        <w:rPr>
          <w:rFonts w:eastAsia="Times New Roman"/>
        </w:rPr>
        <w:t>While p</w:t>
      </w:r>
      <w:r w:rsidR="00305B74" w:rsidRPr="00EE7CCE">
        <w:t>olicing</w:t>
      </w:r>
      <w:r w:rsidR="00305B74">
        <w:t xml:space="preserve"> </w:t>
      </w:r>
      <w:r w:rsidR="00845B01">
        <w:t xml:space="preserve">in Ghana </w:t>
      </w:r>
      <w:r w:rsidR="00305B74">
        <w:t xml:space="preserve">has witnessed </w:t>
      </w:r>
      <w:r w:rsidR="006D0080">
        <w:t xml:space="preserve">a </w:t>
      </w:r>
      <w:r w:rsidR="00305B74">
        <w:rPr>
          <w:rFonts w:eastAsia="Times New Roman"/>
        </w:rPr>
        <w:t>si</w:t>
      </w:r>
      <w:r w:rsidR="00305B74" w:rsidRPr="00EE7CCE">
        <w:t xml:space="preserve">gnificant </w:t>
      </w:r>
      <w:r w:rsidR="00305B74">
        <w:t xml:space="preserve">amount of </w:t>
      </w:r>
      <w:r w:rsidR="00305B74" w:rsidRPr="00EE7CCE">
        <w:t>research</w:t>
      </w:r>
      <w:r w:rsidR="00493456" w:rsidRPr="00EE7CCE">
        <w:t xml:space="preserve"> </w:t>
      </w:r>
      <w:r w:rsidR="00E767FB">
        <w:fldChar w:fldCharType="begin">
          <w:fldData xml:space="preserve">PEVuZE5vdGU+PENpdGU+PEF1dGhvcj5BbmluZzwvQXV0aG9yPjxZZWFyPjIwMDI8L1llYXI+PFJl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</w:fldData>
        </w:fldChar>
      </w:r>
      <w:r w:rsidR="00911E44">
        <w:instrText xml:space="preserve"> ADDIN EN.CITE </w:instrText>
      </w:r>
      <w:r w:rsidR="00911E44">
        <w:fldChar w:fldCharType="begin">
          <w:fldData xml:space="preserve">PEVuZE5vdGU+PENpdGU+PEF1dGhvcj5BbmluZzwvQXV0aG9yPjxZZWFyPjIwMDI8L1llYXI+PFJl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</w:fldData>
        </w:fldChar>
      </w:r>
      <w:r w:rsidR="00911E44">
        <w:instrText xml:space="preserve"> ADDIN EN.CITE.DATA </w:instrText>
      </w:r>
      <w:r w:rsidR="00911E44">
        <w:fldChar w:fldCharType="end"/>
      </w:r>
      <w:r w:rsidR="00E767FB">
        <w:fldChar w:fldCharType="separate"/>
      </w:r>
      <w:r w:rsidR="00E527C5">
        <w:rPr>
          <w:noProof/>
        </w:rPr>
        <w:t>(e.g., Aning, 2002; Atuguba, 2007; Boateng, 2012; Tankebe, 2008, 2019)</w:t>
      </w:r>
      <w:r w:rsidR="00E767FB">
        <w:fldChar w:fldCharType="end"/>
      </w:r>
      <w:r w:rsidR="00493456">
        <w:t xml:space="preserve">, </w:t>
      </w:r>
      <w:r w:rsidR="00A86561">
        <w:t>r</w:t>
      </w:r>
      <w:r w:rsidR="00852CDF">
        <w:t>esearch</w:t>
      </w:r>
      <w:r w:rsidR="000D0E1C">
        <w:t xml:space="preserve"> </w:t>
      </w:r>
      <w:r w:rsidR="00266EF5">
        <w:t>on</w:t>
      </w:r>
      <w:r w:rsidR="00BA3F46">
        <w:t xml:space="preserve"> </w:t>
      </w:r>
      <w:r w:rsidR="000D0E1C">
        <w:t>police prosecution</w:t>
      </w:r>
      <w:r w:rsidR="00381C46">
        <w:t xml:space="preserve"> and </w:t>
      </w:r>
      <w:r w:rsidR="00E767FB">
        <w:t xml:space="preserve">the </w:t>
      </w:r>
      <w:r w:rsidR="00E767FB" w:rsidRPr="00C808DC">
        <w:rPr>
          <w:rFonts w:eastAsia="Times New Roman"/>
        </w:rPr>
        <w:t xml:space="preserve">role of </w:t>
      </w:r>
      <w:r w:rsidR="00E767FB">
        <w:rPr>
          <w:rFonts w:eastAsia="Times New Roman"/>
        </w:rPr>
        <w:t>police prosecutors in justice administration</w:t>
      </w:r>
      <w:r w:rsidR="009E2826">
        <w:rPr>
          <w:rFonts w:eastAsia="Times New Roman"/>
        </w:rPr>
        <w:t xml:space="preserve"> </w:t>
      </w:r>
      <w:r w:rsidR="00381C46">
        <w:t xml:space="preserve">is </w:t>
      </w:r>
      <w:r w:rsidR="00381C46" w:rsidRPr="00F11CFB">
        <w:t>scanty</w:t>
      </w:r>
      <w:r w:rsidR="00E767FB">
        <w:rPr>
          <w:rFonts w:eastAsia="Times New Roman"/>
        </w:rPr>
        <w:t xml:space="preserve">. </w:t>
      </w:r>
      <w:r w:rsidR="00634114">
        <w:rPr>
          <w:rFonts w:eastAsia="Times New Roman"/>
        </w:rPr>
        <w:t>Indeed, e</w:t>
      </w:r>
      <w:r w:rsidR="006D0080">
        <w:rPr>
          <w:rFonts w:eastAsia="Times New Roman"/>
        </w:rPr>
        <w:t>xcept for</w:t>
      </w:r>
      <w:r w:rsidR="00A86561">
        <w:rPr>
          <w:rFonts w:eastAsia="Times New Roman"/>
        </w:rPr>
        <w:t xml:space="preserve"> </w:t>
      </w:r>
      <w:r w:rsidR="00852CDF">
        <w:rPr>
          <w:rFonts w:eastAsia="Times New Roman"/>
        </w:rPr>
        <w:fldChar w:fldCharType="begin"/>
      </w:r>
      <w:r w:rsidR="00CB75D9">
        <w:rPr>
          <w:rFonts w:eastAsia="Times New Roman"/>
        </w:rPr>
        <w:instrText xml:space="preserve"> ADDIN EN.CITE &lt;EndNote&gt;&lt;Cite AuthorYear="1"&gt;&lt;Author&gt;Amagnya&lt;/Author&gt;&lt;Year&gt;2011&lt;/Year&gt;&lt;RecNum&gt;941&lt;/RecNum&gt;&lt;Suffix&gt;`, 2017&lt;/Suffix&gt;&lt;DisplayText&gt;Amagnya (2011, 2017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/EndNote&gt;</w:instrText>
      </w:r>
      <w:r w:rsidR="00852CDF">
        <w:rPr>
          <w:rFonts w:eastAsia="Times New Roman"/>
        </w:rPr>
        <w:fldChar w:fldCharType="separate"/>
      </w:r>
      <w:r w:rsidR="00CB75D9">
        <w:rPr>
          <w:rFonts w:eastAsia="Times New Roman"/>
          <w:noProof/>
        </w:rPr>
        <w:t>Amagnya (2011, 2017)</w:t>
      </w:r>
      <w:r w:rsidR="00852CDF">
        <w:rPr>
          <w:rFonts w:eastAsia="Times New Roman"/>
        </w:rPr>
        <w:fldChar w:fldCharType="end"/>
      </w:r>
      <w:r w:rsidR="00381C46">
        <w:rPr>
          <w:rFonts w:eastAsia="Times New Roman"/>
        </w:rPr>
        <w:t>,</w:t>
      </w:r>
      <w:r w:rsidR="00A86561" w:rsidRPr="00A86561">
        <w:rPr>
          <w:rFonts w:eastAsia="Times New Roman"/>
        </w:rPr>
        <w:t xml:space="preserve"> </w:t>
      </w:r>
      <w:r w:rsidR="00634114">
        <w:rPr>
          <w:rFonts w:eastAsia="Times New Roman"/>
        </w:rPr>
        <w:t xml:space="preserve">there is </w:t>
      </w:r>
      <w:r w:rsidR="00A86561">
        <w:rPr>
          <w:rFonts w:eastAsia="Times New Roman"/>
        </w:rPr>
        <w:t>no</w:t>
      </w:r>
      <w:r w:rsidR="00A86561" w:rsidRPr="00EE7CCE">
        <w:rPr>
          <w:rFonts w:eastAsia="Times New Roman"/>
        </w:rPr>
        <w:t xml:space="preserve"> </w:t>
      </w:r>
      <w:r w:rsidR="00634114">
        <w:rPr>
          <w:rFonts w:eastAsia="Times New Roman"/>
        </w:rPr>
        <w:t xml:space="preserve">information on </w:t>
      </w:r>
      <w:r w:rsidR="00634114">
        <w:t xml:space="preserve">police prosecutors’ work and </w:t>
      </w:r>
      <w:r w:rsidR="00634114" w:rsidRPr="00EE7CCE">
        <w:rPr>
          <w:rFonts w:eastAsia="Times New Roman"/>
        </w:rPr>
        <w:t>p</w:t>
      </w:r>
      <w:r w:rsidR="00634114" w:rsidRPr="00EE7CCE">
        <w:t xml:space="preserve">olice </w:t>
      </w:r>
      <w:r w:rsidR="00634114">
        <w:t>prosecution</w:t>
      </w:r>
      <w:r w:rsidR="00A86561">
        <w:t>.</w:t>
      </w:r>
      <w:r w:rsidR="00A86561" w:rsidRPr="00305B74">
        <w:rPr>
          <w:rFonts w:eastAsia="Times New Roman"/>
        </w:rPr>
        <w:t xml:space="preserve"> </w:t>
      </w:r>
      <w:r>
        <w:rPr>
          <w:rFonts w:eastAsia="Times New Roman"/>
        </w:rPr>
        <w:t>Currently</w:t>
      </w:r>
      <w:r w:rsidR="00836D5C">
        <w:rPr>
          <w:rFonts w:eastAsia="Times New Roman"/>
        </w:rPr>
        <w:t>, m</w:t>
      </w:r>
      <w:r w:rsidR="00A86561">
        <w:rPr>
          <w:rFonts w:eastAsia="Times New Roman"/>
        </w:rPr>
        <w:t xml:space="preserve">ost </w:t>
      </w:r>
      <w:r w:rsidR="00A320B4">
        <w:rPr>
          <w:rFonts w:eastAsia="Times New Roman"/>
        </w:rPr>
        <w:t>information on</w:t>
      </w:r>
      <w:r w:rsidR="00A86561">
        <w:rPr>
          <w:rFonts w:eastAsia="Times New Roman"/>
        </w:rPr>
        <w:t xml:space="preserve"> police prosecution comes from </w:t>
      </w:r>
      <w:r w:rsidR="00E767FB">
        <w:rPr>
          <w:rFonts w:eastAsia="Times New Roman"/>
        </w:rPr>
        <w:t>p</w:t>
      </w:r>
      <w:r w:rsidR="00E767FB" w:rsidRPr="00EE7CCE">
        <w:t>olitical</w:t>
      </w:r>
      <w:r w:rsidR="00852CDF">
        <w:t>ly</w:t>
      </w:r>
      <w:r w:rsidR="00E767FB" w:rsidRPr="00EE7CCE">
        <w:t xml:space="preserve"> motivated media discussions</w:t>
      </w:r>
      <w:r w:rsidR="00634114">
        <w:t xml:space="preserve"> and </w:t>
      </w:r>
      <w:r w:rsidR="00E767FB">
        <w:t>news reports.</w:t>
      </w:r>
      <w:r w:rsidR="00E767FB" w:rsidRPr="00EE7CCE">
        <w:t xml:space="preserve"> </w:t>
      </w:r>
      <w:r w:rsidR="00B225AF">
        <w:t>I</w:t>
      </w:r>
      <w:r w:rsidR="00FB5161">
        <w:t>n this context,</w:t>
      </w:r>
      <w:r w:rsidR="00381C46">
        <w:t xml:space="preserve"> </w:t>
      </w:r>
      <w:r w:rsidR="00042F44">
        <w:t>this study</w:t>
      </w:r>
      <w:r w:rsidR="00E767FB">
        <w:t xml:space="preserve"> </w:t>
      </w:r>
      <w:r w:rsidR="00905E69">
        <w:t>explor</w:t>
      </w:r>
      <w:r w:rsidR="00042F44">
        <w:t>es</w:t>
      </w:r>
      <w:r w:rsidR="00905E69">
        <w:t xml:space="preserve"> </w:t>
      </w:r>
      <w:r w:rsidR="00B225AF">
        <w:t xml:space="preserve">police prosecution </w:t>
      </w:r>
      <w:r w:rsidR="00634114">
        <w:t xml:space="preserve">practices </w:t>
      </w:r>
      <w:r w:rsidR="00B225AF">
        <w:t>in Ghana</w:t>
      </w:r>
      <w:r w:rsidR="00634114">
        <w:t xml:space="preserve"> from police prosecutor</w:t>
      </w:r>
      <w:r w:rsidR="00634114" w:rsidRPr="00C808DC">
        <w:t>s</w:t>
      </w:r>
      <w:r w:rsidR="00634114">
        <w:t>’</w:t>
      </w:r>
      <w:r w:rsidR="00634114" w:rsidRPr="00B225AF">
        <w:t xml:space="preserve"> </w:t>
      </w:r>
      <w:r w:rsidR="00634114">
        <w:t>perspectives</w:t>
      </w:r>
      <w:r w:rsidR="00E767FB" w:rsidRPr="000D0AE8">
        <w:rPr>
          <w:rFonts w:eastAsia="Times New Roman"/>
        </w:rPr>
        <w:t>.</w:t>
      </w:r>
    </w:p>
    <w:p w14:paraId="637D4717" w14:textId="77777777" w:rsidR="00E767FB" w:rsidRPr="000A04BF" w:rsidRDefault="00342BA4" w:rsidP="00E767FB">
      <w:pPr>
        <w:pStyle w:val="Heading1"/>
      </w:pPr>
      <w:r>
        <w:t>Data</w:t>
      </w:r>
      <w:r w:rsidR="007C0619">
        <w:t>,</w:t>
      </w:r>
      <w:r>
        <w:t xml:space="preserve"> </w:t>
      </w:r>
      <w:r w:rsidR="00E767FB" w:rsidRPr="000A04BF">
        <w:t>Methods</w:t>
      </w:r>
      <w:r w:rsidR="007C0619" w:rsidRPr="007C0619">
        <w:t xml:space="preserve"> </w:t>
      </w:r>
      <w:r w:rsidR="007C0619">
        <w:t>and Participants</w:t>
      </w:r>
    </w:p>
    <w:p w14:paraId="357DFBD5" w14:textId="07D1F9EA" w:rsidR="00E767FB" w:rsidRPr="00DB483D" w:rsidRDefault="00E767FB" w:rsidP="00BB053B">
      <w:pPr>
        <w:pStyle w:val="FirstParagraph"/>
        <w:ind w:firstLine="0"/>
      </w:pPr>
      <w:bookmarkStart w:id="0" w:name="_Hlk77166121"/>
      <w:r w:rsidRPr="00DB483D">
        <w:t>The data for this study w</w:t>
      </w:r>
      <w:r w:rsidR="009E2826" w:rsidRPr="00DB483D">
        <w:t>ere</w:t>
      </w:r>
      <w:r w:rsidRPr="00DB483D">
        <w:t xml:space="preserve"> collected </w:t>
      </w:r>
      <w:r w:rsidR="009E2826" w:rsidRPr="00DB483D">
        <w:t xml:space="preserve">from a sample of </w:t>
      </w:r>
      <w:r w:rsidR="0074440F" w:rsidRPr="00DB483D">
        <w:t xml:space="preserve">33 </w:t>
      </w:r>
      <w:r w:rsidR="009E2826" w:rsidRPr="00DB483D">
        <w:t>police prosecutors in</w:t>
      </w:r>
      <w:r w:rsidR="00381C46" w:rsidRPr="00DB483D">
        <w:t xml:space="preserve"> </w:t>
      </w:r>
      <w:r w:rsidR="004220A6" w:rsidRPr="00DB483D">
        <w:t xml:space="preserve">the Ghanaian </w:t>
      </w:r>
      <w:r w:rsidR="00C768D6" w:rsidRPr="00DB483D">
        <w:t xml:space="preserve">cosmopolitan </w:t>
      </w:r>
      <w:r w:rsidR="004220A6" w:rsidRPr="00DB483D">
        <w:t xml:space="preserve">cities of </w:t>
      </w:r>
      <w:r w:rsidR="009E2826" w:rsidRPr="00DB483D">
        <w:t>Accra and Kumasi</w:t>
      </w:r>
      <w:r w:rsidR="00BB053B" w:rsidRPr="00DB483D">
        <w:t xml:space="preserve">. These cities </w:t>
      </w:r>
      <w:r w:rsidR="00C768D6" w:rsidRPr="00DB483D">
        <w:t xml:space="preserve">experienced </w:t>
      </w:r>
      <w:r w:rsidR="009E2826" w:rsidRPr="00DB483D">
        <w:t xml:space="preserve">high criminal activities and </w:t>
      </w:r>
      <w:r w:rsidR="00C768D6" w:rsidRPr="00DB483D">
        <w:t xml:space="preserve">have </w:t>
      </w:r>
      <w:r w:rsidR="009E2826" w:rsidRPr="00DB483D">
        <w:t>many police prosecutors and courts</w:t>
      </w:r>
      <w:r w:rsidR="00493456" w:rsidRPr="00DB483D">
        <w:t xml:space="preserve"> </w:t>
      </w:r>
      <w:bookmarkEnd w:id="0"/>
      <w:r w:rsidRPr="00DB483D">
        <w:fldChar w:fldCharType="begin">
          <w:fldData xml:space="preserve">PEVuZE5vdGU+PENpdGU+PEF1dGhvcj5HaGFuYSBTdGF0aXN0aWNhbCBTZXJ2aWNlPC9BdXRob3I+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</w:fldData>
        </w:fldChar>
      </w:r>
      <w:r w:rsidR="00911E44" w:rsidRPr="00DB483D">
        <w:instrText xml:space="preserve"> ADDIN EN.CITE </w:instrText>
      </w:r>
      <w:r w:rsidR="00911E44" w:rsidRPr="00DB483D">
        <w:fldChar w:fldCharType="begin">
          <w:fldData xml:space="preserve">PEVuZE5vdGU+PENpdGU+PEF1dGhvcj5HaGFuYSBTdGF0aXN0aWNhbCBTZXJ2aWNlPC9BdXRob3I+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</w:fldData>
        </w:fldChar>
      </w:r>
      <w:r w:rsidR="00911E44" w:rsidRPr="00DB483D">
        <w:instrText xml:space="preserve"> ADDIN EN.CITE.DATA </w:instrText>
      </w:r>
      <w:r w:rsidR="00911E44" w:rsidRPr="00DB483D">
        <w:fldChar w:fldCharType="end"/>
      </w:r>
      <w:r w:rsidRPr="00DB483D">
        <w:fldChar w:fldCharType="separate"/>
      </w:r>
      <w:r w:rsidR="009E2826" w:rsidRPr="00DB483D">
        <w:rPr>
          <w:noProof/>
        </w:rPr>
        <w:t>(see Ghana Police Service, 2017; Ghana Statistical Service, 2016; Judicial Service of Ghana, 2014)</w:t>
      </w:r>
      <w:r w:rsidRPr="00DB483D">
        <w:fldChar w:fldCharType="end"/>
      </w:r>
      <w:r w:rsidRPr="00DB483D">
        <w:t xml:space="preserve">. </w:t>
      </w:r>
      <w:r w:rsidR="00BA3F46" w:rsidRPr="00DB483D">
        <w:t>T</w:t>
      </w:r>
      <w:r w:rsidR="00FB5161">
        <w:t>he study was approved by Criminology Institute at the University of Cambridge’s and the GPS to comply with ethical guidelines</w:t>
      </w:r>
      <w:r w:rsidRPr="00DB483D">
        <w:t xml:space="preserve">. </w:t>
      </w:r>
      <w:r w:rsidR="00836403" w:rsidRPr="00DB483D">
        <w:t xml:space="preserve">After </w:t>
      </w:r>
      <w:r w:rsidR="004E0ACD" w:rsidRPr="00DB483D">
        <w:t>approval</w:t>
      </w:r>
      <w:r w:rsidR="00C768D6" w:rsidRPr="00DB483D">
        <w:t xml:space="preserve"> by the GPS</w:t>
      </w:r>
      <w:r w:rsidR="00836403" w:rsidRPr="00DB483D">
        <w:t xml:space="preserve">, </w:t>
      </w:r>
      <w:r w:rsidRPr="00DB483D">
        <w:t>J</w:t>
      </w:r>
      <w:r w:rsidR="00493456" w:rsidRPr="00DB483D">
        <w:t>u</w:t>
      </w:r>
      <w:r w:rsidR="007F0ECC" w:rsidRPr="00DB483D">
        <w:t>dicial</w:t>
      </w:r>
      <w:r w:rsidR="00493456" w:rsidRPr="00DB483D">
        <w:t>-</w:t>
      </w:r>
      <w:r w:rsidRPr="00DB483D">
        <w:t>P</w:t>
      </w:r>
      <w:r w:rsidR="00493456" w:rsidRPr="00DB483D">
        <w:t>ol</w:t>
      </w:r>
      <w:r w:rsidR="007F0ECC" w:rsidRPr="00DB483D">
        <w:t>ice</w:t>
      </w:r>
      <w:r w:rsidRPr="00DB483D">
        <w:t xml:space="preserve"> </w:t>
      </w:r>
      <w:r w:rsidR="00342BA4" w:rsidRPr="00DB483D">
        <w:t>heads</w:t>
      </w:r>
      <w:r w:rsidR="00C768D6" w:rsidRPr="00DB483D">
        <w:t xml:space="preserve"> </w:t>
      </w:r>
      <w:r w:rsidR="004E0ACD">
        <w:t xml:space="preserve">at </w:t>
      </w:r>
      <w:r w:rsidR="004E0ACD" w:rsidRPr="00DB483D">
        <w:t>Accra, Kumasi</w:t>
      </w:r>
      <w:r w:rsidR="004E0ACD">
        <w:t xml:space="preserve">, and </w:t>
      </w:r>
      <w:r w:rsidR="004E0ACD" w:rsidRPr="00DB483D">
        <w:t>the</w:t>
      </w:r>
      <w:r w:rsidR="004E0ACD">
        <w:t xml:space="preserve"> </w:t>
      </w:r>
      <w:r w:rsidR="004E0ACD" w:rsidRPr="00DB483D">
        <w:t>headquarters</w:t>
      </w:r>
      <w:r w:rsidR="004E0ACD">
        <w:t xml:space="preserve"> </w:t>
      </w:r>
      <w:r w:rsidR="00C768D6" w:rsidRPr="00DB483D">
        <w:t>were contacted</w:t>
      </w:r>
      <w:r w:rsidR="004E0ACD">
        <w:t>. T</w:t>
      </w:r>
      <w:r w:rsidR="00C768D6" w:rsidRPr="00DB483D">
        <w:t>he</w:t>
      </w:r>
      <w:r w:rsidR="004E0ACD">
        <w:t xml:space="preserve"> heads c</w:t>
      </w:r>
      <w:r w:rsidR="004220A6" w:rsidRPr="00DB483D">
        <w:t>onvened</w:t>
      </w:r>
      <w:r w:rsidRPr="00DB483D">
        <w:t xml:space="preserve"> meeting</w:t>
      </w:r>
      <w:r w:rsidR="00342BA4" w:rsidRPr="00DB483D">
        <w:t>s</w:t>
      </w:r>
      <w:r w:rsidRPr="00DB483D">
        <w:t xml:space="preserve"> </w:t>
      </w:r>
      <w:r w:rsidR="00381C46" w:rsidRPr="00DB483D">
        <w:t xml:space="preserve">with prosecutors </w:t>
      </w:r>
      <w:r w:rsidR="00836D5C" w:rsidRPr="00DB483D">
        <w:t>for</w:t>
      </w:r>
      <w:r w:rsidRPr="00DB483D">
        <w:t xml:space="preserve"> the </w:t>
      </w:r>
      <w:r w:rsidR="00593CD8" w:rsidRPr="00DB483D">
        <w:t>researcher</w:t>
      </w:r>
      <w:r w:rsidR="00836D5C" w:rsidRPr="00DB483D">
        <w:t xml:space="preserve"> to</w:t>
      </w:r>
      <w:r w:rsidR="00593CD8" w:rsidRPr="00DB483D">
        <w:t xml:space="preserve"> </w:t>
      </w:r>
      <w:r w:rsidR="00381C46" w:rsidRPr="00DB483D">
        <w:t xml:space="preserve">explain </w:t>
      </w:r>
      <w:r w:rsidR="00593CD8" w:rsidRPr="00DB483D">
        <w:t xml:space="preserve">the study and </w:t>
      </w:r>
      <w:r w:rsidR="00C768D6" w:rsidRPr="00DB483D">
        <w:t>issues of</w:t>
      </w:r>
      <w:r w:rsidR="00593CD8" w:rsidRPr="00DB483D">
        <w:t xml:space="preserve"> confidentiality and anonymity </w:t>
      </w:r>
      <w:r w:rsidR="00381C46" w:rsidRPr="00DB483D">
        <w:t xml:space="preserve">to them </w:t>
      </w:r>
      <w:r w:rsidR="00DB483D" w:rsidRPr="00DB483D">
        <w:t xml:space="preserve">and </w:t>
      </w:r>
      <w:r w:rsidR="00BA3F46" w:rsidRPr="00DB483D">
        <w:t xml:space="preserve">seek </w:t>
      </w:r>
      <w:r w:rsidRPr="00DB483D">
        <w:t>the</w:t>
      </w:r>
      <w:r w:rsidR="00342BA4" w:rsidRPr="00DB483D">
        <w:t xml:space="preserve">ir consent </w:t>
      </w:r>
      <w:r w:rsidR="00BA3F46" w:rsidRPr="00DB483D">
        <w:t xml:space="preserve">to participate </w:t>
      </w:r>
      <w:r w:rsidR="00BA3F46" w:rsidRPr="00DB483D">
        <w:lastRenderedPageBreak/>
        <w:t>in the study</w:t>
      </w:r>
      <w:r w:rsidRPr="00DB483D">
        <w:t xml:space="preserve">. </w:t>
      </w:r>
      <w:r w:rsidR="00BA3F46" w:rsidRPr="00DB483D">
        <w:t xml:space="preserve">Although </w:t>
      </w:r>
      <w:r w:rsidR="005B6B8B" w:rsidRPr="00DB483D">
        <w:t>4</w:t>
      </w:r>
      <w:r w:rsidR="00BB053B" w:rsidRPr="00DB483D">
        <w:t>8</w:t>
      </w:r>
      <w:r w:rsidR="00DB483D" w:rsidRPr="00DB483D">
        <w:t xml:space="preserve"> prosecutors </w:t>
      </w:r>
      <w:r w:rsidR="00BB053B" w:rsidRPr="00DB483D">
        <w:t>from</w:t>
      </w:r>
      <w:r w:rsidR="00DB483D" w:rsidRPr="00DB483D">
        <w:t xml:space="preserve"> the headquarters (13), Accra (20</w:t>
      </w:r>
      <w:proofErr w:type="gramStart"/>
      <w:r w:rsidR="00DB483D" w:rsidRPr="00DB483D">
        <w:t>),  and</w:t>
      </w:r>
      <w:proofErr w:type="gramEnd"/>
      <w:r w:rsidR="00DB483D" w:rsidRPr="00DB483D">
        <w:t xml:space="preserve"> </w:t>
      </w:r>
      <w:r w:rsidR="00BA3F46" w:rsidRPr="00DB483D">
        <w:t>Kumasi</w:t>
      </w:r>
      <w:r w:rsidR="00DB483D" w:rsidRPr="00DB483D">
        <w:t xml:space="preserve"> (15) attended the meetings</w:t>
      </w:r>
      <w:r w:rsidR="00BB053B" w:rsidRPr="00DB483D">
        <w:t>, o</w:t>
      </w:r>
      <w:r w:rsidR="00381C46" w:rsidRPr="00DB483D">
        <w:t xml:space="preserve">nly </w:t>
      </w:r>
      <w:r w:rsidR="005B6B8B" w:rsidRPr="00DB483D">
        <w:t>th</w:t>
      </w:r>
      <w:r w:rsidR="00DB483D" w:rsidRPr="00DB483D">
        <w:t>os</w:t>
      </w:r>
      <w:r w:rsidR="005B6B8B" w:rsidRPr="00DB483D">
        <w:t xml:space="preserve">e </w:t>
      </w:r>
      <w:r w:rsidR="00381C46" w:rsidRPr="00DB483D">
        <w:t xml:space="preserve">who consented </w:t>
      </w:r>
      <w:r w:rsidR="00BA3F46" w:rsidRPr="00DB483D">
        <w:t xml:space="preserve">and were accessible </w:t>
      </w:r>
      <w:r w:rsidR="00381C46" w:rsidRPr="00DB483D">
        <w:t>were in</w:t>
      </w:r>
      <w:r w:rsidR="00BA3F46" w:rsidRPr="00DB483D">
        <w:t>terviewed</w:t>
      </w:r>
      <w:r w:rsidR="00381C46" w:rsidRPr="00DB483D">
        <w:t>.</w:t>
      </w:r>
    </w:p>
    <w:p w14:paraId="1734E5EC" w14:textId="02A7B732" w:rsidR="00493456" w:rsidRPr="00814751" w:rsidRDefault="00DB483D" w:rsidP="00493456">
      <w:pPr>
        <w:pStyle w:val="FirstParagraph"/>
      </w:pPr>
      <w:r w:rsidRPr="00814751">
        <w:t>When data collection ended</w:t>
      </w:r>
      <w:r w:rsidR="00836403" w:rsidRPr="00814751">
        <w:t xml:space="preserve">, </w:t>
      </w:r>
      <w:r w:rsidR="00474753" w:rsidRPr="00814751">
        <w:t>20</w:t>
      </w:r>
      <w:r w:rsidR="00836403" w:rsidRPr="00814751">
        <w:t xml:space="preserve"> </w:t>
      </w:r>
      <w:r w:rsidR="00474753" w:rsidRPr="00814751">
        <w:t xml:space="preserve">one-on-one interviews </w:t>
      </w:r>
      <w:r w:rsidR="00BB053B" w:rsidRPr="00814751">
        <w:t xml:space="preserve">were </w:t>
      </w:r>
      <w:r w:rsidR="00474753" w:rsidRPr="00814751">
        <w:t>conducted</w:t>
      </w:r>
      <w:r w:rsidR="00D21A0E" w:rsidRPr="00814751">
        <w:t xml:space="preserve"> </w:t>
      </w:r>
      <w:r w:rsidR="00474753" w:rsidRPr="00814751">
        <w:t>in Accra and Kumasi</w:t>
      </w:r>
      <w:r w:rsidR="00C84B77">
        <w:t>: e</w:t>
      </w:r>
      <w:r w:rsidRPr="00814751">
        <w:t>ach city</w:t>
      </w:r>
      <w:r w:rsidR="00342BA4" w:rsidRPr="00814751">
        <w:t xml:space="preserve"> </w:t>
      </w:r>
      <w:r w:rsidRPr="00814751">
        <w:t>has ten p</w:t>
      </w:r>
      <w:r w:rsidR="00C84B77">
        <w:t>articipants</w:t>
      </w:r>
      <w:r w:rsidRPr="00814751">
        <w:t xml:space="preserve"> to avoid one city </w:t>
      </w:r>
      <w:r w:rsidR="00FB5161">
        <w:t xml:space="preserve">being </w:t>
      </w:r>
      <w:r w:rsidRPr="00814751">
        <w:t xml:space="preserve">overly represented </w:t>
      </w:r>
      <w:r w:rsidR="00342BA4" w:rsidRPr="00814751">
        <w:fldChar w:fldCharType="begin"/>
      </w:r>
      <w:r w:rsidR="00342BA4" w:rsidRPr="00814751">
        <w:instrText xml:space="preserve"> ADDIN EN.CITE &lt;EndNote&gt;&lt;Cite&gt;&lt;Author&gt;Bachman&lt;/Author&gt;&lt;Year&gt;2019&lt;/Year&gt;&lt;RecNum&gt;1448&lt;/RecNum&gt;&lt;Prefix&gt;see &lt;/Prefix&gt;&lt;DisplayText&gt;(see Bachman &amp;amp; Schutt, 2019; Hagan, 2010)&lt;/DisplayText&gt;&lt;record&gt;&lt;rec-number&gt;1448&lt;/rec-number&gt;&lt;foreign-keys&gt;&lt;key app="EN" db-id="v09ep2eecfffdietzd259erdtz5rv2f5vpda" timestamp="1476266465"&gt;1448&lt;/key&gt;&lt;/foreign-keys&gt;&lt;ref-type name="Book"&gt;6&lt;/ref-type&gt;&lt;contributors&gt;&lt;authors&gt;&lt;author&gt;Bachman, Ronet&lt;/author&gt;&lt;author&gt;Schutt, Russell K&lt;/author&gt;&lt;/authors&gt;&lt;/contributors&gt;&lt;titles&gt;&lt;title&gt;The practice of research in criminology and criminal justice&lt;/title&gt;&lt;/titles&gt;&lt;edition&gt;7th&lt;/edition&gt;&lt;dates&gt;&lt;year&gt;2019&lt;/year&gt;&lt;/dates&gt;&lt;pub-location&gt;Thousand Oaks&lt;/pub-location&gt;&lt;publisher&gt;Sage&lt;/publisher&gt;&lt;urls&gt;&lt;/urls&gt;&lt;/record&gt;&lt;/Cite&gt;&lt;Cite&gt;&lt;Author&gt;Hagan&lt;/Author&gt;&lt;Year&gt;2010&lt;/Year&gt;&lt;RecNum&gt;1447&lt;/RecNum&gt;&lt;record&gt;&lt;rec-number&gt;1447&lt;/rec-number&gt;&lt;foreign-keys&gt;&lt;key app="EN" db-id="v09ep2eecfffdietzd259erdtz5rv2f5vpda" timestamp="1476259885"&gt;1447&lt;/key&gt;&lt;/foreign-keys&gt;&lt;ref-type name="Book"&gt;6&lt;/ref-type&gt;&lt;contributors&gt;&lt;authors&gt;&lt;author&gt;Hagan, Frank E.&lt;/author&gt;&lt;/authors&gt;&lt;/contributors&gt;&lt;titles&gt;&lt;title&gt;Research methods in criminal justice and criminology&lt;/title&gt;&lt;/titles&gt;&lt;edition&gt;8th&lt;/edition&gt;&lt;dates&gt;&lt;year&gt;2010&lt;/year&gt;&lt;/dates&gt;&lt;pub-location&gt;Upper Saddle River, NJ&lt;/pub-location&gt;&lt;publisher&gt;Prentice-Hall&lt;/publisher&gt;&lt;urls&gt;&lt;/urls&gt;&lt;/record&gt;&lt;/Cite&gt;&lt;/EndNote&gt;</w:instrText>
      </w:r>
      <w:r w:rsidR="00342BA4" w:rsidRPr="00814751">
        <w:fldChar w:fldCharType="separate"/>
      </w:r>
      <w:r w:rsidR="00342BA4" w:rsidRPr="00814751">
        <w:rPr>
          <w:noProof/>
        </w:rPr>
        <w:t>(see Bachman &amp; Schutt, 2019; Hagan, 2010)</w:t>
      </w:r>
      <w:r w:rsidR="00342BA4" w:rsidRPr="00814751">
        <w:fldChar w:fldCharType="end"/>
      </w:r>
      <w:r w:rsidR="00342BA4" w:rsidRPr="00814751">
        <w:t xml:space="preserve">. </w:t>
      </w:r>
      <w:r w:rsidRPr="00814751">
        <w:t>D</w:t>
      </w:r>
      <w:r w:rsidR="00D21A0E" w:rsidRPr="00814751">
        <w:t>ue to</w:t>
      </w:r>
      <w:r w:rsidR="00826D28" w:rsidRPr="00814751">
        <w:t xml:space="preserve"> logistical constraints of conducting individual interviews, a ‘captive audience’ interview was conducted with </w:t>
      </w:r>
      <w:r w:rsidRPr="00814751">
        <w:t xml:space="preserve">all </w:t>
      </w:r>
      <w:r w:rsidR="00826D28" w:rsidRPr="00814751">
        <w:t>the 13 prosecuto</w:t>
      </w:r>
      <w:r w:rsidR="00D21A0E" w:rsidRPr="00814751">
        <w:t>rs</w:t>
      </w:r>
      <w:r w:rsidRPr="00814751">
        <w:t xml:space="preserve"> at the headquarters</w:t>
      </w:r>
      <w:r w:rsidR="00D21A0E" w:rsidRPr="00814751">
        <w:t xml:space="preserve">. </w:t>
      </w:r>
      <w:r w:rsidR="00BB053B" w:rsidRPr="00814751">
        <w:t xml:space="preserve">A semi-structured interview guide with open-ended and closed-ended questions was used for the interviews. While most open-ended questions allowed participants to provide freeway explanations, some open-ended and close-ended questions required participants to provide definitive responses. </w:t>
      </w:r>
      <w:r w:rsidR="00814751" w:rsidRPr="00814751">
        <w:t>Interviews</w:t>
      </w:r>
      <w:r w:rsidR="00BB053B" w:rsidRPr="00814751">
        <w:t xml:space="preserve"> covered demographics, policing and prosecution career, prosecut</w:t>
      </w:r>
      <w:r w:rsidR="00814751" w:rsidRPr="00814751">
        <w:t>ion</w:t>
      </w:r>
      <w:r w:rsidR="00BB053B" w:rsidRPr="00814751">
        <w:t xml:space="preserve"> duties, processes</w:t>
      </w:r>
      <w:r w:rsidR="00814751" w:rsidRPr="00814751">
        <w:t xml:space="preserve"> </w:t>
      </w:r>
      <w:r w:rsidR="00BB053B" w:rsidRPr="00814751">
        <w:t>and challenges</w:t>
      </w:r>
      <w:r w:rsidR="00814751" w:rsidRPr="00814751">
        <w:t>, and training and development</w:t>
      </w:r>
      <w:r w:rsidR="00BB053B" w:rsidRPr="00814751">
        <w:t xml:space="preserve">. </w:t>
      </w:r>
      <w:r w:rsidR="00814751" w:rsidRPr="00814751">
        <w:t>Additionally</w:t>
      </w:r>
      <w:r w:rsidR="00342BA4" w:rsidRPr="00814751">
        <w:t>, a district and circuit court in each city w</w:t>
      </w:r>
      <w:r w:rsidR="00C67D27" w:rsidRPr="00814751">
        <w:t>ere</w:t>
      </w:r>
      <w:r w:rsidR="00342BA4" w:rsidRPr="00814751">
        <w:t xml:space="preserve"> randomly visited to observe </w:t>
      </w:r>
      <w:r w:rsidR="00814751" w:rsidRPr="00814751">
        <w:t>police-led</w:t>
      </w:r>
      <w:r w:rsidR="00342BA4" w:rsidRPr="00814751">
        <w:t xml:space="preserve"> prosecutions </w:t>
      </w:r>
      <w:r w:rsidR="009E2826" w:rsidRPr="00814751">
        <w:t>a</w:t>
      </w:r>
      <w:r w:rsidR="00381C46" w:rsidRPr="00814751">
        <w:t>nd</w:t>
      </w:r>
      <w:r w:rsidR="009E2826" w:rsidRPr="00814751">
        <w:t xml:space="preserve"> </w:t>
      </w:r>
      <w:r w:rsidR="00342BA4" w:rsidRPr="00814751">
        <w:t>interactions with judges, defence lawyers, complainants, accused persons, witnesses</w:t>
      </w:r>
      <w:r w:rsidR="00814751" w:rsidRPr="00814751">
        <w:t>,</w:t>
      </w:r>
      <w:r w:rsidR="00342BA4" w:rsidRPr="00814751">
        <w:t xml:space="preserve"> and relatives of litigants</w:t>
      </w:r>
      <w:r w:rsidR="00814751" w:rsidRPr="00814751">
        <w:t xml:space="preserve"> in courtrooms</w:t>
      </w:r>
      <w:r w:rsidR="00342BA4" w:rsidRPr="00814751">
        <w:t xml:space="preserve">. </w:t>
      </w:r>
    </w:p>
    <w:p w14:paraId="4B41C5FE" w14:textId="741F6314" w:rsidR="009E2826" w:rsidRPr="00814751" w:rsidRDefault="00D4108B" w:rsidP="009E2826">
      <w:pPr>
        <w:pStyle w:val="FirstParagraph"/>
      </w:pPr>
      <w:r w:rsidRPr="00814751">
        <w:t>N</w:t>
      </w:r>
      <w:r w:rsidR="009E2826" w:rsidRPr="00814751">
        <w:t xml:space="preserve">otes were taken </w:t>
      </w:r>
      <w:r w:rsidR="00381C46" w:rsidRPr="00814751">
        <w:t>in</w:t>
      </w:r>
      <w:r w:rsidR="009E2826" w:rsidRPr="00814751">
        <w:t xml:space="preserve"> the </w:t>
      </w:r>
      <w:r w:rsidR="00D21A0E" w:rsidRPr="00814751">
        <w:t>captive audience interview</w:t>
      </w:r>
      <w:r w:rsidR="00836D5C" w:rsidRPr="00814751">
        <w:t>;</w:t>
      </w:r>
      <w:r w:rsidR="00381C46" w:rsidRPr="00814751">
        <w:t xml:space="preserve"> </w:t>
      </w:r>
      <w:r w:rsidRPr="00814751">
        <w:t xml:space="preserve">however, </w:t>
      </w:r>
      <w:r w:rsidR="00C84B77">
        <w:t xml:space="preserve">all </w:t>
      </w:r>
      <w:r w:rsidRPr="00814751">
        <w:t>the</w:t>
      </w:r>
      <w:r w:rsidR="00425B80" w:rsidRPr="00814751">
        <w:t xml:space="preserve"> </w:t>
      </w:r>
      <w:r w:rsidR="00D21A0E" w:rsidRPr="00814751">
        <w:t xml:space="preserve">one-on-one </w:t>
      </w:r>
      <w:r w:rsidR="00381C46" w:rsidRPr="00814751">
        <w:t>interviews</w:t>
      </w:r>
      <w:r w:rsidR="00425B80" w:rsidRPr="00814751">
        <w:t xml:space="preserve"> </w:t>
      </w:r>
      <w:r w:rsidR="00381C46" w:rsidRPr="00814751">
        <w:t xml:space="preserve">were </w:t>
      </w:r>
      <w:r w:rsidR="00A85D52" w:rsidRPr="00814751">
        <w:t>audio recorded</w:t>
      </w:r>
      <w:r w:rsidR="009E2826" w:rsidRPr="00814751">
        <w:t>. T</w:t>
      </w:r>
      <w:r w:rsidR="00D866D4" w:rsidRPr="00814751">
        <w:t>ranscripts of t</w:t>
      </w:r>
      <w:r w:rsidR="009E2826" w:rsidRPr="00814751">
        <w:t>he audio-recorded interviews</w:t>
      </w:r>
      <w:r w:rsidR="00425B80" w:rsidRPr="00814751">
        <w:t>, averag</w:t>
      </w:r>
      <w:r w:rsidR="00836D5C" w:rsidRPr="00814751">
        <w:t>ing</w:t>
      </w:r>
      <w:r w:rsidR="00425B80" w:rsidRPr="00814751">
        <w:t xml:space="preserve"> 50 minutes</w:t>
      </w:r>
      <w:r w:rsidR="00D866D4" w:rsidRPr="00814751">
        <w:t>,</w:t>
      </w:r>
      <w:r w:rsidR="00425B80" w:rsidRPr="00814751">
        <w:t xml:space="preserve"> </w:t>
      </w:r>
      <w:r w:rsidR="009E2826" w:rsidRPr="00814751">
        <w:t xml:space="preserve">and </w:t>
      </w:r>
      <w:r w:rsidR="00133D45" w:rsidRPr="00814751">
        <w:t>notes</w:t>
      </w:r>
      <w:r w:rsidR="00D866D4" w:rsidRPr="00814751">
        <w:t xml:space="preserve"> </w:t>
      </w:r>
      <w:r w:rsidR="00814751" w:rsidRPr="00814751">
        <w:t xml:space="preserve">from the captive audience interview </w:t>
      </w:r>
      <w:r w:rsidR="00D866D4" w:rsidRPr="00814751">
        <w:t>were analysed thematically</w:t>
      </w:r>
      <w:r w:rsidR="009E2826" w:rsidRPr="00814751">
        <w:t>. Categories or themes based on words, phrases, sentences, or paragraphs were identified</w:t>
      </w:r>
      <w:r w:rsidR="00133D45" w:rsidRPr="00814751">
        <w:t>,</w:t>
      </w:r>
      <w:r w:rsidR="009E2826" w:rsidRPr="00814751">
        <w:t xml:space="preserve"> and </w:t>
      </w:r>
      <w:r w:rsidR="00133D45" w:rsidRPr="00814751">
        <w:t xml:space="preserve">responses </w:t>
      </w:r>
      <w:r w:rsidR="009E2826" w:rsidRPr="00814751">
        <w:t xml:space="preserve">coded into them </w:t>
      </w:r>
      <w:r w:rsidR="009E2826" w:rsidRPr="00814751">
        <w:fldChar w:fldCharType="begin"/>
      </w:r>
      <w:r w:rsidR="009E2826" w:rsidRPr="00814751">
        <w:instrText xml:space="preserve"> ADDIN EN.CITE &lt;EndNote&gt;&lt;Cite&gt;&lt;Author&gt;Braun&lt;/Author&gt;&lt;Year&gt;2012&lt;/Year&gt;&lt;RecNum&gt;3187&lt;/RecNum&gt;&lt;Prefix&gt;see &lt;/Prefix&gt;&lt;DisplayText&gt;(see Braun &amp;amp; Clarke, 2012)&lt;/DisplayText&gt;&lt;record&gt;&lt;rec-number&gt;3187&lt;/rec-number&gt;&lt;foreign-keys&gt;&lt;key app="EN" db-id="v09ep2eecfffdietzd259erdtz5rv2f5vpda" timestamp="1558929856"&gt;3187&lt;/key&gt;&lt;key app="ENWeb" db-id=""&gt;0&lt;/key&gt;&lt;/foreign-keys&gt;&lt;ref-type name="Book Section"&gt;5&lt;/ref-type&gt;&lt;contributors&gt;&lt;authors&gt;&lt;author&gt;Braun, Virginia&lt;/author&gt;&lt;author&gt;Clarke, Victoria&lt;/author&gt;&lt;/authors&gt;&lt;secondary-authors&gt;&lt;author&gt;Cooper, H&lt;/author&gt;&lt;author&gt;Camic, P. M.&lt;/author&gt;&lt;author&gt;Long, D. L.&lt;/author&gt;&lt;author&gt;Panter, A. T.&lt;/author&gt;&lt;author&gt;Rindskopf, D.&lt;/author&gt;&lt;author&gt;Sher, K. J.&lt;/author&gt;&lt;/secondary-authors&gt;&lt;/contributors&gt;&lt;titles&gt;&lt;title&gt;Thematic analysis&lt;/title&gt;&lt;secondary-title&gt;APA handbook of research methods in psychology, Vol 2: Research designs: Quantitative, qualitative, neuropsychological, and biological.&lt;/secondary-title&gt;&lt;/titles&gt;&lt;pages&gt;57-71&lt;/pages&gt;&lt;section&gt;4&lt;/section&gt;&lt;dates&gt;&lt;year&gt;2012&lt;/year&gt;&lt;/dates&gt;&lt;pub-location&gt;Washington, DC&lt;/pub-location&gt;&lt;publisher&gt;American Psychological Association&lt;/publisher&gt;&lt;isbn&gt;1-4338-1005-0&amp;#xD;978-1-43381-005-3&lt;/isbn&gt;&lt;urls&gt;&lt;/urls&gt;&lt;/record&gt;&lt;/Cite&gt;&lt;/EndNote&gt;</w:instrText>
      </w:r>
      <w:r w:rsidR="009E2826" w:rsidRPr="00814751">
        <w:fldChar w:fldCharType="separate"/>
      </w:r>
      <w:r w:rsidR="009E2826" w:rsidRPr="00814751">
        <w:rPr>
          <w:noProof/>
        </w:rPr>
        <w:t>(see Braun &amp; Clarke, 2012)</w:t>
      </w:r>
      <w:r w:rsidR="009E2826" w:rsidRPr="00814751">
        <w:fldChar w:fldCharType="end"/>
      </w:r>
      <w:r w:rsidR="009E2826" w:rsidRPr="00814751">
        <w:t xml:space="preserve">. </w:t>
      </w:r>
      <w:r w:rsidR="00133D45" w:rsidRPr="00814751">
        <w:t>The q</w:t>
      </w:r>
      <w:r w:rsidR="009E2826" w:rsidRPr="00814751">
        <w:t xml:space="preserve">uestions with definitive responses were entered into SPSS </w:t>
      </w:r>
      <w:r w:rsidR="00425B80" w:rsidRPr="00814751">
        <w:t xml:space="preserve">to generate </w:t>
      </w:r>
      <w:r w:rsidR="009E2826" w:rsidRPr="00814751">
        <w:t xml:space="preserve">quantitative </w:t>
      </w:r>
      <w:r w:rsidR="00425B80" w:rsidRPr="00814751">
        <w:t xml:space="preserve">data for </w:t>
      </w:r>
      <w:r w:rsidR="009E2826" w:rsidRPr="00814751">
        <w:t xml:space="preserve">analysis. </w:t>
      </w:r>
    </w:p>
    <w:p w14:paraId="6E56C80E" w14:textId="62DB321F" w:rsidR="007C0619" w:rsidRDefault="00B373CA" w:rsidP="00381C46">
      <w:pPr>
        <w:pStyle w:val="FirstParagraph"/>
      </w:pPr>
      <w:r w:rsidRPr="00814751">
        <w:t xml:space="preserve">Overall, 33 prosecutors participated in the study, </w:t>
      </w:r>
      <w:r w:rsidR="00133D45" w:rsidRPr="00814751">
        <w:t>comprising</w:t>
      </w:r>
      <w:r w:rsidR="00E767FB" w:rsidRPr="00814751">
        <w:t xml:space="preserve"> </w:t>
      </w:r>
      <w:r w:rsidR="0086684D" w:rsidRPr="00814751">
        <w:t>7</w:t>
      </w:r>
      <w:r w:rsidR="00E767FB" w:rsidRPr="00814751">
        <w:t>5</w:t>
      </w:r>
      <w:r w:rsidR="0086684D" w:rsidRPr="00814751">
        <w:t>.76%</w:t>
      </w:r>
      <w:r w:rsidR="00E767FB" w:rsidRPr="00814751">
        <w:t xml:space="preserve"> males and </w:t>
      </w:r>
      <w:r w:rsidR="0086684D" w:rsidRPr="00814751">
        <w:t>24.24%</w:t>
      </w:r>
      <w:r w:rsidR="00E767FB" w:rsidRPr="00814751">
        <w:t xml:space="preserve"> females aged </w:t>
      </w:r>
      <w:r w:rsidR="00213C9B" w:rsidRPr="00814751">
        <w:t>39 to 59</w:t>
      </w:r>
      <w:r w:rsidR="00133D45" w:rsidRPr="00814751">
        <w:t xml:space="preserve">. The gender distribution </w:t>
      </w:r>
      <w:r w:rsidR="00E767FB" w:rsidRPr="00814751">
        <w:t>reflect</w:t>
      </w:r>
      <w:r w:rsidR="00474753" w:rsidRPr="00814751">
        <w:t>s</w:t>
      </w:r>
      <w:r w:rsidR="00E767FB" w:rsidRPr="00814751">
        <w:t xml:space="preserve"> the professional working gender </w:t>
      </w:r>
      <w:r w:rsidR="009E2826" w:rsidRPr="00814751">
        <w:t>proportions</w:t>
      </w:r>
      <w:r w:rsidR="00E767FB" w:rsidRPr="00814751">
        <w:t xml:space="preserve"> in </w:t>
      </w:r>
      <w:r w:rsidR="00814751" w:rsidRPr="00814751">
        <w:t xml:space="preserve">the </w:t>
      </w:r>
      <w:r w:rsidR="00D07B3E">
        <w:t>GPS</w:t>
      </w:r>
      <w:r w:rsidR="00D07B3E" w:rsidRPr="000A04BF">
        <w:t xml:space="preserve"> </w:t>
      </w:r>
      <w:r w:rsidR="00E767FB" w:rsidRPr="000A04BF">
        <w:fldChar w:fldCharType="begin"/>
      </w:r>
      <w:r w:rsidR="001C1985">
        <w:instrText xml:space="preserve"> ADDIN EN.CITE &lt;EndNote&gt;&lt;Cite&gt;&lt;Author&gt;Ghana Statistical Service&lt;/Author&gt;&lt;Year&gt;2016&lt;/Year&gt;&lt;RecNum&gt;1936&lt;/RecNum&gt;&lt;Prefix&gt;see &lt;/Prefix&gt;&lt;DisplayText&gt;(see Ghana Statistical Service, 2016)&lt;/DisplayText&gt;&lt;record&gt;&lt;rec-number&gt;1936&lt;/rec-number&gt;&lt;foreign-keys&gt;&lt;key app="EN" db-id="v09ep2eecfffdietzd259erdtz5rv2f5vpda" timestamp="1484356614"&gt;1936&lt;/key&gt;&lt;/foreign-keys&gt;&lt;ref-type name="Report"&gt;27&lt;/ref-type&gt;&lt;contributors&gt;&lt;authors&gt;&lt;author&gt;Ghana Statistical Service,&lt;/author&gt;&lt;/authors&gt;&lt;tertiary-authors&gt;&lt;author&gt;Ghana Statistical Service,&lt;/author&gt;&lt;/tertiary-authors&gt;&lt;/contributors&gt;&lt;titles&gt;&lt;title&gt;Population statistics: Projected population of Ghana from 2010 - 2016&lt;/title&gt;&lt;/titles&gt;&lt;dates&gt;&lt;year&gt;2016&lt;/year&gt;&lt;pub-dates&gt;&lt;date&gt;14 January 2017&lt;/date&gt;&lt;/pub-dates&gt;&lt;/dates&gt;&lt;pub-location&gt;Accra, Ghana&lt;/pub-location&gt;&lt;publisher&gt;Ghana Statistical Service&lt;/publisher&gt;&lt;urls&gt;&lt;/urls&gt;&lt;/record&gt;&lt;/Cite&gt;&lt;/EndNote&gt;</w:instrText>
      </w:r>
      <w:r w:rsidR="00E767FB" w:rsidRPr="000A04BF">
        <w:fldChar w:fldCharType="separate"/>
      </w:r>
      <w:r w:rsidR="00E767FB" w:rsidRPr="000A04BF">
        <w:rPr>
          <w:noProof/>
        </w:rPr>
        <w:t>(see Ghana Statistical Service, 2016)</w:t>
      </w:r>
      <w:r w:rsidR="00E767FB" w:rsidRPr="000A04BF">
        <w:fldChar w:fldCharType="end"/>
      </w:r>
      <w:r w:rsidR="004F344E">
        <w:t>. Nine</w:t>
      </w:r>
      <w:r w:rsidR="00E767FB">
        <w:t xml:space="preserve"> p</w:t>
      </w:r>
      <w:r w:rsidR="007C0619">
        <w:t xml:space="preserve">articipants </w:t>
      </w:r>
      <w:r w:rsidR="004F344E">
        <w:t xml:space="preserve">have up to </w:t>
      </w:r>
      <w:r w:rsidR="004F344E" w:rsidRPr="000A04BF">
        <w:t>high school education</w:t>
      </w:r>
      <w:r w:rsidR="00836D5C">
        <w:t>,</w:t>
      </w:r>
      <w:r w:rsidR="004F344E">
        <w:t xml:space="preserve"> </w:t>
      </w:r>
      <w:r w:rsidR="007C0619">
        <w:t xml:space="preserve">with </w:t>
      </w:r>
      <w:r w:rsidR="00E767FB" w:rsidRPr="000A04BF">
        <w:t>24 hav</w:t>
      </w:r>
      <w:r w:rsidR="007C0619">
        <w:t>ing</w:t>
      </w:r>
      <w:r w:rsidR="00E767FB" w:rsidRPr="000A04BF">
        <w:t xml:space="preserve"> tertiary education</w:t>
      </w:r>
      <w:r w:rsidR="00C67D27">
        <w:t>. F</w:t>
      </w:r>
      <w:r w:rsidR="00381C46">
        <w:t>ive</w:t>
      </w:r>
      <w:r w:rsidR="009E2826">
        <w:t xml:space="preserve"> </w:t>
      </w:r>
      <w:r w:rsidR="00133D45">
        <w:t>p</w:t>
      </w:r>
      <w:r w:rsidR="00DE7C20">
        <w:t>articipants</w:t>
      </w:r>
      <w:r w:rsidR="00133D45">
        <w:t xml:space="preserve"> </w:t>
      </w:r>
      <w:r w:rsidR="004F344E">
        <w:t xml:space="preserve">were </w:t>
      </w:r>
      <w:r w:rsidR="00E767FB" w:rsidRPr="000A04BF">
        <w:t>lawyers</w:t>
      </w:r>
      <w:r w:rsidR="00381C46">
        <w:t xml:space="preserve"> </w:t>
      </w:r>
      <w:r w:rsidR="00DE7C20">
        <w:t xml:space="preserve">who </w:t>
      </w:r>
      <w:r w:rsidR="00381C46">
        <w:t xml:space="preserve">obtained </w:t>
      </w:r>
      <w:r w:rsidR="00DE7C20">
        <w:t>their qualification</w:t>
      </w:r>
      <w:r w:rsidR="00FB5161">
        <w:t>s</w:t>
      </w:r>
      <w:r w:rsidR="00DE7C20">
        <w:t xml:space="preserve"> during their policing caree</w:t>
      </w:r>
      <w:r w:rsidR="00A85D52">
        <w:t>rs</w:t>
      </w:r>
      <w:r w:rsidR="00E767FB" w:rsidRPr="000A04BF">
        <w:t xml:space="preserve">. </w:t>
      </w:r>
      <w:r w:rsidR="007C0619">
        <w:t xml:space="preserve">All </w:t>
      </w:r>
      <w:r w:rsidR="00E767FB">
        <w:t>p</w:t>
      </w:r>
      <w:r w:rsidR="007C0619">
        <w:t>a</w:t>
      </w:r>
      <w:r w:rsidR="00E767FB">
        <w:t>r</w:t>
      </w:r>
      <w:r w:rsidR="007C0619">
        <w:t xml:space="preserve">ticipants </w:t>
      </w:r>
      <w:r w:rsidR="00E767FB">
        <w:t>s</w:t>
      </w:r>
      <w:r w:rsidR="00E767FB" w:rsidRPr="000A04BF">
        <w:t>tart</w:t>
      </w:r>
      <w:r w:rsidR="00E767FB">
        <w:t xml:space="preserve">ed </w:t>
      </w:r>
      <w:r w:rsidR="007C0619">
        <w:t xml:space="preserve">their </w:t>
      </w:r>
      <w:r w:rsidR="00E767FB" w:rsidRPr="000A04BF">
        <w:t xml:space="preserve">policing career </w:t>
      </w:r>
      <w:r w:rsidR="00E767FB">
        <w:t xml:space="preserve">in roles </w:t>
      </w:r>
      <w:r w:rsidR="00425B80">
        <w:t xml:space="preserve">other than prosecution, </w:t>
      </w:r>
      <w:r w:rsidR="00381C46">
        <w:t xml:space="preserve">such as </w:t>
      </w:r>
      <w:r w:rsidR="00E767FB">
        <w:t>g</w:t>
      </w:r>
      <w:r w:rsidR="00E767FB" w:rsidRPr="000A04BF">
        <w:t xml:space="preserve">eneral policing, </w:t>
      </w:r>
      <w:r w:rsidR="00E767FB">
        <w:t>criminal investigati</w:t>
      </w:r>
      <w:r w:rsidR="00E767FB" w:rsidRPr="000A04BF">
        <w:t>n</w:t>
      </w:r>
      <w:r w:rsidR="00E767FB">
        <w:t>g</w:t>
      </w:r>
      <w:r w:rsidR="00E767FB" w:rsidRPr="000A04BF">
        <w:t xml:space="preserve">, </w:t>
      </w:r>
      <w:r w:rsidR="00425B80">
        <w:t>driving,</w:t>
      </w:r>
      <w:r w:rsidR="00E767FB" w:rsidRPr="000A04BF">
        <w:t xml:space="preserve"> </w:t>
      </w:r>
      <w:proofErr w:type="spellStart"/>
      <w:r w:rsidR="00425B80" w:rsidRPr="000A04BF">
        <w:lastRenderedPageBreak/>
        <w:t>secretar</w:t>
      </w:r>
      <w:r w:rsidR="00425B80">
        <w:t>ial</w:t>
      </w:r>
      <w:r w:rsidR="00425B80" w:rsidRPr="000A04BF">
        <w:t>ship</w:t>
      </w:r>
      <w:proofErr w:type="spellEnd"/>
      <w:r w:rsidR="00425B80" w:rsidRPr="000A04BF">
        <w:t xml:space="preserve">, </w:t>
      </w:r>
      <w:r w:rsidR="00E767FB">
        <w:t xml:space="preserve">and </w:t>
      </w:r>
      <w:proofErr w:type="spellStart"/>
      <w:r w:rsidR="00425B80" w:rsidRPr="000A04BF">
        <w:t>stenographing</w:t>
      </w:r>
      <w:proofErr w:type="spellEnd"/>
      <w:r w:rsidR="00E767FB">
        <w:t xml:space="preserve">. </w:t>
      </w:r>
      <w:r w:rsidR="00BA3F46">
        <w:t>Before becoming prosecutors, officers’ policing experience</w:t>
      </w:r>
      <w:r w:rsidR="00E767FB" w:rsidRPr="000A04BF">
        <w:t xml:space="preserve"> ranged </w:t>
      </w:r>
      <w:r w:rsidR="00E767FB">
        <w:t>from</w:t>
      </w:r>
      <w:r w:rsidR="00E767FB" w:rsidRPr="000A04BF">
        <w:t xml:space="preserve"> four </w:t>
      </w:r>
      <w:r w:rsidR="00E767FB">
        <w:t>to</w:t>
      </w:r>
      <w:r w:rsidR="00E767FB" w:rsidRPr="000A04BF">
        <w:t xml:space="preserve"> </w:t>
      </w:r>
      <w:r w:rsidR="00E767FB">
        <w:t>30</w:t>
      </w:r>
      <w:r w:rsidR="00E767FB" w:rsidRPr="000A04BF">
        <w:t xml:space="preserve"> years</w:t>
      </w:r>
      <w:r w:rsidR="00BA3F46">
        <w:t>,</w:t>
      </w:r>
      <w:r w:rsidR="00E767FB" w:rsidRPr="000A04BF">
        <w:t xml:space="preserve"> </w:t>
      </w:r>
      <w:r w:rsidR="00133D45">
        <w:t>and</w:t>
      </w:r>
      <w:r w:rsidR="00E767FB" w:rsidRPr="000A04BF">
        <w:t xml:space="preserve"> prosecut</w:t>
      </w:r>
      <w:r w:rsidR="009E2826">
        <w:t xml:space="preserve">ing </w:t>
      </w:r>
      <w:r w:rsidR="009E2826" w:rsidRPr="000A04BF">
        <w:t xml:space="preserve">experience </w:t>
      </w:r>
      <w:r w:rsidR="00E767FB" w:rsidRPr="000A04BF">
        <w:t xml:space="preserve">ranged </w:t>
      </w:r>
      <w:r w:rsidR="00E767FB">
        <w:t>from</w:t>
      </w:r>
      <w:r w:rsidR="00E767FB" w:rsidRPr="000A04BF">
        <w:t xml:space="preserve"> one </w:t>
      </w:r>
      <w:r w:rsidR="00E767FB">
        <w:t>to</w:t>
      </w:r>
      <w:r w:rsidR="00E767FB" w:rsidRPr="000A04BF">
        <w:t xml:space="preserve"> </w:t>
      </w:r>
      <w:r w:rsidR="00E767FB">
        <w:t>19</w:t>
      </w:r>
      <w:r w:rsidR="00E767FB" w:rsidRPr="000A04BF">
        <w:t xml:space="preserve"> years</w:t>
      </w:r>
      <w:r w:rsidR="00133D45" w:rsidRPr="00133D45">
        <w:t xml:space="preserve"> </w:t>
      </w:r>
      <w:r w:rsidR="00133D45">
        <w:t>at the study time</w:t>
      </w:r>
      <w:r w:rsidR="00E767FB" w:rsidRPr="000A04BF">
        <w:t xml:space="preserve">. Ranks of </w:t>
      </w:r>
      <w:r w:rsidR="00E767FB">
        <w:t>p</w:t>
      </w:r>
      <w:r>
        <w:t>articipants</w:t>
      </w:r>
      <w:r w:rsidR="00E767FB" w:rsidRPr="000A04BF">
        <w:t xml:space="preserve"> </w:t>
      </w:r>
      <w:r w:rsidR="009E2826">
        <w:t>r</w:t>
      </w:r>
      <w:r w:rsidR="00E767FB" w:rsidRPr="000A04BF">
        <w:t>anged from Sergeant to Deputy Superintendent</w:t>
      </w:r>
      <w:r w:rsidR="00836D5C">
        <w:t>,</w:t>
      </w:r>
      <w:r w:rsidR="00E767FB" w:rsidRPr="000A04BF">
        <w:t xml:space="preserve"> with </w:t>
      </w:r>
      <w:r>
        <w:t>participants</w:t>
      </w:r>
      <w:r w:rsidR="00E767FB" w:rsidRPr="000A04BF">
        <w:t xml:space="preserve"> holding their ranks </w:t>
      </w:r>
      <w:r>
        <w:t xml:space="preserve">for </w:t>
      </w:r>
      <w:r w:rsidR="007C0619">
        <w:t xml:space="preserve">between </w:t>
      </w:r>
      <w:r w:rsidR="00E767FB">
        <w:t xml:space="preserve">two </w:t>
      </w:r>
      <w:r w:rsidR="007C0619">
        <w:t>and</w:t>
      </w:r>
      <w:r w:rsidR="00E767FB">
        <w:t xml:space="preserve"> 15 years</w:t>
      </w:r>
      <w:r w:rsidR="00E767FB" w:rsidRPr="000A04BF">
        <w:t xml:space="preserve">. </w:t>
      </w:r>
      <w:r w:rsidR="0041735E">
        <w:t>Most</w:t>
      </w:r>
      <w:r w:rsidR="00F74D13">
        <w:t xml:space="preserve"> participants </w:t>
      </w:r>
      <w:r w:rsidR="00E767FB">
        <w:t xml:space="preserve">report directly </w:t>
      </w:r>
      <w:r w:rsidR="00836D5C">
        <w:t>to</w:t>
      </w:r>
      <w:r w:rsidR="00E767FB" w:rsidRPr="000A04BF">
        <w:t xml:space="preserve"> the court</w:t>
      </w:r>
      <w:r w:rsidR="00E767FB">
        <w:t>s</w:t>
      </w:r>
      <w:r w:rsidR="00F74D13">
        <w:t xml:space="preserve"> to work except</w:t>
      </w:r>
      <w:r w:rsidR="00E767FB">
        <w:t xml:space="preserve"> </w:t>
      </w:r>
      <w:r w:rsidR="00BA3F46">
        <w:t>when</w:t>
      </w:r>
      <w:r w:rsidR="00E767FB" w:rsidRPr="000A04BF">
        <w:t xml:space="preserve"> </w:t>
      </w:r>
      <w:r w:rsidR="00E767FB">
        <w:t xml:space="preserve">they do </w:t>
      </w:r>
      <w:r w:rsidR="00E767FB" w:rsidRPr="000A04BF">
        <w:t>n</w:t>
      </w:r>
      <w:r w:rsidR="00E767FB">
        <w:t>o</w:t>
      </w:r>
      <w:r w:rsidR="00F74D13">
        <w:t>t have cases in courts</w:t>
      </w:r>
      <w:r w:rsidR="00342BA4">
        <w:t>.</w:t>
      </w:r>
    </w:p>
    <w:p w14:paraId="4FA79FA7" w14:textId="2F236A7C" w:rsidR="00474753" w:rsidRDefault="00474753" w:rsidP="00474753">
      <w:pPr>
        <w:pStyle w:val="Heading1"/>
      </w:pPr>
      <w:r>
        <w:t>Results</w:t>
      </w:r>
    </w:p>
    <w:p w14:paraId="5DDA554A" w14:textId="77777777" w:rsidR="00B655CA" w:rsidRDefault="00E767FB" w:rsidP="00566C35">
      <w:pPr>
        <w:pStyle w:val="Heading2"/>
      </w:pPr>
      <w:r w:rsidRPr="008E5B96">
        <w:t>Less Attention to Pre-Trial Conferencing</w:t>
      </w:r>
      <w:r w:rsidR="008E5B96">
        <w:t xml:space="preserve"> </w:t>
      </w:r>
    </w:p>
    <w:p w14:paraId="0059EABD" w14:textId="3F3A7067" w:rsidR="00E767FB" w:rsidRPr="00C105CA" w:rsidRDefault="007F4DEB" w:rsidP="0086684D">
      <w:pPr>
        <w:ind w:firstLine="0"/>
      </w:pPr>
      <w:r>
        <w:t xml:space="preserve">Results show that </w:t>
      </w:r>
      <w:r w:rsidR="007C0619">
        <w:t>p</w:t>
      </w:r>
      <w:r w:rsidR="00E767FB">
        <w:t>olice prosecutors performed two essential pre-trial tasks</w:t>
      </w:r>
      <w:r w:rsidR="00E767FB" w:rsidRPr="00385F3D">
        <w:t xml:space="preserve"> </w:t>
      </w:r>
      <w:r w:rsidR="00D04A60">
        <w:t>in the</w:t>
      </w:r>
      <w:r w:rsidR="00E767FB">
        <w:t xml:space="preserve"> prosecution processes: </w:t>
      </w:r>
      <w:r w:rsidR="00E767FB" w:rsidRPr="00385F3D">
        <w:rPr>
          <w:rFonts w:cs="Times New Roman"/>
          <w:szCs w:val="24"/>
        </w:rPr>
        <w:t>reviewing dockets</w:t>
      </w:r>
      <w:r w:rsidR="00E767FB" w:rsidRPr="000A04BF">
        <w:rPr>
          <w:rFonts w:cs="Times New Roman"/>
          <w:szCs w:val="24"/>
        </w:rPr>
        <w:t xml:space="preserve"> </w:t>
      </w:r>
      <w:r w:rsidR="00E767FB">
        <w:rPr>
          <w:rFonts w:cs="Times New Roman"/>
          <w:szCs w:val="24"/>
        </w:rPr>
        <w:t xml:space="preserve">and </w:t>
      </w:r>
      <w:r w:rsidR="00E767FB" w:rsidRPr="00385F3D">
        <w:rPr>
          <w:rFonts w:cs="Times New Roman"/>
          <w:szCs w:val="24"/>
        </w:rPr>
        <w:t>conferenc</w:t>
      </w:r>
      <w:r w:rsidR="00E767FB">
        <w:rPr>
          <w:rFonts w:cs="Times New Roman"/>
          <w:szCs w:val="24"/>
        </w:rPr>
        <w:t>ing</w:t>
      </w:r>
      <w:r w:rsidR="00E767FB" w:rsidRPr="00385F3D">
        <w:rPr>
          <w:rFonts w:cs="Times New Roman"/>
          <w:szCs w:val="24"/>
        </w:rPr>
        <w:t xml:space="preserve"> with parties</w:t>
      </w:r>
      <w:r w:rsidR="00E767FB">
        <w:rPr>
          <w:rFonts w:cs="Times New Roman"/>
          <w:szCs w:val="24"/>
        </w:rPr>
        <w:t>.</w:t>
      </w:r>
      <w:r w:rsidR="00E767FB">
        <w:t xml:space="preserve"> </w:t>
      </w:r>
      <w:r w:rsidR="00E767FB" w:rsidRPr="00517F20">
        <w:rPr>
          <w:rFonts w:cs="Times New Roman"/>
          <w:szCs w:val="24"/>
        </w:rPr>
        <w:t>Reviewing dockets</w:t>
      </w:r>
      <w:r w:rsidR="00E767FB">
        <w:rPr>
          <w:rFonts w:cs="Times New Roman"/>
          <w:i/>
          <w:szCs w:val="24"/>
        </w:rPr>
        <w:t xml:space="preserve"> </w:t>
      </w:r>
      <w:r w:rsidR="00E767FB" w:rsidRPr="003125DE">
        <w:rPr>
          <w:rFonts w:cs="Times New Roman"/>
          <w:szCs w:val="24"/>
        </w:rPr>
        <w:t xml:space="preserve">refers to </w:t>
      </w:r>
      <w:r w:rsidR="00E767FB" w:rsidRPr="000A04BF">
        <w:rPr>
          <w:rFonts w:cs="Times New Roman"/>
          <w:szCs w:val="24"/>
        </w:rPr>
        <w:t xml:space="preserve">where </w:t>
      </w:r>
      <w:r w:rsidR="00E767FB">
        <w:rPr>
          <w:rFonts w:cs="Times New Roman"/>
          <w:szCs w:val="24"/>
        </w:rPr>
        <w:t>prosecutor</w:t>
      </w:r>
      <w:r w:rsidR="00E767FB" w:rsidRPr="000A04BF">
        <w:rPr>
          <w:rFonts w:cs="Times New Roman"/>
          <w:szCs w:val="24"/>
        </w:rPr>
        <w:t>s</w:t>
      </w:r>
      <w:r w:rsidR="00E767FB">
        <w:rPr>
          <w:rFonts w:cs="Times New Roman"/>
          <w:szCs w:val="24"/>
        </w:rPr>
        <w:t xml:space="preserve"> </w:t>
      </w:r>
      <w:r w:rsidR="00D04A60">
        <w:rPr>
          <w:rFonts w:cs="Times New Roman"/>
          <w:szCs w:val="24"/>
        </w:rPr>
        <w:t xml:space="preserve">peruse and </w:t>
      </w:r>
      <w:r w:rsidR="00E767FB" w:rsidRPr="000A04BF">
        <w:rPr>
          <w:rFonts w:cs="Times New Roman"/>
          <w:szCs w:val="24"/>
        </w:rPr>
        <w:t>scrutini</w:t>
      </w:r>
      <w:r w:rsidR="00E767FB">
        <w:rPr>
          <w:rFonts w:cs="Times New Roman"/>
          <w:szCs w:val="24"/>
        </w:rPr>
        <w:t>s</w:t>
      </w:r>
      <w:r w:rsidR="00E767FB" w:rsidRPr="000A04BF">
        <w:rPr>
          <w:rFonts w:cs="Times New Roman"/>
          <w:szCs w:val="24"/>
        </w:rPr>
        <w:t>e docket</w:t>
      </w:r>
      <w:r w:rsidR="00E767FB">
        <w:rPr>
          <w:rFonts w:cs="Times New Roman"/>
          <w:szCs w:val="24"/>
        </w:rPr>
        <w:t>s</w:t>
      </w:r>
      <w:r w:rsidR="00E767FB" w:rsidRPr="000A04BF">
        <w:rPr>
          <w:rFonts w:cs="Times New Roman"/>
          <w:szCs w:val="24"/>
        </w:rPr>
        <w:t xml:space="preserve"> assigned to them</w:t>
      </w:r>
      <w:r w:rsidR="00E767FB">
        <w:rPr>
          <w:rFonts w:cs="Times New Roman"/>
          <w:szCs w:val="24"/>
        </w:rPr>
        <w:t xml:space="preserve"> by J</w:t>
      </w:r>
      <w:r w:rsidR="007C0619">
        <w:rPr>
          <w:rFonts w:cs="Times New Roman"/>
          <w:szCs w:val="24"/>
        </w:rPr>
        <w:t>u</w:t>
      </w:r>
      <w:r w:rsidR="00BA53A4">
        <w:rPr>
          <w:rFonts w:cs="Times New Roman"/>
          <w:szCs w:val="24"/>
        </w:rPr>
        <w:t>dicial</w:t>
      </w:r>
      <w:r w:rsidR="007C0619">
        <w:rPr>
          <w:rFonts w:cs="Times New Roman"/>
          <w:szCs w:val="24"/>
        </w:rPr>
        <w:t>-</w:t>
      </w:r>
      <w:r w:rsidR="00E767FB">
        <w:rPr>
          <w:rFonts w:cs="Times New Roman"/>
          <w:szCs w:val="24"/>
        </w:rPr>
        <w:t>P</w:t>
      </w:r>
      <w:r w:rsidR="007C0619">
        <w:rPr>
          <w:rFonts w:cs="Times New Roman"/>
          <w:szCs w:val="24"/>
        </w:rPr>
        <w:t>ol</w:t>
      </w:r>
      <w:r w:rsidR="00BA53A4">
        <w:rPr>
          <w:rFonts w:cs="Times New Roman"/>
          <w:szCs w:val="24"/>
        </w:rPr>
        <w:t>ice</w:t>
      </w:r>
      <w:r w:rsidR="00E767FB">
        <w:rPr>
          <w:rFonts w:cs="Times New Roman"/>
          <w:szCs w:val="24"/>
        </w:rPr>
        <w:t xml:space="preserve"> heads</w:t>
      </w:r>
      <w:r w:rsidR="00E767FB" w:rsidRPr="000A04BF">
        <w:rPr>
          <w:rFonts w:cs="Times New Roman"/>
          <w:szCs w:val="24"/>
        </w:rPr>
        <w:t xml:space="preserve"> to </w:t>
      </w:r>
      <w:r w:rsidR="00E767FB">
        <w:rPr>
          <w:rFonts w:cs="Times New Roman"/>
          <w:szCs w:val="24"/>
        </w:rPr>
        <w:t>understand the nature of</w:t>
      </w:r>
      <w:r w:rsidR="00E767FB" w:rsidRPr="000A04BF">
        <w:rPr>
          <w:rFonts w:cs="Times New Roman"/>
          <w:szCs w:val="24"/>
        </w:rPr>
        <w:t xml:space="preserve"> cases and </w:t>
      </w:r>
      <w:r>
        <w:rPr>
          <w:rFonts w:cs="Times New Roman"/>
          <w:szCs w:val="24"/>
        </w:rPr>
        <w:t>ascertain</w:t>
      </w:r>
      <w:r w:rsidR="00E767FB" w:rsidRPr="000A04BF">
        <w:rPr>
          <w:rFonts w:cs="Times New Roman"/>
          <w:szCs w:val="24"/>
        </w:rPr>
        <w:t xml:space="preserve"> whether evidence gathere</w:t>
      </w:r>
      <w:r w:rsidR="00E767FB">
        <w:rPr>
          <w:rFonts w:cs="Times New Roman"/>
          <w:szCs w:val="24"/>
        </w:rPr>
        <w:t xml:space="preserve">d by investigators </w:t>
      </w:r>
      <w:r w:rsidR="00D04A60">
        <w:rPr>
          <w:rFonts w:cs="Times New Roman"/>
          <w:szCs w:val="24"/>
        </w:rPr>
        <w:t xml:space="preserve">can </w:t>
      </w:r>
      <w:r w:rsidR="00E767FB">
        <w:rPr>
          <w:rFonts w:cs="Times New Roman"/>
          <w:szCs w:val="24"/>
        </w:rPr>
        <w:t>support</w:t>
      </w:r>
      <w:r w:rsidR="00E767FB" w:rsidRPr="000A04BF">
        <w:rPr>
          <w:rFonts w:cs="Times New Roman"/>
          <w:szCs w:val="24"/>
        </w:rPr>
        <w:t xml:space="preserve"> charges preferred</w:t>
      </w:r>
      <w:r w:rsidR="00E767FB">
        <w:rPr>
          <w:rFonts w:cs="Times New Roman"/>
          <w:szCs w:val="24"/>
        </w:rPr>
        <w:t xml:space="preserve">. </w:t>
      </w:r>
      <w:r w:rsidR="00E767FB" w:rsidRPr="00517F20">
        <w:rPr>
          <w:rFonts w:cs="Times New Roman"/>
          <w:szCs w:val="24"/>
        </w:rPr>
        <w:t xml:space="preserve">Conferencing </w:t>
      </w:r>
      <w:r w:rsidR="00D04A60">
        <w:rPr>
          <w:rFonts w:cs="Times New Roman"/>
          <w:szCs w:val="24"/>
        </w:rPr>
        <w:t xml:space="preserve">with </w:t>
      </w:r>
      <w:r w:rsidR="00E767FB" w:rsidRPr="00517F20">
        <w:rPr>
          <w:rFonts w:cs="Times New Roman"/>
          <w:szCs w:val="24"/>
        </w:rPr>
        <w:t xml:space="preserve">parties </w:t>
      </w:r>
      <w:r w:rsidR="00E767FB">
        <w:rPr>
          <w:rFonts w:cs="Times New Roman"/>
          <w:szCs w:val="24"/>
        </w:rPr>
        <w:t>is w</w:t>
      </w:r>
      <w:r w:rsidR="00D04A60">
        <w:rPr>
          <w:rFonts w:cs="Times New Roman"/>
          <w:szCs w:val="24"/>
        </w:rPr>
        <w:t>here prosecutors meet</w:t>
      </w:r>
      <w:r w:rsidR="00E767FB">
        <w:rPr>
          <w:rFonts w:cs="Times New Roman"/>
          <w:szCs w:val="24"/>
        </w:rPr>
        <w:t xml:space="preserve"> </w:t>
      </w:r>
      <w:r w:rsidR="007C0619">
        <w:rPr>
          <w:rFonts w:cs="Times New Roman"/>
          <w:szCs w:val="24"/>
        </w:rPr>
        <w:t>parties</w:t>
      </w:r>
      <w:r w:rsidR="00E767FB">
        <w:t xml:space="preserve"> </w:t>
      </w:r>
      <w:r>
        <w:t>in</w:t>
      </w:r>
      <w:r w:rsidR="00381C46">
        <w:t xml:space="preserve"> cases </w:t>
      </w:r>
      <w:r w:rsidR="00E767FB">
        <w:t xml:space="preserve">such as </w:t>
      </w:r>
      <w:r w:rsidR="00E767FB" w:rsidRPr="00C105CA">
        <w:t xml:space="preserve">complainants, witnesses, accused persons and their families </w:t>
      </w:r>
      <w:r w:rsidR="00E767FB">
        <w:rPr>
          <w:rFonts w:cs="Times New Roman"/>
          <w:szCs w:val="24"/>
        </w:rPr>
        <w:t>to discuss cases and upcoming trials.</w:t>
      </w:r>
      <w:r w:rsidR="00E767FB">
        <w:t xml:space="preserve"> </w:t>
      </w:r>
      <w:r w:rsidR="00381C46">
        <w:t>P</w:t>
      </w:r>
      <w:r w:rsidR="00D04A60">
        <w:t>erformance or non-performance of any of these tasks can affect justice administration and outcomes</w:t>
      </w:r>
      <w:r w:rsidR="00D04A60">
        <w:rPr>
          <w:rFonts w:cs="Times New Roman"/>
          <w:szCs w:val="24"/>
        </w:rPr>
        <w:t xml:space="preserve">. </w:t>
      </w:r>
      <w:r>
        <w:rPr>
          <w:rFonts w:cs="Times New Roman"/>
          <w:szCs w:val="24"/>
        </w:rPr>
        <w:t>For instance, a</w:t>
      </w:r>
      <w:r w:rsidR="00E767FB" w:rsidRPr="00C105CA">
        <w:t xml:space="preserve"> 48-year-old female p</w:t>
      </w:r>
      <w:r w:rsidR="00D04A60">
        <w:t>articipant</w:t>
      </w:r>
      <w:r w:rsidR="00E767FB" w:rsidRPr="00C105CA">
        <w:t xml:space="preserve"> in Accra </w:t>
      </w:r>
      <w:r w:rsidR="007C0619">
        <w:t>a</w:t>
      </w:r>
      <w:r w:rsidR="007C0619" w:rsidRPr="00C105CA">
        <w:t>cknowledg</w:t>
      </w:r>
      <w:r w:rsidR="007C0619">
        <w:t>ed</w:t>
      </w:r>
      <w:r w:rsidR="007C0619" w:rsidRPr="00C105CA">
        <w:t xml:space="preserve"> </w:t>
      </w:r>
      <w:r>
        <w:t>th</w:t>
      </w:r>
      <w:r w:rsidR="00320654">
        <w:t>is</w:t>
      </w:r>
      <w:r>
        <w:t xml:space="preserve"> when she said</w:t>
      </w:r>
      <w:r w:rsidR="00E767FB" w:rsidRPr="00C105CA">
        <w:t xml:space="preserve">: </w:t>
      </w:r>
    </w:p>
    <w:p w14:paraId="4233E2B5" w14:textId="1379ABC0" w:rsidR="00E767FB" w:rsidRDefault="00E767FB" w:rsidP="00C25B1A">
      <w:pPr>
        <w:pStyle w:val="Displayedquotation"/>
        <w:spacing w:line="480" w:lineRule="auto"/>
        <w:ind w:firstLine="0"/>
        <w:jc w:val="both"/>
      </w:pPr>
      <w:r w:rsidRPr="007F4DEB">
        <w:rPr>
          <w:i/>
        </w:rPr>
        <w:t>You need to have conferences with the victims and witnesses to hear [from them] as you were not there when</w:t>
      </w:r>
      <w:r w:rsidR="00826D28">
        <w:rPr>
          <w:i/>
        </w:rPr>
        <w:t xml:space="preserve"> </w:t>
      </w:r>
      <w:r w:rsidRPr="007F4DEB">
        <w:rPr>
          <w:i/>
        </w:rPr>
        <w:t xml:space="preserve">offences were committed. What you read </w:t>
      </w:r>
      <w:r w:rsidR="007F4DEB" w:rsidRPr="007F4DEB">
        <w:rPr>
          <w:i/>
        </w:rPr>
        <w:t xml:space="preserve">in dockets are </w:t>
      </w:r>
      <w:r w:rsidRPr="007F4DEB">
        <w:rPr>
          <w:i/>
        </w:rPr>
        <w:t>investigators</w:t>
      </w:r>
      <w:r w:rsidR="007F4DEB" w:rsidRPr="007F4DEB">
        <w:rPr>
          <w:i/>
        </w:rPr>
        <w:t>’</w:t>
      </w:r>
      <w:r w:rsidRPr="007F4DEB">
        <w:rPr>
          <w:i/>
        </w:rPr>
        <w:t xml:space="preserve"> perspectives</w:t>
      </w:r>
      <w:r w:rsidR="00381C46" w:rsidRPr="007F4DEB">
        <w:rPr>
          <w:i/>
        </w:rPr>
        <w:t xml:space="preserve">, which </w:t>
      </w:r>
      <w:r w:rsidR="007F4DEB" w:rsidRPr="007F4DEB">
        <w:rPr>
          <w:i/>
        </w:rPr>
        <w:t xml:space="preserve">may be </w:t>
      </w:r>
      <w:r w:rsidRPr="007F4DEB">
        <w:rPr>
          <w:i/>
        </w:rPr>
        <w:t>based on hearsay</w:t>
      </w:r>
      <w:r w:rsidR="00381C46" w:rsidRPr="007F4DEB">
        <w:rPr>
          <w:i/>
        </w:rPr>
        <w:t>. S</w:t>
      </w:r>
      <w:r w:rsidRPr="007F4DEB">
        <w:rPr>
          <w:i/>
        </w:rPr>
        <w:t xml:space="preserve">o, it is always good </w:t>
      </w:r>
      <w:r w:rsidR="007F4DEB" w:rsidRPr="007F4DEB">
        <w:rPr>
          <w:i/>
        </w:rPr>
        <w:t xml:space="preserve">and important </w:t>
      </w:r>
      <w:r w:rsidRPr="007F4DEB">
        <w:rPr>
          <w:i/>
        </w:rPr>
        <w:t xml:space="preserve">to listen to the stories </w:t>
      </w:r>
      <w:r w:rsidR="00C25B1A" w:rsidRPr="007F4DEB">
        <w:rPr>
          <w:i/>
        </w:rPr>
        <w:t>o</w:t>
      </w:r>
      <w:r w:rsidRPr="007F4DEB">
        <w:rPr>
          <w:i/>
        </w:rPr>
        <w:t>f the victims, witnesses and even accused persons before trials</w:t>
      </w:r>
      <w:r w:rsidRPr="00EE1A87">
        <w:t xml:space="preserve">. </w:t>
      </w:r>
    </w:p>
    <w:p w14:paraId="26B3FCFA" w14:textId="536B538B" w:rsidR="00E767FB" w:rsidRDefault="00E767FB" w:rsidP="00D04A60">
      <w:pPr>
        <w:ind w:firstLine="0"/>
        <w:rPr>
          <w:rFonts w:cs="Times New Roman"/>
          <w:szCs w:val="24"/>
        </w:rPr>
      </w:pPr>
      <w:r>
        <w:t>The expression show</w:t>
      </w:r>
      <w:r w:rsidR="007C0619">
        <w:t>s</w:t>
      </w:r>
      <w:r>
        <w:t xml:space="preserve"> </w:t>
      </w:r>
      <w:r w:rsidR="00DC6CAF">
        <w:t xml:space="preserve">how </w:t>
      </w:r>
      <w:r>
        <w:t>importan</w:t>
      </w:r>
      <w:r w:rsidR="00DC6CAF">
        <w:t>t</w:t>
      </w:r>
      <w:r w:rsidR="00F848C2">
        <w:t xml:space="preserve"> </w:t>
      </w:r>
      <w:r>
        <w:t>pre-trial conferenc</w:t>
      </w:r>
      <w:r w:rsidR="00F848C2">
        <w:t>ing with parties</w:t>
      </w:r>
      <w:r>
        <w:t xml:space="preserve"> </w:t>
      </w:r>
      <w:r w:rsidR="00381C46">
        <w:t xml:space="preserve">can be </w:t>
      </w:r>
      <w:r>
        <w:t>to successful</w:t>
      </w:r>
      <w:r w:rsidR="00BA3F46">
        <w:t>ly</w:t>
      </w:r>
      <w:r>
        <w:t xml:space="preserve"> prosecutin</w:t>
      </w:r>
      <w:r w:rsidR="00BA3F46">
        <w:t>g</w:t>
      </w:r>
      <w:r>
        <w:t xml:space="preserve"> case</w:t>
      </w:r>
      <w:r w:rsidR="00381C46">
        <w:t>s</w:t>
      </w:r>
      <w:r w:rsidR="00DC6CAF">
        <w:t xml:space="preserve"> a</w:t>
      </w:r>
      <w:r w:rsidR="00BA3F46">
        <w:t>nd</w:t>
      </w:r>
      <w:r w:rsidR="00DC6CAF">
        <w:t xml:space="preserve"> </w:t>
      </w:r>
      <w:r w:rsidR="00C25B1A">
        <w:t>ensur</w:t>
      </w:r>
      <w:r w:rsidR="00DC6CAF">
        <w:t xml:space="preserve">ing </w:t>
      </w:r>
      <w:r w:rsidR="007F4DEB">
        <w:t xml:space="preserve">that </w:t>
      </w:r>
      <w:r w:rsidR="00C25B1A">
        <w:t>justice</w:t>
      </w:r>
      <w:r w:rsidR="00DC6CAF">
        <w:t xml:space="preserve"> is fairly delivered</w:t>
      </w:r>
      <w:r>
        <w:t>.</w:t>
      </w:r>
      <w:r>
        <w:rPr>
          <w:rFonts w:cs="Times New Roman"/>
          <w:szCs w:val="24"/>
        </w:rPr>
        <w:t xml:space="preserve"> </w:t>
      </w:r>
    </w:p>
    <w:p w14:paraId="06FCCF17" w14:textId="4B5E3F39" w:rsidR="007C0619" w:rsidRPr="00342BA4" w:rsidRDefault="007C0619" w:rsidP="007C0619">
      <w:pPr>
        <w:pStyle w:val="FirstParagraph"/>
      </w:pPr>
      <w:r>
        <w:rPr>
          <w:rFonts w:cs="Times New Roman"/>
          <w:szCs w:val="24"/>
        </w:rPr>
        <w:t>Results show that a</w:t>
      </w:r>
      <w:r w:rsidRPr="000A04BF">
        <w:rPr>
          <w:rFonts w:cs="Times New Roman"/>
          <w:szCs w:val="24"/>
        </w:rPr>
        <w:t xml:space="preserve">ll </w:t>
      </w:r>
      <w:r>
        <w:rPr>
          <w:rFonts w:cs="Times New Roman"/>
          <w:szCs w:val="24"/>
        </w:rPr>
        <w:t>participants acknowledged</w:t>
      </w:r>
      <w:r w:rsidRPr="0059271E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reviewing dockets as</w:t>
      </w:r>
      <w:r w:rsidRPr="000A04BF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a necessary</w:t>
      </w:r>
      <w:r w:rsidRPr="000A04BF">
        <w:rPr>
          <w:rFonts w:cs="Times New Roman"/>
          <w:szCs w:val="24"/>
        </w:rPr>
        <w:t xml:space="preserve"> pre-trial</w:t>
      </w:r>
      <w:r>
        <w:rPr>
          <w:rFonts w:cs="Times New Roman"/>
          <w:szCs w:val="24"/>
        </w:rPr>
        <w:t xml:space="preserve"> process and task that they perform before deciding to take cases to courts for prosecution</w:t>
      </w:r>
      <w:r w:rsidR="00381C46">
        <w:rPr>
          <w:rFonts w:cs="Times New Roman"/>
          <w:szCs w:val="24"/>
        </w:rPr>
        <w:t xml:space="preserve"> or not</w:t>
      </w:r>
      <w:r>
        <w:rPr>
          <w:rFonts w:cs="Times New Roman"/>
          <w:szCs w:val="24"/>
        </w:rPr>
        <w:t>. For instance, one male participant in Kumasi said, “</w:t>
      </w:r>
      <w:r w:rsidRPr="009356C7">
        <w:rPr>
          <w:rFonts w:cs="Times New Roman"/>
          <w:i/>
          <w:szCs w:val="24"/>
        </w:rPr>
        <w:t>When cases are assigned to me by the Ju</w:t>
      </w:r>
      <w:r w:rsidR="00BA53A4">
        <w:rPr>
          <w:rFonts w:cs="Times New Roman"/>
          <w:i/>
          <w:szCs w:val="24"/>
        </w:rPr>
        <w:t>dicial</w:t>
      </w:r>
      <w:r w:rsidR="00F848C2" w:rsidRPr="009356C7">
        <w:rPr>
          <w:rFonts w:cs="Times New Roman"/>
          <w:i/>
          <w:szCs w:val="24"/>
        </w:rPr>
        <w:t>-</w:t>
      </w:r>
      <w:r w:rsidRPr="009356C7">
        <w:rPr>
          <w:rFonts w:cs="Times New Roman"/>
          <w:i/>
          <w:szCs w:val="24"/>
        </w:rPr>
        <w:t>Pol</w:t>
      </w:r>
      <w:r w:rsidR="00BA53A4">
        <w:rPr>
          <w:rFonts w:cs="Times New Roman"/>
          <w:i/>
          <w:szCs w:val="24"/>
        </w:rPr>
        <w:t>ice</w:t>
      </w:r>
      <w:r w:rsidRPr="009356C7">
        <w:rPr>
          <w:rFonts w:cs="Times New Roman"/>
          <w:i/>
          <w:szCs w:val="24"/>
        </w:rPr>
        <w:t xml:space="preserve"> head, I always take my time to examine them to ascertain whether the </w:t>
      </w:r>
      <w:r w:rsidRPr="009356C7">
        <w:rPr>
          <w:rFonts w:cs="Times New Roman"/>
          <w:i/>
          <w:szCs w:val="24"/>
        </w:rPr>
        <w:lastRenderedPageBreak/>
        <w:t>evidence gathered by the investigators can support the charges preferred</w:t>
      </w:r>
      <w:r>
        <w:rPr>
          <w:rFonts w:cs="Times New Roman"/>
          <w:szCs w:val="24"/>
        </w:rPr>
        <w:t xml:space="preserve">.” </w:t>
      </w:r>
      <w:r w:rsidR="00BA3F46">
        <w:rPr>
          <w:rFonts w:cs="Times New Roman"/>
          <w:szCs w:val="24"/>
        </w:rPr>
        <w:t>However, other results</w:t>
      </w:r>
      <w:r w:rsidR="001F347D">
        <w:rPr>
          <w:rFonts w:cs="Times New Roman"/>
          <w:szCs w:val="24"/>
        </w:rPr>
        <w:t xml:space="preserve"> </w:t>
      </w:r>
      <w:r w:rsidR="001F347D">
        <w:t>show</w:t>
      </w:r>
      <w:r>
        <w:t xml:space="preserve"> that </w:t>
      </w:r>
      <w:r w:rsidR="00DC6CAF">
        <w:t xml:space="preserve">prosecutors did </w:t>
      </w:r>
      <w:r>
        <w:t xml:space="preserve">not </w:t>
      </w:r>
      <w:r w:rsidR="001F347D">
        <w:t>pay</w:t>
      </w:r>
      <w:r>
        <w:t xml:space="preserve"> significant attention</w:t>
      </w:r>
      <w:r w:rsidR="00DC6CAF" w:rsidRPr="00DC6CAF">
        <w:t xml:space="preserve"> </w:t>
      </w:r>
      <w:r w:rsidR="00DC6CAF">
        <w:t>to the pre-trial conferencing</w:t>
      </w:r>
      <w:r w:rsidR="00381C46">
        <w:t xml:space="preserve"> with</w:t>
      </w:r>
      <w:r w:rsidR="00DC6CAF" w:rsidRPr="00517F20">
        <w:rPr>
          <w:rFonts w:cs="Times New Roman"/>
          <w:szCs w:val="24"/>
        </w:rPr>
        <w:t xml:space="preserve"> parties</w:t>
      </w:r>
      <w:r w:rsidR="00DC6CAF">
        <w:rPr>
          <w:rFonts w:cs="Times New Roman"/>
          <w:szCs w:val="24"/>
        </w:rPr>
        <w:t xml:space="preserve"> </w:t>
      </w:r>
      <w:r w:rsidR="00DC6CAF" w:rsidRPr="00C105CA">
        <w:t>before</w:t>
      </w:r>
      <w:r w:rsidR="00DC6CAF" w:rsidRPr="00040674">
        <w:t xml:space="preserve"> </w:t>
      </w:r>
      <w:r w:rsidR="00DC6CAF">
        <w:t>trials</w:t>
      </w:r>
      <w:r w:rsidRPr="00C105CA">
        <w:t xml:space="preserve">. </w:t>
      </w:r>
      <w:r w:rsidR="00836D5C">
        <w:t>For example, o</w:t>
      </w:r>
      <w:r w:rsidRPr="00C105CA">
        <w:t>nly</w:t>
      </w:r>
      <w:r w:rsidRPr="003125DE">
        <w:t xml:space="preserve"> </w:t>
      </w:r>
      <w:r w:rsidRPr="00C105CA">
        <w:t xml:space="preserve">four </w:t>
      </w:r>
      <w:r>
        <w:t>participants</w:t>
      </w:r>
      <w:r w:rsidRPr="00C105CA">
        <w:t xml:space="preserve"> </w:t>
      </w:r>
      <w:r w:rsidR="00DC6CAF">
        <w:t xml:space="preserve">from </w:t>
      </w:r>
      <w:r w:rsidRPr="00C105CA">
        <w:t xml:space="preserve">the </w:t>
      </w:r>
      <w:r w:rsidR="00836D5C">
        <w:t xml:space="preserve">one-on-one </w:t>
      </w:r>
      <w:r>
        <w:t xml:space="preserve">interviews </w:t>
      </w:r>
      <w:r w:rsidRPr="00C105CA">
        <w:t xml:space="preserve">and </w:t>
      </w:r>
      <w:r>
        <w:t xml:space="preserve">group </w:t>
      </w:r>
      <w:r w:rsidR="00836D5C">
        <w:t>interview</w:t>
      </w:r>
      <w:r w:rsidRPr="00C105CA">
        <w:t xml:space="preserve"> </w:t>
      </w:r>
      <w:r>
        <w:t>raised conferencing with parties</w:t>
      </w:r>
      <w:r w:rsidRPr="003125DE">
        <w:t xml:space="preserve"> </w:t>
      </w:r>
      <w:r>
        <w:t>as a</w:t>
      </w:r>
      <w:r w:rsidRPr="00C105CA">
        <w:t xml:space="preserve"> prosecution process and task </w:t>
      </w:r>
      <w:r>
        <w:t>performed by</w:t>
      </w:r>
      <w:r w:rsidRPr="00C105CA">
        <w:t xml:space="preserve"> </w:t>
      </w:r>
      <w:r>
        <w:t>police prosecutors</w:t>
      </w:r>
      <w:r w:rsidRPr="00C105CA">
        <w:t xml:space="preserve">. </w:t>
      </w:r>
      <w:r w:rsidR="001F347D" w:rsidRPr="00C105CA">
        <w:t>Thus</w:t>
      </w:r>
      <w:r w:rsidRPr="00C105CA">
        <w:t xml:space="preserve">, </w:t>
      </w:r>
      <w:r>
        <w:t xml:space="preserve">over 87% </w:t>
      </w:r>
      <w:r w:rsidRPr="00C105CA">
        <w:t xml:space="preserve">of </w:t>
      </w:r>
      <w:r>
        <w:t>participants</w:t>
      </w:r>
      <w:r w:rsidRPr="00C105CA">
        <w:t xml:space="preserve"> (</w:t>
      </w:r>
      <w:r>
        <w:rPr>
          <w:i/>
        </w:rPr>
        <w:t>n</w:t>
      </w:r>
      <w:r>
        <w:t xml:space="preserve">=29) did not </w:t>
      </w:r>
      <w:r w:rsidR="00836D5C">
        <w:t>discuss</w:t>
      </w:r>
      <w:r w:rsidR="001F347D">
        <w:t xml:space="preserve"> </w:t>
      </w:r>
      <w:r>
        <w:t>conferencing</w:t>
      </w:r>
      <w:r w:rsidR="00381C46">
        <w:t xml:space="preserve"> with</w:t>
      </w:r>
      <w:r w:rsidRPr="00C105CA">
        <w:t xml:space="preserve"> parties </w:t>
      </w:r>
      <w:r w:rsidR="001F347D">
        <w:t xml:space="preserve">before trials </w:t>
      </w:r>
      <w:r w:rsidRPr="00C105CA">
        <w:t>a</w:t>
      </w:r>
      <w:r w:rsidR="001F347D">
        <w:t xml:space="preserve">s a prosecution process or </w:t>
      </w:r>
      <w:r>
        <w:t>prosecutor</w:t>
      </w:r>
      <w:r w:rsidRPr="00C105CA">
        <w:t>s</w:t>
      </w:r>
      <w:r w:rsidR="00320654">
        <w:t>’</w:t>
      </w:r>
      <w:r w:rsidR="00320654" w:rsidRPr="00320654">
        <w:t xml:space="preserve"> </w:t>
      </w:r>
      <w:r w:rsidR="00320654">
        <w:t>task</w:t>
      </w:r>
      <w:r w:rsidRPr="00C105CA">
        <w:t xml:space="preserve">. </w:t>
      </w:r>
      <w:r w:rsidR="00320654">
        <w:t>This result is concerning</w:t>
      </w:r>
      <w:r w:rsidR="00320654" w:rsidRPr="00DC6CAF">
        <w:t xml:space="preserve"> </w:t>
      </w:r>
      <w:r w:rsidR="00320654">
        <w:t>as pre-trial conferencing with parties is vital to allow prosecutors to understand cases from different perspectives and ensure fairness in justice delivery.</w:t>
      </w:r>
      <w:r w:rsidR="00320654" w:rsidRPr="00320654">
        <w:t xml:space="preserve"> </w:t>
      </w:r>
      <w:r w:rsidR="00320654">
        <w:t>So, it can be concluded from the discussed results that police prosecutors do not pay significant attention to some pre-trial tasks.</w:t>
      </w:r>
    </w:p>
    <w:p w14:paraId="0F99803A" w14:textId="77777777" w:rsidR="00FD4E0D" w:rsidRDefault="00FD4E0D" w:rsidP="00566C35">
      <w:pPr>
        <w:pStyle w:val="Heading2"/>
      </w:pPr>
      <w:r>
        <w:t>Challenges</w:t>
      </w:r>
      <w:r w:rsidR="00391325">
        <w:t xml:space="preserve"> of Police Prosecution</w:t>
      </w:r>
    </w:p>
    <w:p w14:paraId="7A47E767" w14:textId="3669BB57" w:rsidR="00C25B1A" w:rsidRPr="000A04BF" w:rsidRDefault="001F347D" w:rsidP="0086684D">
      <w:pPr>
        <w:ind w:firstLine="0"/>
        <w:rPr>
          <w:rFonts w:cs="Times New Roman"/>
          <w:szCs w:val="24"/>
        </w:rPr>
      </w:pPr>
      <w:r>
        <w:rPr>
          <w:b/>
        </w:rPr>
        <w:t>Legal impediments:</w:t>
      </w:r>
      <w:r w:rsidRPr="001F347D">
        <w:t xml:space="preserve"> </w:t>
      </w:r>
      <w:r>
        <w:t>Participants raised concerns about legal impediments to police prosecution</w:t>
      </w:r>
      <w:r w:rsidRPr="001F347D">
        <w:t xml:space="preserve">. </w:t>
      </w:r>
      <w:r w:rsidR="007C0619">
        <w:t xml:space="preserve">Examples of legal impediments </w:t>
      </w:r>
      <w:r w:rsidR="009356C7">
        <w:t xml:space="preserve">cited </w:t>
      </w:r>
      <w:r w:rsidR="00FD59BF">
        <w:t>we</w:t>
      </w:r>
      <w:r w:rsidR="007C0619">
        <w:t xml:space="preserve">re </w:t>
      </w:r>
      <w:r w:rsidR="00C25B1A" w:rsidRPr="000A04BF">
        <w:t>aware</w:t>
      </w:r>
      <w:r w:rsidR="00C25B1A">
        <w:t>ness</w:t>
      </w:r>
      <w:r w:rsidR="007C0619">
        <w:t xml:space="preserve"> of rights and demanding actions</w:t>
      </w:r>
      <w:r w:rsidR="003E18A6">
        <w:t>, easy</w:t>
      </w:r>
      <w:r w:rsidR="00C25B1A">
        <w:t xml:space="preserve"> access to legal services</w:t>
      </w:r>
      <w:r w:rsidR="00FD4E0D">
        <w:t xml:space="preserve"> due to</w:t>
      </w:r>
      <w:r w:rsidR="007C0619">
        <w:t xml:space="preserve"> </w:t>
      </w:r>
      <w:r w:rsidR="00BA3F46">
        <w:t>lawyers</w:t>
      </w:r>
      <w:r w:rsidR="006E39A4">
        <w:t>’</w:t>
      </w:r>
      <w:r w:rsidR="00BA3F46">
        <w:t xml:space="preserve"> availability</w:t>
      </w:r>
      <w:r w:rsidR="007C0619">
        <w:t xml:space="preserve">, the </w:t>
      </w:r>
      <w:r w:rsidR="00C25B1A" w:rsidRPr="000A04BF">
        <w:t>emergenc</w:t>
      </w:r>
      <w:r w:rsidR="007C0619">
        <w:t>e of new laws</w:t>
      </w:r>
      <w:r w:rsidR="00C25B1A">
        <w:t xml:space="preserve"> requir</w:t>
      </w:r>
      <w:r w:rsidR="007C0619">
        <w:t xml:space="preserve">ing </w:t>
      </w:r>
      <w:r w:rsidR="00C25B1A">
        <w:t>continuous learning</w:t>
      </w:r>
      <w:r w:rsidR="007C0619">
        <w:t>,</w:t>
      </w:r>
      <w:r w:rsidR="00C25B1A" w:rsidRPr="000A04BF">
        <w:t xml:space="preserve"> </w:t>
      </w:r>
      <w:r w:rsidR="007C0619">
        <w:t>l</w:t>
      </w:r>
      <w:r w:rsidR="00FD59BF">
        <w:t>egal a</w:t>
      </w:r>
      <w:r w:rsidR="007C0619">
        <w:t xml:space="preserve">nd procedural requirements, </w:t>
      </w:r>
      <w:r w:rsidR="00C25B1A">
        <w:t>and t</w:t>
      </w:r>
      <w:r w:rsidR="00C25B1A" w:rsidRPr="000A04BF">
        <w:t>echnological advancement, modernisation and urbanisati</w:t>
      </w:r>
      <w:r w:rsidR="007C0619">
        <w:t xml:space="preserve">on with </w:t>
      </w:r>
      <w:r w:rsidR="00C25B1A">
        <w:t>attenda</w:t>
      </w:r>
      <w:r w:rsidR="007C0619">
        <w:t>nt consequences</w:t>
      </w:r>
      <w:r w:rsidR="00C25B1A">
        <w:t xml:space="preserve">. </w:t>
      </w:r>
      <w:r w:rsidR="00C25B1A">
        <w:rPr>
          <w:rFonts w:cs="Times New Roman"/>
          <w:szCs w:val="24"/>
        </w:rPr>
        <w:t xml:space="preserve">Illustrating the ability of litigants to acquire legal services, a </w:t>
      </w:r>
      <w:r w:rsidR="00C25B1A" w:rsidRPr="000A04BF">
        <w:rPr>
          <w:rFonts w:cs="Times New Roman"/>
          <w:szCs w:val="24"/>
        </w:rPr>
        <w:t xml:space="preserve">54-year-old male </w:t>
      </w:r>
      <w:r w:rsidR="00C25B1A">
        <w:rPr>
          <w:rFonts w:cs="Times New Roman"/>
          <w:szCs w:val="24"/>
        </w:rPr>
        <w:t>prosecutor</w:t>
      </w:r>
      <w:r w:rsidR="00C25B1A" w:rsidRPr="000A04BF">
        <w:rPr>
          <w:rFonts w:cs="Times New Roman"/>
          <w:szCs w:val="24"/>
        </w:rPr>
        <w:t xml:space="preserve"> in Accra</w:t>
      </w:r>
      <w:r w:rsidR="00C25B1A">
        <w:rPr>
          <w:rFonts w:cs="Times New Roman"/>
          <w:szCs w:val="24"/>
        </w:rPr>
        <w:t xml:space="preserve"> stated:</w:t>
      </w:r>
    </w:p>
    <w:p w14:paraId="3909953F" w14:textId="0E29EF63" w:rsidR="00C25B1A" w:rsidRPr="00C303CC" w:rsidRDefault="00C25B1A" w:rsidP="00C25B1A">
      <w:pPr>
        <w:pStyle w:val="Displayedquotation"/>
        <w:spacing w:line="480" w:lineRule="auto"/>
        <w:ind w:firstLine="0"/>
        <w:jc w:val="both"/>
      </w:pPr>
      <w:r w:rsidRPr="009356C7">
        <w:rPr>
          <w:i/>
        </w:rPr>
        <w:t xml:space="preserve">Hmmm, it is </w:t>
      </w:r>
      <w:r w:rsidR="00836D5C">
        <w:rPr>
          <w:i/>
        </w:rPr>
        <w:t>relatively</w:t>
      </w:r>
      <w:r w:rsidRPr="009356C7">
        <w:rPr>
          <w:i/>
        </w:rPr>
        <w:t xml:space="preserve"> </w:t>
      </w:r>
      <w:r w:rsidR="00836D5C">
        <w:rPr>
          <w:i/>
        </w:rPr>
        <w:t xml:space="preserve">more </w:t>
      </w:r>
      <w:r w:rsidRPr="009356C7">
        <w:rPr>
          <w:i/>
        </w:rPr>
        <w:t xml:space="preserve">challenging to conduct prosecutions now than in the past. So many cases were being trialled without legal representations in the past because we have only </w:t>
      </w:r>
      <w:r w:rsidR="006D0080">
        <w:rPr>
          <w:i/>
        </w:rPr>
        <w:t xml:space="preserve">a </w:t>
      </w:r>
      <w:r w:rsidRPr="009356C7">
        <w:rPr>
          <w:i/>
        </w:rPr>
        <w:t>few lawyers […]</w:t>
      </w:r>
      <w:r w:rsidR="009356C7">
        <w:rPr>
          <w:i/>
        </w:rPr>
        <w:t>, but n</w:t>
      </w:r>
      <w:r w:rsidR="00381C46" w:rsidRPr="009356C7">
        <w:rPr>
          <w:i/>
        </w:rPr>
        <w:t>ow</w:t>
      </w:r>
      <w:r w:rsidRPr="009356C7">
        <w:rPr>
          <w:i/>
        </w:rPr>
        <w:t xml:space="preserve">, lawyers are </w:t>
      </w:r>
      <w:r w:rsidR="007C0619" w:rsidRPr="009356C7">
        <w:rPr>
          <w:i/>
        </w:rPr>
        <w:t>everywhere</w:t>
      </w:r>
      <w:r w:rsidRPr="009356C7">
        <w:rPr>
          <w:i/>
        </w:rPr>
        <w:t xml:space="preserve">, even in the villages. So, to prosecute effectively as a police prosecutor, one should know the laws to enable </w:t>
      </w:r>
      <w:r w:rsidR="00836D5C">
        <w:rPr>
          <w:i/>
        </w:rPr>
        <w:t>them</w:t>
      </w:r>
      <w:r w:rsidRPr="009356C7">
        <w:rPr>
          <w:i/>
        </w:rPr>
        <w:t xml:space="preserve"> </w:t>
      </w:r>
      <w:r w:rsidR="00B34FD8" w:rsidRPr="009356C7">
        <w:rPr>
          <w:i/>
        </w:rPr>
        <w:t>to argue</w:t>
      </w:r>
      <w:r w:rsidRPr="009356C7">
        <w:rPr>
          <w:i/>
        </w:rPr>
        <w:t xml:space="preserve"> with the lawyers in court</w:t>
      </w:r>
      <w:r w:rsidR="00B655CA">
        <w:t>.</w:t>
      </w:r>
    </w:p>
    <w:p w14:paraId="4EFEA068" w14:textId="373F5F07" w:rsidR="00FD59BF" w:rsidRDefault="00FD4E0D" w:rsidP="00FD59BF">
      <w:pPr>
        <w:pStyle w:val="FirstParagraph"/>
        <w:ind w:firstLine="0"/>
      </w:pPr>
      <w:r>
        <w:t>Although prosecutors described access to legal services and people</w:t>
      </w:r>
      <w:r w:rsidR="006E39A4">
        <w:t xml:space="preserve"> being </w:t>
      </w:r>
      <w:r>
        <w:t>aware of their rights as making police prosecution challenging, they c</w:t>
      </w:r>
      <w:r w:rsidR="00FD59BF">
        <w:t xml:space="preserve">ould be </w:t>
      </w:r>
      <w:r>
        <w:t xml:space="preserve">regarded </w:t>
      </w:r>
      <w:r w:rsidR="00FD59BF">
        <w:t>as improvem</w:t>
      </w:r>
      <w:r>
        <w:t>ent</w:t>
      </w:r>
      <w:r w:rsidR="00BA3F46">
        <w:t>s</w:t>
      </w:r>
      <w:r>
        <w:t xml:space="preserve"> in legal system</w:t>
      </w:r>
      <w:r w:rsidR="00BA3F46">
        <w:t>s</w:t>
      </w:r>
      <w:r>
        <w:t xml:space="preserve"> that</w:t>
      </w:r>
      <w:r w:rsidR="00FD59BF">
        <w:t xml:space="preserve"> safeguard</w:t>
      </w:r>
      <w:r w:rsidR="00BA3F46">
        <w:t xml:space="preserve"> litigants</w:t>
      </w:r>
      <w:r w:rsidR="006E39A4">
        <w:t>’</w:t>
      </w:r>
      <w:r w:rsidR="00BA3F46">
        <w:t xml:space="preserve"> righ</w:t>
      </w:r>
      <w:r w:rsidR="00FD59BF">
        <w:t>ts and ensu</w:t>
      </w:r>
      <w:r>
        <w:t>res fairness in justice delivery.</w:t>
      </w:r>
    </w:p>
    <w:p w14:paraId="57F1467B" w14:textId="1007B65F" w:rsidR="00C25B1A" w:rsidRPr="00757353" w:rsidRDefault="007C0619" w:rsidP="00C25B1A">
      <w:pPr>
        <w:pStyle w:val="FirstParagraph"/>
        <w:rPr>
          <w:sz w:val="22"/>
        </w:rPr>
      </w:pPr>
      <w:r>
        <w:t>Participants cited</w:t>
      </w:r>
      <w:r w:rsidR="00C25B1A">
        <w:t xml:space="preserve"> </w:t>
      </w:r>
      <w:r w:rsidR="00C25B1A" w:rsidRPr="000A04BF">
        <w:t>restricti</w:t>
      </w:r>
      <w:r w:rsidR="00FD59BF">
        <w:t>o</w:t>
      </w:r>
      <w:r w:rsidR="00C25B1A" w:rsidRPr="000A04BF">
        <w:t>n</w:t>
      </w:r>
      <w:r w:rsidR="00FD59BF">
        <w:t>s of</w:t>
      </w:r>
      <w:r w:rsidR="00C25B1A" w:rsidRPr="000A04BF">
        <w:t xml:space="preserve"> </w:t>
      </w:r>
      <w:r w:rsidR="00C25B1A">
        <w:t>police prosecutor</w:t>
      </w:r>
      <w:r w:rsidR="00C25B1A" w:rsidRPr="000A04BF">
        <w:t>s from replying to issues of law</w:t>
      </w:r>
      <w:r>
        <w:t xml:space="preserve"> as</w:t>
      </w:r>
      <w:r w:rsidRPr="007C0619">
        <w:t xml:space="preserve"> </w:t>
      </w:r>
      <w:r>
        <w:t>mak</w:t>
      </w:r>
      <w:r w:rsidR="00FD59BF">
        <w:t xml:space="preserve">ing </w:t>
      </w:r>
      <w:r>
        <w:t>police prosecution challenging</w:t>
      </w:r>
      <w:r w:rsidR="00C25B1A">
        <w:t xml:space="preserve">. </w:t>
      </w:r>
      <w:r>
        <w:t>For instance</w:t>
      </w:r>
      <w:r w:rsidR="00C25B1A">
        <w:t>, a</w:t>
      </w:r>
      <w:r w:rsidR="00C25B1A" w:rsidRPr="000A04BF">
        <w:t xml:space="preserve"> 48-year-old male </w:t>
      </w:r>
      <w:r w:rsidR="00C25B1A">
        <w:t>prosecutor</w:t>
      </w:r>
      <w:r w:rsidR="00C25B1A" w:rsidRPr="000A04BF">
        <w:t xml:space="preserve"> in Kumasi</w:t>
      </w:r>
      <w:r w:rsidR="00C25B1A">
        <w:t xml:space="preserve"> said,</w:t>
      </w:r>
      <w:r w:rsidR="00C25B1A" w:rsidRPr="000A04BF">
        <w:t xml:space="preserve"> </w:t>
      </w:r>
      <w:r w:rsidR="00C25B1A" w:rsidRPr="007F1DCC">
        <w:rPr>
          <w:szCs w:val="24"/>
        </w:rPr>
        <w:t>“</w:t>
      </w:r>
      <w:r w:rsidR="00C25B1A" w:rsidRPr="009356C7">
        <w:rPr>
          <w:i/>
          <w:szCs w:val="24"/>
        </w:rPr>
        <w:t>Lawyers sometimes wrongly quote laws</w:t>
      </w:r>
      <w:r w:rsidR="009356C7">
        <w:rPr>
          <w:i/>
          <w:szCs w:val="24"/>
        </w:rPr>
        <w:t xml:space="preserve"> and </w:t>
      </w:r>
      <w:r w:rsidR="009356C7" w:rsidRPr="009356C7">
        <w:rPr>
          <w:i/>
          <w:szCs w:val="24"/>
        </w:rPr>
        <w:t xml:space="preserve">get away with </w:t>
      </w:r>
      <w:r w:rsidR="009356C7">
        <w:rPr>
          <w:i/>
          <w:szCs w:val="24"/>
        </w:rPr>
        <w:t>them</w:t>
      </w:r>
      <w:r w:rsidR="009356C7" w:rsidRPr="009356C7">
        <w:rPr>
          <w:i/>
          <w:szCs w:val="24"/>
        </w:rPr>
        <w:t xml:space="preserve"> if judges are not firm</w:t>
      </w:r>
      <w:r w:rsidR="009356C7">
        <w:rPr>
          <w:i/>
          <w:szCs w:val="24"/>
        </w:rPr>
        <w:t xml:space="preserve">, </w:t>
      </w:r>
      <w:r w:rsidR="009356C7">
        <w:rPr>
          <w:i/>
          <w:szCs w:val="24"/>
        </w:rPr>
        <w:lastRenderedPageBreak/>
        <w:t xml:space="preserve">as </w:t>
      </w:r>
      <w:r w:rsidR="00C25B1A" w:rsidRPr="009356C7">
        <w:rPr>
          <w:i/>
          <w:szCs w:val="24"/>
        </w:rPr>
        <w:t xml:space="preserve">the rules </w:t>
      </w:r>
      <w:r w:rsidR="00FD59BF" w:rsidRPr="009356C7">
        <w:rPr>
          <w:i/>
          <w:szCs w:val="24"/>
        </w:rPr>
        <w:t xml:space="preserve">do not allow </w:t>
      </w:r>
      <w:r w:rsidR="00C25B1A" w:rsidRPr="009356C7">
        <w:rPr>
          <w:i/>
          <w:szCs w:val="24"/>
        </w:rPr>
        <w:t>police prosecutors</w:t>
      </w:r>
      <w:r w:rsidR="009356C7">
        <w:rPr>
          <w:i/>
          <w:szCs w:val="24"/>
        </w:rPr>
        <w:t xml:space="preserve"> who </w:t>
      </w:r>
      <w:r w:rsidR="009356C7" w:rsidRPr="009356C7">
        <w:rPr>
          <w:i/>
          <w:szCs w:val="24"/>
        </w:rPr>
        <w:t>are not lawyer</w:t>
      </w:r>
      <w:r w:rsidR="009356C7">
        <w:rPr>
          <w:i/>
          <w:szCs w:val="24"/>
        </w:rPr>
        <w:t>s</w:t>
      </w:r>
      <w:r w:rsidR="00C25B1A" w:rsidRPr="009356C7">
        <w:rPr>
          <w:i/>
          <w:szCs w:val="24"/>
        </w:rPr>
        <w:t xml:space="preserve"> </w:t>
      </w:r>
      <w:r w:rsidR="00FD59BF" w:rsidRPr="009356C7">
        <w:rPr>
          <w:i/>
          <w:szCs w:val="24"/>
        </w:rPr>
        <w:t xml:space="preserve">to </w:t>
      </w:r>
      <w:r w:rsidR="00C25B1A" w:rsidRPr="009356C7">
        <w:rPr>
          <w:i/>
          <w:szCs w:val="24"/>
        </w:rPr>
        <w:t>reply to questions</w:t>
      </w:r>
      <w:r w:rsidR="009356C7">
        <w:rPr>
          <w:i/>
          <w:szCs w:val="24"/>
        </w:rPr>
        <w:t xml:space="preserve"> of law</w:t>
      </w:r>
      <w:r w:rsidR="00C25B1A" w:rsidRPr="007F1DCC">
        <w:rPr>
          <w:szCs w:val="24"/>
        </w:rPr>
        <w:t>.”</w:t>
      </w:r>
      <w:r w:rsidR="00C25B1A">
        <w:rPr>
          <w:sz w:val="22"/>
        </w:rPr>
        <w:t xml:space="preserve"> </w:t>
      </w:r>
      <w:r w:rsidR="00BA3F46">
        <w:rPr>
          <w:sz w:val="22"/>
        </w:rPr>
        <w:t>D</w:t>
      </w:r>
      <w:r w:rsidR="00C25B1A" w:rsidRPr="000A04BF">
        <w:t xml:space="preserve">ismissal of cases </w:t>
      </w:r>
      <w:r w:rsidR="00BA3F46">
        <w:t xml:space="preserve">occasioned by </w:t>
      </w:r>
      <w:r w:rsidR="00C25B1A">
        <w:t>police prosecutor</w:t>
      </w:r>
      <w:r w:rsidR="00C25B1A" w:rsidRPr="000A04BF">
        <w:t xml:space="preserve">s </w:t>
      </w:r>
      <w:r w:rsidR="00C25B1A">
        <w:t>late</w:t>
      </w:r>
      <w:r w:rsidR="00BA3F46">
        <w:t>ness</w:t>
      </w:r>
      <w:r w:rsidR="00C25B1A">
        <w:t xml:space="preserve"> or </w:t>
      </w:r>
      <w:r w:rsidR="00C25B1A" w:rsidRPr="000A04BF">
        <w:t>absent</w:t>
      </w:r>
      <w:r w:rsidR="00BA3F46">
        <w:t>eeism</w:t>
      </w:r>
      <w:r w:rsidR="00BA3F46" w:rsidRPr="00BA3F46">
        <w:t xml:space="preserve"> </w:t>
      </w:r>
      <w:r w:rsidR="00C25B1A">
        <w:t xml:space="preserve">also emerged as a critical </w:t>
      </w:r>
      <w:r>
        <w:t>procedural impediment t</w:t>
      </w:r>
      <w:r w:rsidR="00C25B1A">
        <w:t xml:space="preserve">o police prosecutions. </w:t>
      </w:r>
      <w:r w:rsidR="009356C7">
        <w:t xml:space="preserve">Illustrating </w:t>
      </w:r>
      <w:r w:rsidR="00C25B1A">
        <w:t xml:space="preserve">the dismissal of cases </w:t>
      </w:r>
      <w:r w:rsidR="00FD59BF">
        <w:t xml:space="preserve">due to the </w:t>
      </w:r>
      <w:r w:rsidR="00C25B1A">
        <w:t>absen</w:t>
      </w:r>
      <w:r w:rsidR="00FD59BF">
        <w:t>ce of prosecutors</w:t>
      </w:r>
      <w:r w:rsidR="00C25B1A">
        <w:t>, a</w:t>
      </w:r>
      <w:r w:rsidR="00C25B1A" w:rsidRPr="000A04BF">
        <w:t xml:space="preserve"> 52-year-old male </w:t>
      </w:r>
      <w:r w:rsidR="00C25B1A">
        <w:t xml:space="preserve">prosecutor </w:t>
      </w:r>
      <w:r w:rsidR="00C25B1A" w:rsidRPr="000A04BF">
        <w:t>in Accra</w:t>
      </w:r>
      <w:r w:rsidR="00C25B1A">
        <w:t xml:space="preserve"> remarked</w:t>
      </w:r>
      <w:r w:rsidR="00C25B1A" w:rsidRPr="000A04BF">
        <w:t xml:space="preserve">: </w:t>
      </w:r>
    </w:p>
    <w:p w14:paraId="1FD3ADA2" w14:textId="06F8FC72" w:rsidR="00C25B1A" w:rsidRPr="00C303CC" w:rsidRDefault="00C25B1A" w:rsidP="00FD59BF">
      <w:pPr>
        <w:pStyle w:val="Displayedquotation"/>
        <w:spacing w:line="480" w:lineRule="auto"/>
        <w:ind w:left="567" w:right="567" w:firstLine="0"/>
        <w:jc w:val="both"/>
      </w:pPr>
      <w:r w:rsidRPr="009356C7">
        <w:rPr>
          <w:i/>
        </w:rPr>
        <w:t xml:space="preserve">When lawyers get to the courts and </w:t>
      </w:r>
      <w:r w:rsidR="000773C4">
        <w:rPr>
          <w:i/>
        </w:rPr>
        <w:t xml:space="preserve">realise that </w:t>
      </w:r>
      <w:r w:rsidRPr="009356C7">
        <w:rPr>
          <w:i/>
        </w:rPr>
        <w:t xml:space="preserve">police prosecutors are absent, they quickly make applications for cases to be </w:t>
      </w:r>
      <w:r w:rsidR="003E18A6" w:rsidRPr="009356C7">
        <w:rPr>
          <w:i/>
        </w:rPr>
        <w:t>dismissed</w:t>
      </w:r>
      <w:r w:rsidR="00BA3F46">
        <w:rPr>
          <w:i/>
        </w:rPr>
        <w:t>, and c</w:t>
      </w:r>
      <w:r w:rsidRPr="009356C7">
        <w:rPr>
          <w:i/>
        </w:rPr>
        <w:t xml:space="preserve">ases are sometimes </w:t>
      </w:r>
      <w:r w:rsidR="003E18A6" w:rsidRPr="009356C7">
        <w:rPr>
          <w:i/>
        </w:rPr>
        <w:t>dismissed</w:t>
      </w:r>
      <w:r w:rsidR="00FD59BF" w:rsidRPr="009356C7">
        <w:rPr>
          <w:i/>
        </w:rPr>
        <w:t xml:space="preserve"> </w:t>
      </w:r>
      <w:r w:rsidR="000773C4">
        <w:rPr>
          <w:i/>
        </w:rPr>
        <w:t>due to</w:t>
      </w:r>
      <w:r w:rsidR="00FD59BF" w:rsidRPr="009356C7">
        <w:rPr>
          <w:i/>
        </w:rPr>
        <w:t xml:space="preserve"> prosecutors </w:t>
      </w:r>
      <w:r w:rsidR="000773C4">
        <w:rPr>
          <w:i/>
        </w:rPr>
        <w:t xml:space="preserve">absence in </w:t>
      </w:r>
      <w:r w:rsidR="00FD59BF" w:rsidRPr="009356C7">
        <w:rPr>
          <w:i/>
        </w:rPr>
        <w:t>courts</w:t>
      </w:r>
      <w:r w:rsidR="00BA3F46">
        <w:rPr>
          <w:i/>
        </w:rPr>
        <w:t>. B</w:t>
      </w:r>
      <w:r w:rsidR="00381C46" w:rsidRPr="009356C7">
        <w:rPr>
          <w:i/>
        </w:rPr>
        <w:t>ut</w:t>
      </w:r>
      <w:r w:rsidRPr="009356C7">
        <w:rPr>
          <w:i/>
        </w:rPr>
        <w:t xml:space="preserve"> when lawyers are </w:t>
      </w:r>
      <w:r w:rsidR="000773C4">
        <w:rPr>
          <w:i/>
        </w:rPr>
        <w:t>absent</w:t>
      </w:r>
      <w:r w:rsidR="00A45C9D">
        <w:rPr>
          <w:i/>
        </w:rPr>
        <w:t xml:space="preserve"> </w:t>
      </w:r>
      <w:r w:rsidRPr="009356C7">
        <w:rPr>
          <w:i/>
        </w:rPr>
        <w:t>in court, judges ask us to wait for them</w:t>
      </w:r>
      <w:r w:rsidR="009356C7">
        <w:rPr>
          <w:i/>
        </w:rPr>
        <w:t xml:space="preserve"> </w:t>
      </w:r>
      <w:r w:rsidR="00BA3F46">
        <w:rPr>
          <w:i/>
        </w:rPr>
        <w:t>and</w:t>
      </w:r>
      <w:r w:rsidR="009356C7">
        <w:rPr>
          <w:i/>
        </w:rPr>
        <w:t xml:space="preserve"> </w:t>
      </w:r>
      <w:r w:rsidRPr="009356C7">
        <w:rPr>
          <w:i/>
        </w:rPr>
        <w:t>adjourn</w:t>
      </w:r>
      <w:r w:rsidR="00A45C9D">
        <w:rPr>
          <w:i/>
        </w:rPr>
        <w:t xml:space="preserve"> cases in </w:t>
      </w:r>
      <w:r w:rsidR="00A45C9D" w:rsidRPr="009356C7">
        <w:rPr>
          <w:i/>
        </w:rPr>
        <w:t>some instances</w:t>
      </w:r>
      <w:r w:rsidRPr="009356C7">
        <w:rPr>
          <w:i/>
        </w:rPr>
        <w:t xml:space="preserve">. So, why </w:t>
      </w:r>
      <w:r w:rsidR="00BA3F46">
        <w:rPr>
          <w:i/>
        </w:rPr>
        <w:t>do</w:t>
      </w:r>
      <w:r w:rsidRPr="009356C7">
        <w:rPr>
          <w:i/>
        </w:rPr>
        <w:t xml:space="preserve"> the courts wait or adjourn cases when lawyers are absent but </w:t>
      </w:r>
      <w:r w:rsidR="00BA3F46">
        <w:rPr>
          <w:i/>
        </w:rPr>
        <w:t xml:space="preserve">dismiss </w:t>
      </w:r>
      <w:r w:rsidR="00FD59BF" w:rsidRPr="009356C7">
        <w:rPr>
          <w:i/>
        </w:rPr>
        <w:t xml:space="preserve">cases </w:t>
      </w:r>
      <w:r w:rsidRPr="009356C7">
        <w:rPr>
          <w:i/>
        </w:rPr>
        <w:t>when police prosecutors are absent</w:t>
      </w:r>
      <w:r w:rsidRPr="00C303CC">
        <w:t xml:space="preserve">? </w:t>
      </w:r>
    </w:p>
    <w:p w14:paraId="34C2C26C" w14:textId="1A6687A1" w:rsidR="00C25B1A" w:rsidRPr="007F1DCC" w:rsidRDefault="00377DCF" w:rsidP="0086684D">
      <w:pPr>
        <w:ind w:firstLine="0"/>
        <w:rPr>
          <w:rFonts w:cs="Times New Roman"/>
        </w:rPr>
      </w:pPr>
      <w:r>
        <w:rPr>
          <w:b/>
        </w:rPr>
        <w:t>A</w:t>
      </w:r>
      <w:r w:rsidR="009356C7">
        <w:rPr>
          <w:b/>
        </w:rPr>
        <w:t>bus</w:t>
      </w:r>
      <w:r>
        <w:rPr>
          <w:b/>
        </w:rPr>
        <w:t>e of</w:t>
      </w:r>
      <w:r w:rsidR="009356C7">
        <w:rPr>
          <w:b/>
        </w:rPr>
        <w:t xml:space="preserve"> police p</w:t>
      </w:r>
      <w:r w:rsidR="009356C7" w:rsidRPr="00FD4E0D">
        <w:rPr>
          <w:b/>
        </w:rPr>
        <w:t xml:space="preserve">rosecutors: </w:t>
      </w:r>
      <w:r w:rsidR="009356C7">
        <w:t xml:space="preserve">Participants raised concerns about </w:t>
      </w:r>
      <w:r w:rsidR="00BA3F46">
        <w:t>defence lawyers</w:t>
      </w:r>
      <w:r w:rsidR="00836D5C">
        <w:t>’</w:t>
      </w:r>
      <w:r w:rsidR="00BA3F46">
        <w:t xml:space="preserve"> attitude</w:t>
      </w:r>
      <w:r w:rsidR="009356C7">
        <w:t xml:space="preserve">s that </w:t>
      </w:r>
      <w:r w:rsidR="00836D5C">
        <w:t>impede</w:t>
      </w:r>
      <w:r w:rsidR="009356C7">
        <w:t xml:space="preserve"> prosecution</w:t>
      </w:r>
      <w:r w:rsidR="006E39A4">
        <w:t>s</w:t>
      </w:r>
      <w:r w:rsidR="009356C7">
        <w:t xml:space="preserve">. </w:t>
      </w:r>
      <w:r w:rsidR="00C25B1A">
        <w:t>Defence l</w:t>
      </w:r>
      <w:r w:rsidR="00C25B1A" w:rsidRPr="000A04BF">
        <w:t xml:space="preserve">awyers </w:t>
      </w:r>
      <w:r w:rsidR="00C25B1A">
        <w:t>frustrating p</w:t>
      </w:r>
      <w:r w:rsidR="00C25B1A" w:rsidRPr="000A04BF">
        <w:t>roceedings</w:t>
      </w:r>
      <w:r w:rsidR="00C25B1A">
        <w:t xml:space="preserve"> with </w:t>
      </w:r>
      <w:r w:rsidR="00A45C9D">
        <w:t xml:space="preserve">frequent </w:t>
      </w:r>
      <w:r w:rsidR="00C25B1A">
        <w:t xml:space="preserve">adjournments and abusing prosecutors emerged as </w:t>
      </w:r>
      <w:r w:rsidR="00A45C9D">
        <w:t>a</w:t>
      </w:r>
      <w:r w:rsidR="00C25B1A">
        <w:t xml:space="preserve"> </w:t>
      </w:r>
      <w:proofErr w:type="gramStart"/>
      <w:r w:rsidR="00C25B1A">
        <w:t>challenge police prosecut</w:t>
      </w:r>
      <w:r w:rsidR="006E39A4">
        <w:t>or</w:t>
      </w:r>
      <w:r w:rsidR="00C25B1A">
        <w:t>s</w:t>
      </w:r>
      <w:proofErr w:type="gramEnd"/>
      <w:r w:rsidR="00C25B1A">
        <w:t xml:space="preserve"> in Ghana</w:t>
      </w:r>
      <w:r w:rsidR="006E39A4" w:rsidRPr="006E39A4">
        <w:t xml:space="preserve"> </w:t>
      </w:r>
      <w:r w:rsidR="006E39A4">
        <w:t>face</w:t>
      </w:r>
      <w:r w:rsidR="00C25B1A">
        <w:t xml:space="preserve">. </w:t>
      </w:r>
      <w:r w:rsidR="00C25B1A" w:rsidRPr="007F1DCC">
        <w:rPr>
          <w:rFonts w:cs="Times New Roman"/>
        </w:rPr>
        <w:t xml:space="preserve">All </w:t>
      </w:r>
      <w:r w:rsidR="00C25B1A">
        <w:rPr>
          <w:rFonts w:cs="Times New Roman"/>
        </w:rPr>
        <w:t>prosecutor</w:t>
      </w:r>
      <w:r w:rsidR="00C25B1A" w:rsidRPr="007F1DCC">
        <w:rPr>
          <w:rFonts w:cs="Times New Roman"/>
        </w:rPr>
        <w:t xml:space="preserve">s </w:t>
      </w:r>
      <w:r w:rsidR="00C25B1A">
        <w:rPr>
          <w:rFonts w:cs="Times New Roman"/>
        </w:rPr>
        <w:t>interview</w:t>
      </w:r>
      <w:r w:rsidR="00820EBC">
        <w:rPr>
          <w:rFonts w:cs="Times New Roman"/>
        </w:rPr>
        <w:t>ed</w:t>
      </w:r>
      <w:r w:rsidR="00C25B1A">
        <w:rPr>
          <w:rFonts w:cs="Times New Roman"/>
        </w:rPr>
        <w:t xml:space="preserve"> </w:t>
      </w:r>
      <w:r w:rsidR="00C25B1A" w:rsidRPr="007F1DCC">
        <w:t xml:space="preserve">lamented </w:t>
      </w:r>
      <w:r w:rsidR="00C25B1A">
        <w:t>about defence lawyers</w:t>
      </w:r>
      <w:r w:rsidR="00C25B1A" w:rsidRPr="007F1DCC">
        <w:t xml:space="preserve"> adopt</w:t>
      </w:r>
      <w:r w:rsidR="00C25B1A">
        <w:t>ing</w:t>
      </w:r>
      <w:r w:rsidR="00C25B1A" w:rsidRPr="007F1DCC">
        <w:t xml:space="preserve"> </w:t>
      </w:r>
      <w:r w:rsidR="00C25B1A" w:rsidRPr="007F1DCC">
        <w:rPr>
          <w:rFonts w:cs="Times New Roman"/>
        </w:rPr>
        <w:t>tactics</w:t>
      </w:r>
      <w:r w:rsidR="00C25B1A">
        <w:rPr>
          <w:rFonts w:cs="Times New Roman"/>
        </w:rPr>
        <w:t>,</w:t>
      </w:r>
      <w:r w:rsidR="00C25B1A" w:rsidRPr="007F1DCC">
        <w:t xml:space="preserve"> </w:t>
      </w:r>
      <w:r w:rsidR="00C25B1A">
        <w:t>particularly</w:t>
      </w:r>
      <w:r w:rsidR="00C25B1A" w:rsidRPr="007F1DCC">
        <w:t xml:space="preserve"> requests for adjournments with flimsy excuses, to </w:t>
      </w:r>
      <w:r w:rsidR="00C25B1A">
        <w:t xml:space="preserve">delay, </w:t>
      </w:r>
      <w:r w:rsidR="00C25B1A" w:rsidRPr="007F1DCC">
        <w:t xml:space="preserve">distract, </w:t>
      </w:r>
      <w:r w:rsidR="00C25B1A">
        <w:t xml:space="preserve">and </w:t>
      </w:r>
      <w:r w:rsidR="00C25B1A" w:rsidRPr="007F1DCC">
        <w:rPr>
          <w:rFonts w:cs="Times New Roman"/>
        </w:rPr>
        <w:t>frustrate</w:t>
      </w:r>
      <w:r w:rsidR="00C25B1A" w:rsidRPr="007F1DCC">
        <w:t xml:space="preserve"> court proce</w:t>
      </w:r>
      <w:r w:rsidR="00C25B1A">
        <w:t>ss</w:t>
      </w:r>
      <w:r w:rsidR="00C25B1A" w:rsidRPr="007F1DCC">
        <w:t>e</w:t>
      </w:r>
      <w:r w:rsidR="00FD59BF">
        <w:t xml:space="preserve">s. </w:t>
      </w:r>
      <w:r w:rsidR="00A45C9D">
        <w:t xml:space="preserve">This </w:t>
      </w:r>
      <w:r w:rsidR="00C25B1A">
        <w:t>m</w:t>
      </w:r>
      <w:r w:rsidR="00C25B1A" w:rsidRPr="007F1DCC">
        <w:t>ainly</w:t>
      </w:r>
      <w:r w:rsidR="00C25B1A">
        <w:t xml:space="preserve"> happened</w:t>
      </w:r>
      <w:r w:rsidR="00C25B1A" w:rsidRPr="007F1DCC">
        <w:t xml:space="preserve"> when lawyers </w:t>
      </w:r>
      <w:r w:rsidR="00C25B1A">
        <w:t>realised that the</w:t>
      </w:r>
      <w:r w:rsidR="00FD59BF">
        <w:t>ir</w:t>
      </w:r>
      <w:r w:rsidR="00C25B1A" w:rsidRPr="00F11CFB">
        <w:t xml:space="preserve"> </w:t>
      </w:r>
      <w:r w:rsidR="00C25B1A">
        <w:t xml:space="preserve">cases </w:t>
      </w:r>
      <w:r w:rsidR="00FD59BF">
        <w:t xml:space="preserve">are weak, </w:t>
      </w:r>
      <w:r w:rsidR="00C25B1A">
        <w:t>with less chance of succeeding</w:t>
      </w:r>
      <w:r w:rsidR="00C25B1A" w:rsidRPr="007F1DCC">
        <w:t xml:space="preserve">. </w:t>
      </w:r>
      <w:r w:rsidR="00C25B1A">
        <w:t xml:space="preserve">Some prosecutors </w:t>
      </w:r>
      <w:r w:rsidR="00C25B1A" w:rsidRPr="007F1DCC">
        <w:rPr>
          <w:rFonts w:cs="Times New Roman"/>
        </w:rPr>
        <w:t xml:space="preserve">described </w:t>
      </w:r>
      <w:r w:rsidR="00C25B1A" w:rsidRPr="007F1DCC">
        <w:t>d</w:t>
      </w:r>
      <w:r w:rsidR="00C25B1A" w:rsidRPr="007F1DCC">
        <w:rPr>
          <w:rFonts w:cs="Times New Roman"/>
        </w:rPr>
        <w:t>efence lawyers as ‘hea</w:t>
      </w:r>
      <w:r w:rsidR="00C25B1A">
        <w:rPr>
          <w:rFonts w:cs="Times New Roman"/>
        </w:rPr>
        <w:t xml:space="preserve">daches’ and </w:t>
      </w:r>
      <w:r w:rsidR="00B34FD8">
        <w:rPr>
          <w:rFonts w:cs="Times New Roman"/>
        </w:rPr>
        <w:t>bullies</w:t>
      </w:r>
      <w:r w:rsidR="00C25B1A">
        <w:rPr>
          <w:rFonts w:cs="Times New Roman"/>
        </w:rPr>
        <w:t xml:space="preserve">. One prosecutor </w:t>
      </w:r>
      <w:r w:rsidR="00BA3F46">
        <w:rPr>
          <w:rFonts w:cs="Times New Roman"/>
        </w:rPr>
        <w:t xml:space="preserve">based </w:t>
      </w:r>
      <w:r w:rsidR="00C25B1A">
        <w:rPr>
          <w:rFonts w:cs="Times New Roman"/>
        </w:rPr>
        <w:t xml:space="preserve">in Accra cited a situation where a defence lawyer </w:t>
      </w:r>
      <w:r w:rsidR="00826D28">
        <w:rPr>
          <w:rFonts w:cs="Times New Roman"/>
        </w:rPr>
        <w:t>used</w:t>
      </w:r>
      <w:r w:rsidR="00A45C9D">
        <w:rPr>
          <w:rFonts w:cs="Times New Roman"/>
        </w:rPr>
        <w:t xml:space="preserve"> </w:t>
      </w:r>
      <w:r w:rsidR="00C25B1A">
        <w:rPr>
          <w:rFonts w:cs="Times New Roman"/>
        </w:rPr>
        <w:t>verbal abuse</w:t>
      </w:r>
      <w:r w:rsidR="00A45C9D">
        <w:rPr>
          <w:rFonts w:cs="Times New Roman"/>
        </w:rPr>
        <w:t xml:space="preserve"> to bully him in court </w:t>
      </w:r>
      <w:r w:rsidR="006723B3">
        <w:rPr>
          <w:rFonts w:cs="Times New Roman"/>
        </w:rPr>
        <w:t xml:space="preserve">but for the </w:t>
      </w:r>
      <w:r w:rsidR="00C25B1A">
        <w:rPr>
          <w:rFonts w:cs="Times New Roman"/>
        </w:rPr>
        <w:t>judge</w:t>
      </w:r>
      <w:r w:rsidR="00A45C9D">
        <w:rPr>
          <w:rFonts w:cs="Times New Roman"/>
        </w:rPr>
        <w:t>’s</w:t>
      </w:r>
      <w:r w:rsidR="00C25B1A">
        <w:rPr>
          <w:rFonts w:cs="Times New Roman"/>
        </w:rPr>
        <w:t xml:space="preserve"> interven</w:t>
      </w:r>
      <w:r w:rsidR="00A45C9D">
        <w:rPr>
          <w:rFonts w:cs="Times New Roman"/>
        </w:rPr>
        <w:t>tion</w:t>
      </w:r>
      <w:r w:rsidR="00C25B1A">
        <w:rPr>
          <w:rFonts w:cs="Times New Roman"/>
        </w:rPr>
        <w:t>. A 49-year-</w:t>
      </w:r>
      <w:r w:rsidR="00C25B1A" w:rsidRPr="007F1DCC">
        <w:rPr>
          <w:rFonts w:cs="Times New Roman"/>
        </w:rPr>
        <w:t xml:space="preserve">old male </w:t>
      </w:r>
      <w:r w:rsidR="00C25B1A">
        <w:rPr>
          <w:rFonts w:cs="Times New Roman"/>
        </w:rPr>
        <w:t xml:space="preserve">prosecutor </w:t>
      </w:r>
      <w:r w:rsidR="00BA3F46">
        <w:rPr>
          <w:rFonts w:cs="Times New Roman"/>
        </w:rPr>
        <w:t xml:space="preserve">based </w:t>
      </w:r>
      <w:r w:rsidR="00C25B1A" w:rsidRPr="007F1DCC">
        <w:rPr>
          <w:rFonts w:cs="Times New Roman"/>
        </w:rPr>
        <w:t xml:space="preserve">in Kumasi </w:t>
      </w:r>
      <w:r w:rsidR="006723B3">
        <w:rPr>
          <w:rFonts w:cs="Times New Roman"/>
        </w:rPr>
        <w:t xml:space="preserve">has the following </w:t>
      </w:r>
      <w:r w:rsidR="00C25B1A" w:rsidRPr="007F1DCC">
        <w:rPr>
          <w:rFonts w:cs="Times New Roman"/>
        </w:rPr>
        <w:t>remark</w:t>
      </w:r>
      <w:r w:rsidR="006723B3">
        <w:rPr>
          <w:rFonts w:cs="Times New Roman"/>
        </w:rPr>
        <w:t>s about defence lawyers</w:t>
      </w:r>
      <w:r w:rsidR="00C25B1A" w:rsidRPr="007F1DCC">
        <w:rPr>
          <w:rFonts w:cs="Times New Roman"/>
        </w:rPr>
        <w:t xml:space="preserve">: </w:t>
      </w:r>
    </w:p>
    <w:p w14:paraId="4FEA9092" w14:textId="53745CE4" w:rsidR="00C25B1A" w:rsidRDefault="00C25B1A" w:rsidP="00FD59BF">
      <w:pPr>
        <w:pStyle w:val="Displayedquotation"/>
        <w:spacing w:line="480" w:lineRule="auto"/>
        <w:ind w:left="567" w:right="567" w:firstLine="0"/>
        <w:jc w:val="both"/>
      </w:pPr>
      <w:r w:rsidRPr="006723B3">
        <w:rPr>
          <w:i/>
        </w:rPr>
        <w:t xml:space="preserve">Defence lawyers are a severe ‘headache’. </w:t>
      </w:r>
      <w:r w:rsidR="00BA3F46">
        <w:rPr>
          <w:i/>
        </w:rPr>
        <w:t xml:space="preserve">For instance, </w:t>
      </w:r>
      <w:r w:rsidRPr="006723B3">
        <w:rPr>
          <w:i/>
        </w:rPr>
        <w:t>I ha</w:t>
      </w:r>
      <w:r w:rsidR="00FD59BF" w:rsidRPr="006723B3">
        <w:rPr>
          <w:i/>
        </w:rPr>
        <w:t>n</w:t>
      </w:r>
      <w:r w:rsidRPr="006723B3">
        <w:rPr>
          <w:i/>
        </w:rPr>
        <w:t>d</w:t>
      </w:r>
      <w:r w:rsidR="00FD59BF" w:rsidRPr="006723B3">
        <w:rPr>
          <w:i/>
        </w:rPr>
        <w:t>led</w:t>
      </w:r>
      <w:r w:rsidRPr="006723B3">
        <w:rPr>
          <w:i/>
        </w:rPr>
        <w:t xml:space="preserve"> a case where a defence lawyer strangely brought medical reports to request adjournments on seven different occasions. I </w:t>
      </w:r>
      <w:r w:rsidR="006723B3">
        <w:rPr>
          <w:i/>
        </w:rPr>
        <w:t xml:space="preserve">decided </w:t>
      </w:r>
      <w:r w:rsidR="00BA3F46">
        <w:rPr>
          <w:i/>
        </w:rPr>
        <w:t>to go to the said hospital one day</w:t>
      </w:r>
      <w:r w:rsidRPr="006723B3">
        <w:rPr>
          <w:i/>
        </w:rPr>
        <w:t xml:space="preserve"> to find out (…), and there was nobody like that on admission at th</w:t>
      </w:r>
      <w:r w:rsidR="006723B3">
        <w:rPr>
          <w:i/>
        </w:rPr>
        <w:t xml:space="preserve">at </w:t>
      </w:r>
      <w:r w:rsidRPr="006723B3">
        <w:rPr>
          <w:i/>
        </w:rPr>
        <w:t>hospital</w:t>
      </w:r>
      <w:r>
        <w:t>.</w:t>
      </w:r>
      <w:r w:rsidR="006723B3" w:rsidRPr="006723B3">
        <w:rPr>
          <w:i/>
        </w:rPr>
        <w:t xml:space="preserve"> </w:t>
      </w:r>
      <w:r w:rsidR="006723B3">
        <w:rPr>
          <w:i/>
        </w:rPr>
        <w:t xml:space="preserve">So, </w:t>
      </w:r>
      <w:r w:rsidR="00BA3F46">
        <w:rPr>
          <w:i/>
        </w:rPr>
        <w:t>you can see that the medical reports were</w:t>
      </w:r>
      <w:r w:rsidR="006723B3" w:rsidRPr="006723B3">
        <w:rPr>
          <w:i/>
        </w:rPr>
        <w:t xml:space="preserve"> just a way of delaying the processes</w:t>
      </w:r>
      <w:r w:rsidR="00BA3F46">
        <w:rPr>
          <w:i/>
        </w:rPr>
        <w:t xml:space="preserve"> and </w:t>
      </w:r>
      <w:r w:rsidR="00BA3F46" w:rsidRPr="006723B3">
        <w:rPr>
          <w:i/>
        </w:rPr>
        <w:t>buying time</w:t>
      </w:r>
      <w:r w:rsidR="006723B3" w:rsidRPr="006723B3">
        <w:rPr>
          <w:i/>
        </w:rPr>
        <w:t>.</w:t>
      </w:r>
    </w:p>
    <w:p w14:paraId="6AECE054" w14:textId="78258F05" w:rsidR="00C25B1A" w:rsidRDefault="00C25B1A" w:rsidP="007C0619">
      <w:pPr>
        <w:ind w:firstLine="0"/>
      </w:pPr>
      <w:r>
        <w:t xml:space="preserve">Although these are </w:t>
      </w:r>
      <w:r w:rsidR="006723B3">
        <w:t>interesting</w:t>
      </w:r>
      <w:r>
        <w:t xml:space="preserve"> results, </w:t>
      </w:r>
      <w:r w:rsidR="00FD59BF">
        <w:t xml:space="preserve">it is </w:t>
      </w:r>
      <w:r w:rsidR="00381C46">
        <w:t>reasonable</w:t>
      </w:r>
      <w:r w:rsidR="00FD59BF">
        <w:t xml:space="preserve"> to caution that police </w:t>
      </w:r>
      <w:r w:rsidR="006723B3">
        <w:t>prosecutors’</w:t>
      </w:r>
      <w:r w:rsidR="00FD59BF">
        <w:t xml:space="preserve"> accounts may </w:t>
      </w:r>
      <w:r w:rsidR="007C0619">
        <w:t xml:space="preserve">not </w:t>
      </w:r>
      <w:r w:rsidR="00BA3F46">
        <w:t xml:space="preserve">be </w:t>
      </w:r>
      <w:r w:rsidR="007C0619">
        <w:t>objective</w:t>
      </w:r>
      <w:r w:rsidR="006723B3">
        <w:t xml:space="preserve"> as they may </w:t>
      </w:r>
      <w:r w:rsidR="00BA3F46">
        <w:t xml:space="preserve">be biased or </w:t>
      </w:r>
      <w:r w:rsidR="006723B3">
        <w:t>overly cynical of defence lawyers</w:t>
      </w:r>
      <w:r w:rsidR="007C0619">
        <w:t>.</w:t>
      </w:r>
    </w:p>
    <w:p w14:paraId="49639784" w14:textId="404EE3AB" w:rsidR="00C32AD7" w:rsidRDefault="00B85D17" w:rsidP="006E39A4">
      <w:pPr>
        <w:ind w:firstLine="0"/>
      </w:pPr>
      <w:r w:rsidRPr="00FD4E0D">
        <w:rPr>
          <w:b/>
        </w:rPr>
        <w:lastRenderedPageBreak/>
        <w:t>Non-</w:t>
      </w:r>
      <w:r w:rsidR="00C32AD7" w:rsidRPr="00FD4E0D">
        <w:rPr>
          <w:b/>
        </w:rPr>
        <w:t>Cooperation</w:t>
      </w:r>
      <w:r w:rsidR="00FD4E0D" w:rsidRPr="00FD4E0D">
        <w:rPr>
          <w:b/>
        </w:rPr>
        <w:t>:</w:t>
      </w:r>
      <w:r w:rsidR="00FD4E0D">
        <w:t xml:space="preserve"> </w:t>
      </w:r>
      <w:r w:rsidR="00C32AD7">
        <w:t xml:space="preserve">Another procedural or administrative difficulty </w:t>
      </w:r>
      <w:r w:rsidR="00381C46">
        <w:t>of</w:t>
      </w:r>
      <w:r w:rsidR="00C32AD7">
        <w:t xml:space="preserve"> police prosecution </w:t>
      </w:r>
      <w:r w:rsidR="006E39A4">
        <w:t xml:space="preserve">identified </w:t>
      </w:r>
      <w:r w:rsidR="00C32AD7">
        <w:t>is</w:t>
      </w:r>
      <w:r w:rsidR="00C32AD7" w:rsidRPr="000A04BF">
        <w:t xml:space="preserve"> </w:t>
      </w:r>
      <w:r w:rsidR="00C32AD7">
        <w:t xml:space="preserve">non-cooperation </w:t>
      </w:r>
      <w:r w:rsidR="006723B3">
        <w:t xml:space="preserve">from </w:t>
      </w:r>
      <w:r w:rsidR="00C32AD7">
        <w:t xml:space="preserve">litigants, witnesses and police investigators. </w:t>
      </w:r>
      <w:r w:rsidR="00042F44">
        <w:t>Alt</w:t>
      </w:r>
      <w:r w:rsidR="00C32AD7">
        <w:t xml:space="preserve">hough police prosecutors are part of the </w:t>
      </w:r>
      <w:r w:rsidR="00D07B3E">
        <w:t>GPS</w:t>
      </w:r>
      <w:r w:rsidR="00C32AD7">
        <w:t xml:space="preserve">, </w:t>
      </w:r>
      <w:r w:rsidR="00BA3F46">
        <w:t>most</w:t>
      </w:r>
      <w:r w:rsidR="00C32AD7">
        <w:t xml:space="preserve"> complained about </w:t>
      </w:r>
      <w:r w:rsidR="00C32AD7" w:rsidRPr="004609F9">
        <w:t>armchair investigation of cases</w:t>
      </w:r>
      <w:r w:rsidR="00C32AD7">
        <w:t xml:space="preserve"> by police investigators that result in weak</w:t>
      </w:r>
      <w:r w:rsidR="00C32AD7" w:rsidRPr="000A04BF">
        <w:t xml:space="preserve"> </w:t>
      </w:r>
      <w:proofErr w:type="gramStart"/>
      <w:r w:rsidR="00C32AD7" w:rsidRPr="000A04BF">
        <w:t>evidence</w:t>
      </w:r>
      <w:proofErr w:type="gramEnd"/>
      <w:r w:rsidR="00C32AD7" w:rsidRPr="000A04BF">
        <w:t xml:space="preserve"> or </w:t>
      </w:r>
      <w:r w:rsidR="00836D5C">
        <w:t xml:space="preserve">the </w:t>
      </w:r>
      <w:r w:rsidR="00C32AD7" w:rsidRPr="000A04BF">
        <w:t>absence of ingredients</w:t>
      </w:r>
      <w:r w:rsidR="00C32AD7">
        <w:t xml:space="preserve"> </w:t>
      </w:r>
      <w:r w:rsidR="006E39A4">
        <w:t>required</w:t>
      </w:r>
      <w:r w:rsidR="00C32AD7">
        <w:t xml:space="preserve"> for successful prosecutions. Further </w:t>
      </w:r>
      <w:r w:rsidR="00381C46">
        <w:t xml:space="preserve">results </w:t>
      </w:r>
      <w:r w:rsidR="008061EC">
        <w:t>show that prosecutors only get to know about cases after investigations ha</w:t>
      </w:r>
      <w:r w:rsidR="006D0080">
        <w:t>ve</w:t>
      </w:r>
      <w:r w:rsidR="00C32AD7">
        <w:t xml:space="preserve"> bee</w:t>
      </w:r>
      <w:r w:rsidR="00381C46">
        <w:t xml:space="preserve">n completed, </w:t>
      </w:r>
      <w:r w:rsidR="00BA3F46">
        <w:t>suggesting</w:t>
      </w:r>
      <w:r w:rsidR="00381C46">
        <w:t xml:space="preserve"> that they do not play any role during investigations. </w:t>
      </w:r>
      <w:r w:rsidR="00C32AD7">
        <w:t xml:space="preserve">While it is reasonable to expect non-cooperation from accused persons and witnesses, </w:t>
      </w:r>
      <w:r w:rsidR="00042F44">
        <w:t>non-</w:t>
      </w:r>
      <w:r w:rsidR="00381C46">
        <w:t>co</w:t>
      </w:r>
      <w:r w:rsidR="00042F44">
        <w:t>operation</w:t>
      </w:r>
      <w:r w:rsidR="00391325">
        <w:t xml:space="preserve"> or collaboration</w:t>
      </w:r>
      <w:r w:rsidR="00042F44">
        <w:t xml:space="preserve"> from</w:t>
      </w:r>
      <w:r w:rsidR="00C32AD7">
        <w:t xml:space="preserve"> </w:t>
      </w:r>
      <w:r w:rsidR="00C32AD7" w:rsidRPr="000A04BF">
        <w:t>complaina</w:t>
      </w:r>
      <w:r w:rsidR="00C32AD7">
        <w:t xml:space="preserve">nts who report cases and investigators </w:t>
      </w:r>
      <w:r w:rsidR="00391325">
        <w:t>who</w:t>
      </w:r>
      <w:r w:rsidR="00381C46">
        <w:t xml:space="preserve"> </w:t>
      </w:r>
      <w:r w:rsidR="00C32AD7">
        <w:t>wo</w:t>
      </w:r>
      <w:r w:rsidR="00381C46">
        <w:t>rk in the same institution</w:t>
      </w:r>
      <w:r w:rsidR="00391325" w:rsidRPr="00391325">
        <w:t xml:space="preserve"> </w:t>
      </w:r>
      <w:r w:rsidR="00391325">
        <w:t>with police prosecutors was surprising</w:t>
      </w:r>
      <w:r w:rsidR="00381C46">
        <w:t>.</w:t>
      </w:r>
      <w:r w:rsidR="00C32AD7" w:rsidRPr="007C0619">
        <w:t xml:space="preserve"> </w:t>
      </w:r>
      <w:r w:rsidR="00C32AD7">
        <w:t>Th</w:t>
      </w:r>
      <w:r w:rsidR="00042F44">
        <w:t>is result</w:t>
      </w:r>
      <w:r w:rsidR="00C32AD7">
        <w:t xml:space="preserve"> contradict</w:t>
      </w:r>
      <w:r w:rsidR="00042F44">
        <w:t>s</w:t>
      </w:r>
      <w:r w:rsidR="00C32AD7">
        <w:t xml:space="preserve"> </w:t>
      </w:r>
      <w:r w:rsidR="00042F44">
        <w:t xml:space="preserve">existing </w:t>
      </w:r>
      <w:r w:rsidR="00C32AD7">
        <w:t>arguments that police prosecutors’</w:t>
      </w:r>
      <w:r w:rsidR="00042F44" w:rsidRPr="00042F44">
        <w:t xml:space="preserve"> </w:t>
      </w:r>
      <w:r w:rsidR="00C32AD7">
        <w:t>will do everything possible to obtain convictions in criminal prosecutions</w:t>
      </w:r>
      <w:r w:rsidR="00042F44" w:rsidRPr="00042F44">
        <w:t xml:space="preserve"> </w:t>
      </w:r>
      <w:r w:rsidR="00042F44">
        <w:t xml:space="preserve">due to their association with </w:t>
      </w:r>
      <w:r w:rsidR="006E39A4">
        <w:t xml:space="preserve">the </w:t>
      </w:r>
      <w:r w:rsidR="00042F44">
        <w:t>police and socialisation as crime fighters and controllers</w:t>
      </w:r>
      <w:r w:rsidR="00C32AD7">
        <w:t xml:space="preserve"> </w:t>
      </w:r>
      <w:r w:rsidR="00C32AD7" w:rsidRPr="000A04BF">
        <w:fldChar w:fldCharType="begin">
          <w:fldData xml:space="preserve">PEVuZE5vdGU+PENpdGU+PEF1dGhvcj5Ib3J3aXR6PC9BdXRob3I+PFllYXI+MTk5ODwvWWVhcj48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==
</w:fldData>
        </w:fldChar>
      </w:r>
      <w:r w:rsidR="00381C46">
        <w:instrText xml:space="preserve"> ADDIN EN.CITE </w:instrText>
      </w:r>
      <w:r w:rsidR="00381C46">
        <w:fldChar w:fldCharType="begin">
          <w:fldData xml:space="preserve">PEVuZE5vdGU+PENpdGU+PEF1dGhvcj5Ib3J3aXR6PC9BdXRob3I+PFllYXI+MTk5ODwvWWVhcj48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==
</w:fldData>
        </w:fldChar>
      </w:r>
      <w:r w:rsidR="00381C46">
        <w:instrText xml:space="preserve"> ADDIN EN.CITE.DATA </w:instrText>
      </w:r>
      <w:r w:rsidR="00381C46">
        <w:fldChar w:fldCharType="end"/>
      </w:r>
      <w:r w:rsidR="00C32AD7" w:rsidRPr="000A04BF">
        <w:fldChar w:fldCharType="separate"/>
      </w:r>
      <w:r w:rsidR="00381C46">
        <w:rPr>
          <w:noProof/>
        </w:rPr>
        <w:t>(see Horwitz, 1998; Ma, 2008)</w:t>
      </w:r>
      <w:r w:rsidR="00C32AD7" w:rsidRPr="000A04BF">
        <w:fldChar w:fldCharType="end"/>
      </w:r>
      <w:r w:rsidR="00C32AD7">
        <w:t xml:space="preserve">. </w:t>
      </w:r>
      <w:r w:rsidR="00381C46">
        <w:t xml:space="preserve">Since most </w:t>
      </w:r>
      <w:r w:rsidR="00B34FD8">
        <w:t>participants</w:t>
      </w:r>
      <w:r w:rsidR="00381C46">
        <w:t xml:space="preserve"> stated that their goal is to assist the courts to deliver justice</w:t>
      </w:r>
      <w:r w:rsidR="006E39A4">
        <w:t xml:space="preserve"> and not gain convictions at all costs</w:t>
      </w:r>
      <w:r w:rsidR="00381C46">
        <w:t>, police prosecutor</w:t>
      </w:r>
      <w:r w:rsidR="00381C46" w:rsidRPr="000A04BF">
        <w:t>s</w:t>
      </w:r>
      <w:r w:rsidR="00381C46" w:rsidRPr="00381C46">
        <w:t xml:space="preserve"> </w:t>
      </w:r>
      <w:r w:rsidR="00381C46">
        <w:t>not collaborating with investigators could be a desirable result</w:t>
      </w:r>
      <w:r w:rsidR="00187B45">
        <w:t xml:space="preserve"> that</w:t>
      </w:r>
      <w:r w:rsidR="00381C46">
        <w:t xml:space="preserve"> ensure</w:t>
      </w:r>
      <w:r w:rsidR="00BA3F46">
        <w:t>s</w:t>
      </w:r>
      <w:r w:rsidR="00381C46">
        <w:t xml:space="preserve"> due process and fairness.</w:t>
      </w:r>
    </w:p>
    <w:p w14:paraId="1547AF13" w14:textId="753B6403" w:rsidR="00E767FB" w:rsidRDefault="00381C46" w:rsidP="006E39A4">
      <w:pPr>
        <w:ind w:firstLine="0"/>
      </w:pPr>
      <w:r>
        <w:rPr>
          <w:b/>
        </w:rPr>
        <w:t xml:space="preserve">Inadequate </w:t>
      </w:r>
      <w:r w:rsidR="00E767FB" w:rsidRPr="00FD4E0D">
        <w:rPr>
          <w:b/>
        </w:rPr>
        <w:t>Training and Development</w:t>
      </w:r>
      <w:r>
        <w:rPr>
          <w:b/>
        </w:rPr>
        <w:t xml:space="preserve">: </w:t>
      </w:r>
      <w:r w:rsidR="00C25B1A">
        <w:t>T</w:t>
      </w:r>
      <w:r w:rsidR="00E767FB">
        <w:t xml:space="preserve">raining and </w:t>
      </w:r>
      <w:r w:rsidR="00CE449F">
        <w:t xml:space="preserve">professional </w:t>
      </w:r>
      <w:r w:rsidR="00E767FB">
        <w:t xml:space="preserve">development </w:t>
      </w:r>
      <w:r>
        <w:t xml:space="preserve">equip police prosecutors with the </w:t>
      </w:r>
      <w:r w:rsidR="00A32653">
        <w:t>required</w:t>
      </w:r>
      <w:r w:rsidR="00B86FB5" w:rsidRPr="00B86FB5">
        <w:t xml:space="preserve"> </w:t>
      </w:r>
      <w:r w:rsidR="00B86FB5">
        <w:t>knowledge and skills</w:t>
      </w:r>
      <w:r w:rsidR="00CE449F">
        <w:t xml:space="preserve"> to pe</w:t>
      </w:r>
      <w:r>
        <w:t xml:space="preserve">rform their duties competently </w:t>
      </w:r>
      <w:r w:rsidR="00C25B1A">
        <w:fldChar w:fldCharType="begin"/>
      </w:r>
      <w:r w:rsidR="00C5211E">
        <w:instrText xml:space="preserve"> ADDIN EN.CITE &lt;EndNote&gt;&lt;Cite&gt;&lt;Author&gt;Amagnya&lt;/Author&gt;&lt;Year&gt;2011&lt;/Year&gt;&lt;RecNum&gt;941&lt;/RecNum&gt;&lt;DisplayText&gt;(Amagnya, 2011; Elsner, Lewis, et al., 2008)&lt;/DisplayText&gt;&lt;record&gt;&lt;rec-number&gt;941&lt;/rec-number&gt;&lt;foreign-keys&gt;&lt;key app="EN" db-id="v09ep2eecfffdietzd259erdtz5rv2f5vpda" timestamp="0"&gt;941&lt;/key&gt;&lt;/foreign-keys&gt;&lt;ref-type name="Thesis"&gt;32&lt;/ref-type&gt;&lt;contributors&gt;&lt;authors&gt;&lt;author&gt;Amagnya, Moses Agaawena&lt;/author&gt;&lt;/authors&gt;&lt;/contributors&gt;&lt;titles&gt;&lt;title&gt;An assessment of the criminal justice system of Ghana: Perspectives of police prosecutors.&lt;/title&gt;&lt;secondary-title&gt;Institute of Criminology&lt;/secondary-title&gt;&lt;/titles&gt;&lt;dates&gt;&lt;year&gt;2011&lt;/year&gt;&lt;/dates&gt;&lt;pub-location&gt;Cambridge, UK&lt;/pub-location&gt;&lt;publisher&gt;University of Cambridge&lt;/publisher&gt;&lt;work-type&gt;Master of Philosophy&lt;/work-type&gt;&lt;urls&gt;&lt;/urls&gt;&lt;/record&gt;&lt;/Cite&gt;&lt;Cite&gt;&lt;Author&gt;Elsner&lt;/Author&gt;&lt;Year&gt;2008&lt;/Year&gt;&lt;RecNum&gt;660&lt;/RecNum&gt;&lt;record&gt;&lt;rec-number&gt;660&lt;/rec-number&gt;&lt;foreign-keys&gt;&lt;key app="EN" db-id="v09ep2eecfffdietzd259erdtz5rv2f5vpda" timestamp="0"&gt;660&lt;/key&gt;&lt;/foreign-keys&gt;&lt;ref-type name="Journal Article"&gt;17&lt;/ref-type&gt;&lt;contributors&gt;&lt;authors&gt;&lt;author&gt;Elsner, Beatrix&lt;/author&gt;&lt;author&gt;Lewis, Chris&lt;/author&gt;&lt;author&gt;Zila, Josef&lt;/author&gt;&lt;/authors&gt;&lt;/contributors&gt;&lt;titles&gt;&lt;title&gt;Police prosecution service relationship within criminal investigation&lt;/title&gt;&lt;secondary-title&gt;European Journal on Criminal Policy and Research&lt;/secondary-title&gt;&lt;/titles&gt;&lt;periodical&gt;&lt;full-title&gt;European Journal on Criminal Policy and Research&lt;/full-title&gt;&lt;/periodical&gt;&lt;pages&gt;203-224&lt;/pages&gt;&lt;volume&gt;14&lt;/volume&gt;&lt;number&gt;2-3&lt;/number&gt;&lt;dates&gt;&lt;year&gt;2008&lt;/year&gt;&lt;/dates&gt;&lt;isbn&gt;0928-1371&amp;#xD;1572-9869&lt;/isbn&gt;&lt;urls&gt;&lt;/urls&gt;&lt;/record&gt;&lt;/Cite&gt;&lt;/EndNote&gt;</w:instrText>
      </w:r>
      <w:r w:rsidR="00C25B1A">
        <w:fldChar w:fldCharType="separate"/>
      </w:r>
      <w:r w:rsidR="00C5211E">
        <w:rPr>
          <w:noProof/>
        </w:rPr>
        <w:t>(Amagnya, 2011; Elsner, Lewis, et al., 2008)</w:t>
      </w:r>
      <w:r w:rsidR="00C25B1A">
        <w:fldChar w:fldCharType="end"/>
      </w:r>
      <w:r w:rsidR="00E767FB">
        <w:t xml:space="preserve">. </w:t>
      </w:r>
      <w:r w:rsidR="00545D3D">
        <w:t xml:space="preserve">Through it, </w:t>
      </w:r>
      <w:r w:rsidR="00CE449F">
        <w:t xml:space="preserve">prosecutors </w:t>
      </w:r>
      <w:r w:rsidR="00CE449F" w:rsidRPr="000A04BF">
        <w:t>refresh</w:t>
      </w:r>
      <w:r w:rsidR="00CE449F">
        <w:t xml:space="preserve"> </w:t>
      </w:r>
      <w:r w:rsidR="00545D3D">
        <w:t>and/</w:t>
      </w:r>
      <w:r w:rsidR="00CE449F">
        <w:t xml:space="preserve">or </w:t>
      </w:r>
      <w:r w:rsidR="00A32653">
        <w:t>enhance</w:t>
      </w:r>
      <w:r w:rsidR="00CE449F">
        <w:t xml:space="preserve"> their</w:t>
      </w:r>
      <w:r w:rsidR="00CE449F" w:rsidRPr="000A04BF">
        <w:t xml:space="preserve"> knowledge and understanding of laws, learn about </w:t>
      </w:r>
      <w:r w:rsidR="00CE449F">
        <w:t xml:space="preserve">new or </w:t>
      </w:r>
      <w:r w:rsidR="00CE449F" w:rsidRPr="000A04BF">
        <w:t>chang</w:t>
      </w:r>
      <w:r w:rsidR="00CE449F">
        <w:t>ed</w:t>
      </w:r>
      <w:r w:rsidR="00CE449F" w:rsidRPr="000A04BF">
        <w:t xml:space="preserve"> laws and modern prosecution practices and procedures, and </w:t>
      </w:r>
      <w:r w:rsidR="00CE449F">
        <w:t xml:space="preserve">interpret </w:t>
      </w:r>
      <w:r w:rsidR="00CE449F" w:rsidRPr="000A04BF">
        <w:t>and appl</w:t>
      </w:r>
      <w:r w:rsidR="00CE449F">
        <w:t>y</w:t>
      </w:r>
      <w:r w:rsidR="00CE449F" w:rsidRPr="000A04BF">
        <w:t xml:space="preserve"> laws</w:t>
      </w:r>
      <w:r w:rsidR="00CE449F">
        <w:t xml:space="preserve"> </w:t>
      </w:r>
      <w:r w:rsidR="00CE449F" w:rsidRPr="000A04BF">
        <w:fldChar w:fldCharType="begin"/>
      </w:r>
      <w:r w:rsidR="00CE449F">
        <w:instrText xml:space="preserve"> ADDIN EN.CITE &lt;EndNote&gt;&lt;Cite&gt;&lt;Author&gt;Horwitz&lt;/Author&gt;&lt;Year&gt;1998&lt;/Year&gt;&lt;RecNum&gt;136&lt;/RecNum&gt;&lt;Prefix&gt;see &lt;/Prefix&gt;&lt;DisplayText&gt;(see Beck, 2006; Horwitz, 1998)&lt;/DisplayText&gt;&lt;record&gt;&lt;rec-number&gt;136&lt;/rec-number&gt;&lt;foreign-keys&gt;&lt;key app="EN" db-id="v09ep2eecfffdietzd259erdtz5rv2f5vpda" timestamp="0"&gt;136&lt;/key&gt;&lt;/foreign-keys&gt;&lt;ref-type name="Journal Article"&gt;17&lt;/ref-type&gt;&lt;contributors&gt;&lt;authors&gt;&lt;author&gt;Horwitz, Andrew&lt;/author&gt;&lt;/authors&gt;&lt;/contributors&gt;&lt;titles&gt;&lt;title&gt;Taking the cop out of copping a plea: Eradicating police prosecution of criminal cases&lt;/title&gt;&lt;secondary-title&gt;Arizona Law Review&lt;/secondary-title&gt;&lt;/titles&gt;&lt;pages&gt;1305-1378&lt;/pages&gt;&lt;volume&gt;40&lt;/volume&gt;&lt;dates&gt;&lt;year&gt;1998&lt;/year&gt;&lt;/dates&gt;&lt;urls&gt;&lt;/urls&gt;&lt;/record&gt;&lt;/Cite&gt;&lt;Cite&gt;&lt;Author&gt;Beck&lt;/Author&gt;&lt;Year&gt;2006&lt;/Year&gt;&lt;RecNum&gt;1162&lt;/RecNum&gt;&lt;record&gt;&lt;rec-number&gt;1162&lt;/rec-number&gt;&lt;foreign-keys&gt;&lt;key app="EN" db-id="v09ep2eecfffdietzd259erdtz5rv2f5vpda" timestamp="0"&gt;1162&lt;/key&gt;&lt;/foreign-keys&gt;&lt;ref-type name="Journal Article"&gt;17&lt;/ref-type&gt;&lt;contributors&gt;&lt;authors&gt;&lt;author&gt;Beck, Stephanie&lt;/author&gt;&lt;/authors&gt;&lt;/contributors&gt;&lt;titles&gt;&lt;title&gt;Under investigation: A review of police prosecution in New Zealand&amp;apos;s summary jurisdiction&lt;/title&gt;&lt;secondary-title&gt;Te Mata Koi: Auckland University Law Review&lt;/secondary-title&gt;&lt;/titles&gt;&lt;periodical&gt;&lt;full-title&gt;Te Mata Koi: Auckland University Law Review&lt;/full-title&gt;&lt;/periodical&gt;&lt;pages&gt;150-189&lt;/pages&gt;&lt;volume&gt;12&lt;/volume&gt;&lt;dates&gt;&lt;year&gt;2006&lt;/year&gt;&lt;/dates&gt;&lt;urls&gt;&lt;/urls&gt;&lt;/record&gt;&lt;/Cite&gt;&lt;/EndNote&gt;</w:instrText>
      </w:r>
      <w:r w:rsidR="00CE449F" w:rsidRPr="000A04BF">
        <w:fldChar w:fldCharType="separate"/>
      </w:r>
      <w:r w:rsidR="00CE449F">
        <w:rPr>
          <w:noProof/>
        </w:rPr>
        <w:t>(see Beck, 2006; Horwitz, 1998)</w:t>
      </w:r>
      <w:r w:rsidR="00CE449F" w:rsidRPr="000A04BF">
        <w:fldChar w:fldCharType="end"/>
      </w:r>
      <w:r w:rsidR="00CE449F">
        <w:t>.</w:t>
      </w:r>
      <w:r w:rsidR="00CE449F" w:rsidRPr="00E25560">
        <w:t xml:space="preserve"> </w:t>
      </w:r>
      <w:r w:rsidR="00545D3D">
        <w:t>C</w:t>
      </w:r>
      <w:r>
        <w:t>onfirm</w:t>
      </w:r>
      <w:r w:rsidR="00545D3D">
        <w:t xml:space="preserve">ing the importance of training and professional development, </w:t>
      </w:r>
      <w:r w:rsidR="00BA3F46">
        <w:t>most</w:t>
      </w:r>
      <w:r w:rsidR="00545D3D">
        <w:t xml:space="preserve"> participants</w:t>
      </w:r>
      <w:r>
        <w:t xml:space="preserve"> </w:t>
      </w:r>
      <w:r w:rsidR="00A32653">
        <w:t>stat</w:t>
      </w:r>
      <w:r w:rsidR="006E39A4">
        <w:t>ed</w:t>
      </w:r>
      <w:r w:rsidR="00C32AD7">
        <w:t xml:space="preserve"> </w:t>
      </w:r>
      <w:r w:rsidR="00E767FB" w:rsidRPr="000A04BF">
        <w:t xml:space="preserve">that </w:t>
      </w:r>
      <w:r w:rsidR="00E767FB">
        <w:t>the</w:t>
      </w:r>
      <w:r w:rsidR="00CE449F">
        <w:t>y use</w:t>
      </w:r>
      <w:r w:rsidR="00E767FB">
        <w:t xml:space="preserve"> </w:t>
      </w:r>
      <w:r w:rsidR="00545D3D">
        <w:t>training</w:t>
      </w:r>
      <w:r w:rsidR="00826D28">
        <w:t xml:space="preserve"> c</w:t>
      </w:r>
      <w:r w:rsidR="00826D28" w:rsidRPr="000A04BF">
        <w:t>ontent</w:t>
      </w:r>
      <w:r>
        <w:t xml:space="preserve"> covering</w:t>
      </w:r>
      <w:r w:rsidR="00E767FB" w:rsidRPr="000A04BF">
        <w:t xml:space="preserve"> law</w:t>
      </w:r>
      <w:r w:rsidR="006E39A4">
        <w:t>s</w:t>
      </w:r>
      <w:r w:rsidR="00E767FB" w:rsidRPr="000A04BF">
        <w:t xml:space="preserve">, </w:t>
      </w:r>
      <w:r w:rsidR="00E767FB">
        <w:t>evidence, prosecution procedures,</w:t>
      </w:r>
      <w:r w:rsidR="00E767FB" w:rsidRPr="000A04BF">
        <w:t xml:space="preserve"> and preparation of cases</w:t>
      </w:r>
      <w:r>
        <w:t xml:space="preserve"> </w:t>
      </w:r>
      <w:r w:rsidR="00C25B1A">
        <w:t xml:space="preserve">in </w:t>
      </w:r>
      <w:r w:rsidR="00545D3D">
        <w:t>their daily</w:t>
      </w:r>
      <w:r w:rsidR="00E767FB" w:rsidRPr="000A04BF">
        <w:t xml:space="preserve"> </w:t>
      </w:r>
      <w:r w:rsidR="00D04A60">
        <w:t>functions</w:t>
      </w:r>
      <w:r w:rsidR="00E767FB" w:rsidRPr="000A04BF">
        <w:t xml:space="preserve">. </w:t>
      </w:r>
      <w:r w:rsidR="006E39A4">
        <w:t>For instance, a</w:t>
      </w:r>
      <w:r w:rsidR="00E767FB">
        <w:t xml:space="preserve"> </w:t>
      </w:r>
      <w:r w:rsidR="00E767FB" w:rsidRPr="000A04BF">
        <w:t xml:space="preserve">46-year-old male </w:t>
      </w:r>
      <w:r w:rsidR="00E767FB">
        <w:t xml:space="preserve">prosecutor in Kumasi </w:t>
      </w:r>
      <w:r w:rsidR="00C32AD7">
        <w:t>said</w:t>
      </w:r>
      <w:r w:rsidR="00E767FB">
        <w:t>,</w:t>
      </w:r>
      <w:r w:rsidR="00E767FB" w:rsidRPr="000A04BF">
        <w:t xml:space="preserve"> “</w:t>
      </w:r>
      <w:r w:rsidR="00E767FB" w:rsidRPr="00391325">
        <w:rPr>
          <w:i/>
        </w:rPr>
        <w:t xml:space="preserve">I </w:t>
      </w:r>
      <w:r w:rsidR="006E39A4">
        <w:rPr>
          <w:i/>
        </w:rPr>
        <w:t>learned</w:t>
      </w:r>
      <w:r w:rsidR="00E767FB" w:rsidRPr="00391325">
        <w:rPr>
          <w:i/>
        </w:rPr>
        <w:t xml:space="preserve"> about new prosecution</w:t>
      </w:r>
      <w:r w:rsidR="00C32AD7" w:rsidRPr="00391325">
        <w:rPr>
          <w:i/>
        </w:rPr>
        <w:t xml:space="preserve"> laws and developments</w:t>
      </w:r>
      <w:r w:rsidR="00E767FB" w:rsidRPr="00391325">
        <w:rPr>
          <w:i/>
        </w:rPr>
        <w:t xml:space="preserve"> through training </w:t>
      </w:r>
      <w:r w:rsidR="00A32653">
        <w:rPr>
          <w:i/>
        </w:rPr>
        <w:t>attended</w:t>
      </w:r>
      <w:r w:rsidR="00E767FB" w:rsidRPr="00A76506">
        <w:rPr>
          <w:i/>
        </w:rPr>
        <w:t>.</w:t>
      </w:r>
      <w:r w:rsidR="00E767FB" w:rsidRPr="000A04BF">
        <w:t>”</w:t>
      </w:r>
      <w:r w:rsidR="00E767FB">
        <w:t xml:space="preserve"> </w:t>
      </w:r>
      <w:r w:rsidR="006E39A4">
        <w:t xml:space="preserve">Notwithstanding </w:t>
      </w:r>
      <w:r w:rsidR="00A32653">
        <w:t>i</w:t>
      </w:r>
      <w:r w:rsidR="006E39A4">
        <w:t>t</w:t>
      </w:r>
      <w:r w:rsidR="00A32653">
        <w:t xml:space="preserve">s </w:t>
      </w:r>
      <w:r w:rsidR="006E39A4">
        <w:t>importance, a</w:t>
      </w:r>
      <w:r w:rsidR="00E767FB">
        <w:t xml:space="preserve">ll </w:t>
      </w:r>
      <w:r w:rsidR="00D04A60">
        <w:t>participants</w:t>
      </w:r>
      <w:r w:rsidR="00E767FB">
        <w:t xml:space="preserve"> </w:t>
      </w:r>
      <w:r w:rsidR="00811E61">
        <w:t>stated</w:t>
      </w:r>
      <w:r w:rsidR="00E767FB" w:rsidRPr="000A04BF">
        <w:t xml:space="preserve"> </w:t>
      </w:r>
      <w:r w:rsidR="00836D5C">
        <w:t>inadequate training and professional development</w:t>
      </w:r>
      <w:r w:rsidR="00D04A60">
        <w:t xml:space="preserve"> </w:t>
      </w:r>
      <w:r w:rsidR="006E39A4">
        <w:t xml:space="preserve">as </w:t>
      </w:r>
      <w:r w:rsidR="00D04A60">
        <w:t>a critical</w:t>
      </w:r>
      <w:r w:rsidR="00D04A60" w:rsidRPr="000A04BF">
        <w:t xml:space="preserve"> challenge </w:t>
      </w:r>
      <w:r w:rsidR="00C25B1A">
        <w:t xml:space="preserve">hindering </w:t>
      </w:r>
      <w:r w:rsidR="00D04A60">
        <w:t>police prosecut</w:t>
      </w:r>
      <w:r w:rsidR="00C25B1A">
        <w:t>ion</w:t>
      </w:r>
      <w:r w:rsidR="00D04A60">
        <w:t xml:space="preserve"> in Ghana. </w:t>
      </w:r>
      <w:r w:rsidR="006E39A4">
        <w:t>The</w:t>
      </w:r>
      <w:r w:rsidR="00A32653">
        <w:t>y</w:t>
      </w:r>
      <w:r w:rsidR="006E39A4">
        <w:t xml:space="preserve"> </w:t>
      </w:r>
      <w:r w:rsidR="006E39A4">
        <w:lastRenderedPageBreak/>
        <w:t>noted that t</w:t>
      </w:r>
      <w:r w:rsidR="00811E61" w:rsidRPr="000A04BF">
        <w:t>raining</w:t>
      </w:r>
      <w:r w:rsidR="00811E61">
        <w:t xml:space="preserve"> is </w:t>
      </w:r>
      <w:r w:rsidR="00811E61" w:rsidRPr="000A04BF">
        <w:t xml:space="preserve">organised for </w:t>
      </w:r>
      <w:r w:rsidR="00811E61">
        <w:t xml:space="preserve">police prosecutors from time to time, which </w:t>
      </w:r>
      <w:r w:rsidR="00A32653">
        <w:t>usually</w:t>
      </w:r>
      <w:r w:rsidR="00E767FB">
        <w:t xml:space="preserve"> </w:t>
      </w:r>
      <w:r w:rsidR="00D04A60">
        <w:t>depend</w:t>
      </w:r>
      <w:r w:rsidR="00CE449F">
        <w:t>s</w:t>
      </w:r>
      <w:r w:rsidR="00E767FB">
        <w:t xml:space="preserve"> </w:t>
      </w:r>
      <w:r w:rsidR="00E767FB" w:rsidRPr="000A04BF">
        <w:t xml:space="preserve">on </w:t>
      </w:r>
      <w:r w:rsidR="00B85D17">
        <w:t xml:space="preserve">the </w:t>
      </w:r>
      <w:r w:rsidR="00E767FB">
        <w:t>generos</w:t>
      </w:r>
      <w:r w:rsidR="00B85D17">
        <w:t>ity of</w:t>
      </w:r>
      <w:r w:rsidR="00E767FB">
        <w:t xml:space="preserve"> external organisations </w:t>
      </w:r>
      <w:r>
        <w:t>and/</w:t>
      </w:r>
      <w:r w:rsidR="00E767FB">
        <w:t xml:space="preserve">or surplus </w:t>
      </w:r>
      <w:r w:rsidR="00E767FB" w:rsidRPr="000A04BF">
        <w:t>fund</w:t>
      </w:r>
      <w:r w:rsidR="006E39A4">
        <w:t xml:space="preserve">s </w:t>
      </w:r>
      <w:r w:rsidR="00A32653">
        <w:t>to</w:t>
      </w:r>
      <w:r w:rsidR="006E39A4">
        <w:t xml:space="preserve"> </w:t>
      </w:r>
      <w:r w:rsidR="00E767FB">
        <w:t xml:space="preserve">the </w:t>
      </w:r>
      <w:r w:rsidR="00A32653">
        <w:t>GPS</w:t>
      </w:r>
      <w:r w:rsidR="00E767FB">
        <w:t xml:space="preserve">. </w:t>
      </w:r>
      <w:r w:rsidR="00A32653">
        <w:t xml:space="preserve">Reinforcing the relevance of </w:t>
      </w:r>
      <w:r w:rsidR="006E39A4">
        <w:t>t</w:t>
      </w:r>
      <w:r w:rsidR="00D21A0E">
        <w:t>raining and professional development</w:t>
      </w:r>
      <w:r w:rsidR="00A32653">
        <w:t xml:space="preserve"> and their challenges,</w:t>
      </w:r>
      <w:r w:rsidR="006E39A4">
        <w:t xml:space="preserve"> </w:t>
      </w:r>
      <w:r w:rsidR="00E767FB">
        <w:t>p</w:t>
      </w:r>
      <w:r w:rsidR="00B85D17">
        <w:t>articipants</w:t>
      </w:r>
      <w:r w:rsidR="00E767FB">
        <w:t xml:space="preserve"> </w:t>
      </w:r>
      <w:r w:rsidR="00E767FB" w:rsidRPr="000A04BF">
        <w:t xml:space="preserve">in </w:t>
      </w:r>
      <w:r w:rsidR="006E39A4">
        <w:t>both</w:t>
      </w:r>
      <w:r w:rsidR="00E767FB">
        <w:t xml:space="preserve"> </w:t>
      </w:r>
      <w:r w:rsidR="006E39A4">
        <w:t xml:space="preserve">the </w:t>
      </w:r>
      <w:r w:rsidR="00D21A0E">
        <w:t xml:space="preserve">captive audience </w:t>
      </w:r>
      <w:r w:rsidR="006E39A4">
        <w:t xml:space="preserve">and one-on-one </w:t>
      </w:r>
      <w:r w:rsidR="00D21A0E">
        <w:t>interviews cit</w:t>
      </w:r>
      <w:r w:rsidR="006E39A4">
        <w:t>ed</w:t>
      </w:r>
      <w:r w:rsidR="00E767FB">
        <w:t xml:space="preserve"> </w:t>
      </w:r>
      <w:r w:rsidR="00E767FB" w:rsidRPr="000A04BF">
        <w:t>regular training</w:t>
      </w:r>
      <w:r w:rsidR="00811E61">
        <w:t xml:space="preserve"> as the most </w:t>
      </w:r>
      <w:r w:rsidR="006E39A4">
        <w:t>vital</w:t>
      </w:r>
      <w:r w:rsidR="00811E61">
        <w:t xml:space="preserve"> improvement needed to </w:t>
      </w:r>
      <w:r w:rsidR="00811E61" w:rsidRPr="000A04BF">
        <w:t>advance police prosecution</w:t>
      </w:r>
      <w:r w:rsidR="00A32653">
        <w:t xml:space="preserve"> in Ghana</w:t>
      </w:r>
      <w:r w:rsidR="00E767FB" w:rsidRPr="000A04BF">
        <w:t xml:space="preserve">. </w:t>
      </w:r>
    </w:p>
    <w:p w14:paraId="4AFE23A4" w14:textId="77777777" w:rsidR="00E767FB" w:rsidRDefault="00E767FB" w:rsidP="00E767FB">
      <w:pPr>
        <w:pStyle w:val="Heading1"/>
      </w:pPr>
      <w:r>
        <w:t>Discussion</w:t>
      </w:r>
    </w:p>
    <w:p w14:paraId="14B524FD" w14:textId="1A225CE3" w:rsidR="00D04A60" w:rsidRPr="006643C3" w:rsidRDefault="0054312C" w:rsidP="0086684D">
      <w:pPr>
        <w:pStyle w:val="FirstParagraph"/>
        <w:ind w:firstLine="0"/>
        <w:rPr>
          <w:rFonts w:cs="Times New Roman"/>
          <w:szCs w:val="24"/>
        </w:rPr>
      </w:pPr>
      <w:r>
        <w:t>This study</w:t>
      </w:r>
      <w:r w:rsidR="00D04A60">
        <w:t xml:space="preserve"> recorded significant </w:t>
      </w:r>
      <w:r w:rsidR="00BB655C">
        <w:t>results</w:t>
      </w:r>
      <w:r w:rsidR="00D04A60">
        <w:t xml:space="preserve"> that can </w:t>
      </w:r>
      <w:r w:rsidR="00BB655C">
        <w:t xml:space="preserve">have implications for </w:t>
      </w:r>
      <w:r w:rsidR="00D04A60">
        <w:t>justice</w:t>
      </w:r>
      <w:r w:rsidR="00BA3F46">
        <w:t xml:space="preserve"> administration</w:t>
      </w:r>
      <w:r w:rsidR="00D04A60">
        <w:t xml:space="preserve"> in Ghana and other common-law </w:t>
      </w:r>
      <w:r w:rsidR="00C32AD7">
        <w:t>jur</w:t>
      </w:r>
      <w:r w:rsidR="00381C46">
        <w:t xml:space="preserve">isdictions </w:t>
      </w:r>
      <w:r w:rsidR="00F8678B">
        <w:t xml:space="preserve">worldwide, especially </w:t>
      </w:r>
      <w:r w:rsidR="00381C46">
        <w:t>in the Global South</w:t>
      </w:r>
      <w:r w:rsidR="00D04A60">
        <w:t xml:space="preserve">. </w:t>
      </w:r>
      <w:r w:rsidR="00F8678B">
        <w:t>C</w:t>
      </w:r>
      <w:r w:rsidR="00D04A60">
        <w:t>hallenges of police prosecution</w:t>
      </w:r>
      <w:r w:rsidR="00063D8B">
        <w:t xml:space="preserve"> </w:t>
      </w:r>
      <w:r w:rsidR="00AA1E7E">
        <w:t>similar</w:t>
      </w:r>
      <w:r w:rsidR="00D04A60">
        <w:t xml:space="preserve"> to those </w:t>
      </w:r>
      <w:r w:rsidR="00381C46">
        <w:t xml:space="preserve">raised </w:t>
      </w:r>
      <w:r w:rsidR="00AA1E7E">
        <w:t>i</w:t>
      </w:r>
      <w:r w:rsidR="00D04A60">
        <w:t>n the Global North</w:t>
      </w:r>
      <w:r w:rsidR="00F8678B">
        <w:t xml:space="preserve"> were identified</w:t>
      </w:r>
      <w:r w:rsidR="00AA1E7E">
        <w:t xml:space="preserve">, such as </w:t>
      </w:r>
      <w:r w:rsidR="00063D8B">
        <w:t>procedural challenges</w:t>
      </w:r>
      <w:r w:rsidR="00F8678B">
        <w:t>,</w:t>
      </w:r>
      <w:r w:rsidR="00063D8B">
        <w:t xml:space="preserve"> p</w:t>
      </w:r>
      <w:r w:rsidR="00D04A60">
        <w:t>rosecutors</w:t>
      </w:r>
      <w:r w:rsidR="008C6848">
        <w:t>’</w:t>
      </w:r>
      <w:r w:rsidR="00D04A60">
        <w:t xml:space="preserve"> lack</w:t>
      </w:r>
      <w:r w:rsidR="00063D8B">
        <w:t xml:space="preserve"> of </w:t>
      </w:r>
      <w:r w:rsidR="00D04A60">
        <w:t xml:space="preserve">necessary </w:t>
      </w:r>
      <w:r w:rsidR="00063D8B">
        <w:t>skills</w:t>
      </w:r>
      <w:r w:rsidR="00F8678B">
        <w:t>, and</w:t>
      </w:r>
      <w:r w:rsidR="00063D8B">
        <w:t xml:space="preserve"> inadequate </w:t>
      </w:r>
      <w:r w:rsidR="00D04A60">
        <w:t xml:space="preserve">training and development </w:t>
      </w:r>
      <w:r w:rsidR="00063D8B">
        <w:t>of police prosecutors</w:t>
      </w:r>
      <w:r w:rsidR="00C32AD7">
        <w:t xml:space="preserve"> </w:t>
      </w:r>
      <w:r w:rsidR="008C6848">
        <w:fldChar w:fldCharType="begin">
          <w:fldData xml:space="preserve">PEVuZE5vdGU+PENpdGU+PEF1dGhvcj5CYXJkZW5zPC9BdXRob3I+PFllYXI+MjAxNDwvWWVhcj48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</w:fldData>
        </w:fldChar>
      </w:r>
      <w:r w:rsidR="008C6848">
        <w:instrText xml:space="preserve"> ADDIN EN.CITE </w:instrText>
      </w:r>
      <w:r w:rsidR="008C6848">
        <w:fldChar w:fldCharType="begin">
          <w:fldData xml:space="preserve">PEVuZE5vdGU+PENpdGU+PEF1dGhvcj5CYXJkZW5zPC9BdXRob3I+PFllYXI+MjAxNDwvWWVhcj48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</w:fldData>
        </w:fldChar>
      </w:r>
      <w:r w:rsidR="008C6848">
        <w:instrText xml:space="preserve"> ADDIN EN.CITE.DATA </w:instrText>
      </w:r>
      <w:r w:rsidR="008C6848">
        <w:fldChar w:fldCharType="end"/>
      </w:r>
      <w:r w:rsidR="008C6848">
        <w:fldChar w:fldCharType="separate"/>
      </w:r>
      <w:r w:rsidR="008C6848">
        <w:rPr>
          <w:noProof/>
        </w:rPr>
        <w:t>(see Bardens, 2014; Beck, 2006; Corns, 1999, 2000)</w:t>
      </w:r>
      <w:r w:rsidR="008C6848">
        <w:fldChar w:fldCharType="end"/>
      </w:r>
      <w:r w:rsidR="00D04A60">
        <w:t>.</w:t>
      </w:r>
      <w:r w:rsidR="00D04A60">
        <w:rPr>
          <w:rFonts w:cs="Times New Roman"/>
          <w:szCs w:val="24"/>
        </w:rPr>
        <w:t xml:space="preserve"> </w:t>
      </w:r>
      <w:r w:rsidR="00E932C6">
        <w:rPr>
          <w:rFonts w:cs="Times New Roman"/>
          <w:szCs w:val="24"/>
        </w:rPr>
        <w:t xml:space="preserve">However, </w:t>
      </w:r>
      <w:r w:rsidR="00063D8B">
        <w:t xml:space="preserve">some </w:t>
      </w:r>
      <w:r w:rsidR="00381C46">
        <w:t xml:space="preserve">results </w:t>
      </w:r>
      <w:r w:rsidR="00063D8B">
        <w:t>are new and peculiar to Ghana and the Global South</w:t>
      </w:r>
      <w:r w:rsidR="00AA1E7E">
        <w:t>, which have</w:t>
      </w:r>
      <w:r w:rsidR="00AA1E7E" w:rsidRPr="00D04A60">
        <w:t xml:space="preserve"> </w:t>
      </w:r>
      <w:r w:rsidR="00AA1E7E">
        <w:t>not been identified</w:t>
      </w:r>
      <w:r w:rsidR="00F8678B" w:rsidRPr="00F8678B">
        <w:t xml:space="preserve"> </w:t>
      </w:r>
      <w:r w:rsidR="00F8678B">
        <w:t>previously</w:t>
      </w:r>
      <w:r w:rsidR="00063D8B">
        <w:rPr>
          <w:rFonts w:cs="Times New Roman"/>
          <w:szCs w:val="24"/>
        </w:rPr>
        <w:t xml:space="preserve">. These include </w:t>
      </w:r>
      <w:r w:rsidR="00E932C6">
        <w:rPr>
          <w:rFonts w:cs="Times New Roman"/>
          <w:szCs w:val="24"/>
        </w:rPr>
        <w:t>p</w:t>
      </w:r>
      <w:r w:rsidR="00E932C6">
        <w:t xml:space="preserve">olice prosecutors’ </w:t>
      </w:r>
      <w:r w:rsidR="00C32AD7">
        <w:t xml:space="preserve">paying less attention to </w:t>
      </w:r>
      <w:r w:rsidR="00E932C6">
        <w:t xml:space="preserve">pre-trial </w:t>
      </w:r>
      <w:r w:rsidR="00F8678B">
        <w:t>tasks</w:t>
      </w:r>
      <w:r w:rsidR="00E932C6">
        <w:t xml:space="preserve">, defence lawyers abusing police prosecutors, and </w:t>
      </w:r>
      <w:r w:rsidR="00C32AD7">
        <w:t>non-</w:t>
      </w:r>
      <w:r w:rsidR="00381C46">
        <w:t>collaboration</w:t>
      </w:r>
      <w:r w:rsidR="00C32AD7">
        <w:t xml:space="preserve"> between polic</w:t>
      </w:r>
      <w:r w:rsidR="00063D8B">
        <w:t>e prosecutors and investigators.</w:t>
      </w:r>
    </w:p>
    <w:p w14:paraId="4E482427" w14:textId="1147AF98" w:rsidR="00E767FB" w:rsidRDefault="00C86889" w:rsidP="006A28DF">
      <w:pPr>
        <w:pStyle w:val="FirstParagraph"/>
      </w:pPr>
      <w:r>
        <w:t xml:space="preserve">It emerged </w:t>
      </w:r>
      <w:r w:rsidR="00BB655C">
        <w:t xml:space="preserve">that </w:t>
      </w:r>
      <w:r>
        <w:t xml:space="preserve">police </w:t>
      </w:r>
      <w:r w:rsidR="00BB655C">
        <w:t>prosecutors</w:t>
      </w:r>
      <w:r>
        <w:t>’</w:t>
      </w:r>
      <w:r w:rsidR="00BB655C">
        <w:t xml:space="preserve"> pay little attention to conferencing with parties before trials</w:t>
      </w:r>
      <w:r w:rsidR="00D22FBF">
        <w:t xml:space="preserve">, which </w:t>
      </w:r>
      <w:r w:rsidR="00C32AD7">
        <w:t>is</w:t>
      </w:r>
      <w:r w:rsidR="00E767FB">
        <w:t xml:space="preserve"> </w:t>
      </w:r>
      <w:r w:rsidR="00C32AD7">
        <w:t xml:space="preserve">one of </w:t>
      </w:r>
      <w:r w:rsidR="00E767FB">
        <w:t xml:space="preserve">two critical pre-trial </w:t>
      </w:r>
      <w:r w:rsidR="00F8678B">
        <w:t xml:space="preserve">prosecution </w:t>
      </w:r>
      <w:r w:rsidR="00E767FB">
        <w:t xml:space="preserve">processes and tasks. </w:t>
      </w:r>
      <w:r w:rsidR="00F8678B">
        <w:t>C</w:t>
      </w:r>
      <w:r w:rsidR="00C32AD7" w:rsidRPr="008D5B35">
        <w:t>onferenc</w:t>
      </w:r>
      <w:r w:rsidR="00D22FBF">
        <w:t>ing</w:t>
      </w:r>
      <w:r w:rsidR="00C32AD7" w:rsidRPr="008D5B35">
        <w:t xml:space="preserve"> with parties</w:t>
      </w:r>
      <w:r w:rsidR="00DD52B2">
        <w:t xml:space="preserve"> </w:t>
      </w:r>
      <w:r w:rsidR="00F8678B">
        <w:t xml:space="preserve">before </w:t>
      </w:r>
      <w:r w:rsidR="00F8678B">
        <w:rPr>
          <w:rFonts w:cs="Times New Roman"/>
          <w:szCs w:val="24"/>
        </w:rPr>
        <w:t xml:space="preserve">trial </w:t>
      </w:r>
      <w:r w:rsidR="00DD52B2">
        <w:t xml:space="preserve">is a process </w:t>
      </w:r>
      <w:r w:rsidR="00AA1E7E">
        <w:t>that enhance</w:t>
      </w:r>
      <w:r w:rsidR="00F8678B">
        <w:t>s</w:t>
      </w:r>
      <w:r w:rsidR="00AA1E7E">
        <w:t xml:space="preserve"> justice delivery</w:t>
      </w:r>
      <w:r w:rsidR="00F8678B">
        <w:t xml:space="preserve"> by</w:t>
      </w:r>
      <w:r w:rsidR="00AA1E7E">
        <w:t xml:space="preserve"> allow</w:t>
      </w:r>
      <w:r w:rsidR="00F8678B">
        <w:t>ing</w:t>
      </w:r>
      <w:r w:rsidR="00AA1E7E">
        <w:t xml:space="preserve"> </w:t>
      </w:r>
      <w:r w:rsidR="00D22FBF">
        <w:t>p</w:t>
      </w:r>
      <w:r w:rsidR="00E767FB">
        <w:t xml:space="preserve">rosecutors </w:t>
      </w:r>
      <w:r w:rsidR="00AA1E7E">
        <w:t>to</w:t>
      </w:r>
      <w:r w:rsidR="00C32AD7">
        <w:t xml:space="preserve"> </w:t>
      </w:r>
      <w:r w:rsidR="00E767FB" w:rsidRPr="000A04BF">
        <w:t>obtain</w:t>
      </w:r>
      <w:r w:rsidR="00E767FB">
        <w:t xml:space="preserve"> </w:t>
      </w:r>
      <w:r w:rsidR="00E767FB" w:rsidRPr="000A04BF">
        <w:t>first-hand information</w:t>
      </w:r>
      <w:r>
        <w:t xml:space="preserve"> about</w:t>
      </w:r>
      <w:r w:rsidR="00E767FB">
        <w:t xml:space="preserve"> </w:t>
      </w:r>
      <w:r w:rsidR="00E767FB" w:rsidRPr="000A04BF">
        <w:t>histor</w:t>
      </w:r>
      <w:r w:rsidR="00E767FB">
        <w:t>ies</w:t>
      </w:r>
      <w:r w:rsidR="00E767FB" w:rsidRPr="000A04BF">
        <w:t xml:space="preserve"> and facts</w:t>
      </w:r>
      <w:r w:rsidR="00E767FB">
        <w:t xml:space="preserve"> of cases</w:t>
      </w:r>
      <w:r w:rsidR="00DD52B2">
        <w:t xml:space="preserve"> from parties</w:t>
      </w:r>
      <w:r w:rsidR="00AA1E7E">
        <w:t xml:space="preserve">. It also </w:t>
      </w:r>
      <w:r>
        <w:t>offer</w:t>
      </w:r>
      <w:r w:rsidR="00AA1E7E">
        <w:t>s</w:t>
      </w:r>
      <w:r>
        <w:t xml:space="preserve"> </w:t>
      </w:r>
      <w:r w:rsidR="0030286E">
        <w:t>avenues to</w:t>
      </w:r>
      <w:r w:rsidR="00E767FB">
        <w:t xml:space="preserve"> </w:t>
      </w:r>
      <w:r w:rsidR="00E767FB" w:rsidRPr="000A04BF">
        <w:t>provide</w:t>
      </w:r>
      <w:r w:rsidR="00E767FB">
        <w:t xml:space="preserve"> parties with information</w:t>
      </w:r>
      <w:r w:rsidR="00E767FB" w:rsidRPr="000A04BF">
        <w:t xml:space="preserve"> </w:t>
      </w:r>
      <w:r w:rsidR="00F8678B">
        <w:t>on</w:t>
      </w:r>
      <w:r w:rsidR="00E767FB" w:rsidRPr="000A04BF">
        <w:t xml:space="preserve"> trial </w:t>
      </w:r>
      <w:r>
        <w:t xml:space="preserve">dates and </w:t>
      </w:r>
      <w:r w:rsidR="00E767FB">
        <w:t>times a</w:t>
      </w:r>
      <w:r w:rsidR="00F8678B">
        <w:t>nd</w:t>
      </w:r>
      <w:r>
        <w:t xml:space="preserve"> </w:t>
      </w:r>
      <w:r w:rsidR="00E767FB" w:rsidRPr="000A04BF">
        <w:t xml:space="preserve">prepare </w:t>
      </w:r>
      <w:r w:rsidR="00C32AD7">
        <w:t>them</w:t>
      </w:r>
      <w:r w:rsidR="00E767FB" w:rsidRPr="000A04BF">
        <w:t xml:space="preserve"> for</w:t>
      </w:r>
      <w:r w:rsidR="00E767FB">
        <w:t xml:space="preserve"> </w:t>
      </w:r>
      <w:r w:rsidR="00D22FBF" w:rsidRPr="000A04BF">
        <w:t xml:space="preserve">the </w:t>
      </w:r>
      <w:r w:rsidR="00DD52B2">
        <w:t>“</w:t>
      </w:r>
      <w:r w:rsidR="00D22FBF" w:rsidRPr="000A04BF">
        <w:t>unfamiliar process of testifying in criminal proceedings</w:t>
      </w:r>
      <w:r w:rsidR="00DD52B2">
        <w:t>”</w:t>
      </w:r>
      <w:r w:rsidR="00E767FB">
        <w:t xml:space="preserve"> </w:t>
      </w:r>
      <w:r w:rsidR="00E767FB" w:rsidRPr="000A04BF">
        <w:fldChar w:fldCharType="begin"/>
      </w:r>
      <w:r w:rsidR="00D22FBF">
        <w:instrText xml:space="preserve"> ADDIN EN.CITE &lt;EndNote&gt;&lt;Cite&gt;&lt;Author&gt;Ellison&lt;/Author&gt;&lt;Year&gt;2007&lt;/Year&gt;&lt;RecNum&gt;2959&lt;/RecNum&gt;&lt;Pages&gt;171&lt;/Pages&gt;&lt;DisplayText&gt;(Ellison, 2007, p. 171)&lt;/DisplayText&gt;&lt;record&gt;&lt;rec-number&gt;2959&lt;/rec-number&gt;&lt;foreign-keys&gt;&lt;key app="EN" db-id="v09ep2eecfffdietzd259erdtz5rv2f5vpda" timestamp="1540957258"&gt;2959&lt;/key&gt;&lt;/foreign-keys&gt;&lt;ref-type name="Journal Article"&gt;17&lt;/ref-type&gt;&lt;contributors&gt;&lt;authors&gt;&lt;author&gt;Ellison, Louise&lt;/author&gt;&lt;/authors&gt;&lt;/contributors&gt;&lt;titles&gt;&lt;title&gt;Witness preparation and the prosecution of rape&lt;/title&gt;&lt;secondary-title&gt;Legal Studies&lt;/secondary-title&gt;&lt;/titles&gt;&lt;periodical&gt;&lt;full-title&gt;Legal Studies&lt;/full-title&gt;&lt;/periodical&gt;&lt;pages&gt;171-187&lt;/pages&gt;&lt;volume&gt;27&lt;/volume&gt;&lt;number&gt;2&lt;/number&gt;&lt;dates&gt;&lt;year&gt;2007&lt;/year&gt;&lt;/dates&gt;&lt;urls&gt;&lt;/urls&gt;&lt;/record&gt;&lt;/Cite&gt;&lt;/EndNote&gt;</w:instrText>
      </w:r>
      <w:r w:rsidR="00E767FB" w:rsidRPr="000A04BF">
        <w:fldChar w:fldCharType="separate"/>
      </w:r>
      <w:r w:rsidR="00D22FBF">
        <w:rPr>
          <w:noProof/>
        </w:rPr>
        <w:t>(Ellison, 2007, p. 171)</w:t>
      </w:r>
      <w:r w:rsidR="00E767FB" w:rsidRPr="000A04BF">
        <w:fldChar w:fldCharType="end"/>
      </w:r>
      <w:r w:rsidR="00D22FBF">
        <w:t>.</w:t>
      </w:r>
      <w:r w:rsidR="00E767FB" w:rsidRPr="00E57655">
        <w:t xml:space="preserve"> </w:t>
      </w:r>
      <w:r w:rsidR="00F8678B">
        <w:t>However, w</w:t>
      </w:r>
      <w:r w:rsidR="0030286E">
        <w:rPr>
          <w:rFonts w:cs="Times New Roman"/>
          <w:szCs w:val="24"/>
        </w:rPr>
        <w:t>hile effective pre-trial conferencing can</w:t>
      </w:r>
      <w:r w:rsidR="0030286E">
        <w:t xml:space="preserve"> promote </w:t>
      </w:r>
      <w:r w:rsidR="0030286E">
        <w:rPr>
          <w:rFonts w:cs="Times New Roman"/>
          <w:szCs w:val="24"/>
        </w:rPr>
        <w:t>competent</w:t>
      </w:r>
      <w:r w:rsidR="0030286E" w:rsidRPr="000A04BF">
        <w:rPr>
          <w:rFonts w:cs="Times New Roman"/>
          <w:szCs w:val="24"/>
        </w:rPr>
        <w:t xml:space="preserve"> and fair </w:t>
      </w:r>
      <w:r w:rsidR="00836D5C">
        <w:rPr>
          <w:rFonts w:cs="Times New Roman"/>
          <w:szCs w:val="24"/>
        </w:rPr>
        <w:t>justice delivery</w:t>
      </w:r>
      <w:r w:rsidR="0030286E">
        <w:rPr>
          <w:rFonts w:cs="Times New Roman"/>
          <w:szCs w:val="24"/>
        </w:rPr>
        <w:t xml:space="preserve">, its absence can lead to injustice as </w:t>
      </w:r>
      <w:r w:rsidR="00AA1E7E">
        <w:t>prosecutor</w:t>
      </w:r>
      <w:r w:rsidR="00AA1E7E" w:rsidRPr="000A04BF">
        <w:t>s</w:t>
      </w:r>
      <w:r w:rsidR="00AA1E7E">
        <w:t xml:space="preserve"> may rely solely on</w:t>
      </w:r>
      <w:r w:rsidR="00AA1E7E" w:rsidRPr="001B6B4A">
        <w:t xml:space="preserve"> </w:t>
      </w:r>
      <w:r w:rsidR="00AA1E7E" w:rsidRPr="000A04BF">
        <w:t xml:space="preserve">evidence </w:t>
      </w:r>
      <w:r w:rsidR="00AA1E7E">
        <w:t xml:space="preserve">gathered </w:t>
      </w:r>
      <w:r w:rsidR="00AA1E7E" w:rsidRPr="000A04BF">
        <w:t xml:space="preserve">by investigators </w:t>
      </w:r>
      <w:r w:rsidR="00AA1E7E">
        <w:t xml:space="preserve">to prosecute cases. </w:t>
      </w:r>
      <w:r w:rsidR="0030286E">
        <w:t xml:space="preserve">Relying </w:t>
      </w:r>
      <w:r w:rsidR="000A301C">
        <w:t>exclusiv</w:t>
      </w:r>
      <w:r w:rsidR="0030286E">
        <w:t>ely on investigators’ evidence for prosecutions can lead to</w:t>
      </w:r>
      <w:r w:rsidR="0030286E" w:rsidRPr="00AA1E7E">
        <w:t xml:space="preserve"> </w:t>
      </w:r>
      <w:r w:rsidR="0030286E">
        <w:t xml:space="preserve">bias and injustice as </w:t>
      </w:r>
      <w:r w:rsidR="00C32AD7" w:rsidRPr="000A04BF">
        <w:t>investigators</w:t>
      </w:r>
      <w:r w:rsidR="00C32AD7">
        <w:t xml:space="preserve"> </w:t>
      </w:r>
      <w:r w:rsidR="0030286E">
        <w:t>can</w:t>
      </w:r>
      <w:r w:rsidR="00AA1E7E">
        <w:t xml:space="preserve"> </w:t>
      </w:r>
      <w:r w:rsidR="00E767FB" w:rsidRPr="000A04BF">
        <w:t xml:space="preserve">manipulate evidence to </w:t>
      </w:r>
      <w:r w:rsidR="00E767FB">
        <w:t xml:space="preserve">secure successful prosecutions and </w:t>
      </w:r>
      <w:r w:rsidR="00E767FB" w:rsidRPr="000A04BF">
        <w:t>convict</w:t>
      </w:r>
      <w:r w:rsidR="00E767FB">
        <w:t>ions to boost</w:t>
      </w:r>
      <w:r w:rsidR="00E767FB" w:rsidRPr="000A04BF">
        <w:t xml:space="preserve"> </w:t>
      </w:r>
      <w:r w:rsidR="00E767FB">
        <w:t xml:space="preserve">their status or protect </w:t>
      </w:r>
      <w:r w:rsidR="00DD52B2">
        <w:t xml:space="preserve">their </w:t>
      </w:r>
      <w:r>
        <w:t>in</w:t>
      </w:r>
      <w:r w:rsidR="00C32AD7" w:rsidRPr="000A04BF">
        <w:t>stitutions</w:t>
      </w:r>
      <w:r w:rsidR="00DD52B2">
        <w:t xml:space="preserve"> and</w:t>
      </w:r>
      <w:r w:rsidR="00E767FB">
        <w:t xml:space="preserve"> </w:t>
      </w:r>
      <w:r w:rsidR="007928FF">
        <w:t>colleagues</w:t>
      </w:r>
      <w:r w:rsidR="00E767FB">
        <w:t xml:space="preserve"> </w:t>
      </w:r>
      <w:r w:rsidR="00E767FB" w:rsidRPr="000A04BF">
        <w:fldChar w:fldCharType="begin"/>
      </w:r>
      <w:r>
        <w:instrText xml:space="preserve"> ADDIN EN.CITE &lt;EndNote&gt;&lt;Cite&gt;&lt;Author&gt;Horwitz&lt;/Author&gt;&lt;Year&gt;1998&lt;/Year&gt;&lt;RecNum&gt;136&lt;/RecNum&gt;&lt;Prefix&gt;see &lt;/Prefix&gt;&lt;DisplayText&gt;(see Horwitz, 1998; McGonigle, 1996)&lt;/DisplayText&gt;&lt;record&gt;&lt;rec-number&gt;136&lt;/rec-number&gt;&lt;foreign-keys&gt;&lt;key app="EN" db-id="v09ep2eecfffdietzd259erdtz5rv2f5vpda" timestamp="0"&gt;136&lt;/key&gt;&lt;/foreign-keys&gt;&lt;ref-type name="Journal Article"&gt;17&lt;/ref-type&gt;&lt;contributors&gt;&lt;authors&gt;&lt;author&gt;Horwitz, Andrew&lt;/author&gt;&lt;/authors&gt;&lt;/contributors&gt;&lt;titles&gt;&lt;title&gt;Taking the cop out of copping a plea: Eradicating police prosecution of criminal cases&lt;/title&gt;&lt;secondary-title&gt;Arizona Law Review&lt;/secondary-title&gt;&lt;/titles&gt;&lt;pages&gt;1305-1378&lt;/pages&gt;&lt;volume&gt;40&lt;/volume&gt;&lt;dates&gt;&lt;year&gt;1998&lt;/year&gt;&lt;/dates&gt;&lt;urls&gt;&lt;/urls&gt;&lt;/record&gt;&lt;/Cite&gt;&lt;Cite&gt;&lt;Author&gt;McGonigle&lt;/Author&gt;&lt;Year&gt;1996&lt;/Year&gt;&lt;RecNum&gt;1165&lt;/RecNum&gt;&lt;record&gt;&lt;rec-number&gt;1165&lt;/rec-number&gt;&lt;foreign-keys&gt;&lt;key app="EN" db-id="v09ep2eecfffdietzd259erdtz5rv2f5vpda" timestamp="1472522274"&gt;1165&lt;/key&gt;&lt;key app="ENWeb" db-id=""&gt;0&lt;/key&gt;&lt;/foreign-keys&gt;&lt;ref-type name="Journal Article"&gt;17&lt;/ref-type&gt;&lt;contributors&gt;&lt;authors&gt;&lt;author&gt;McGonigle, Sean&lt;/author&gt;&lt;/authors&gt;&lt;/contributors&gt;&lt;titles&gt;&lt;title&gt;Public accountability for police prosecutions&lt;/title&gt;&lt;secondary-title&gt;Auckland University Law Review&lt;/secondary-title&gt;&lt;/titles&gt;&lt;periodical&gt;&lt;full-title&gt;Auckland University Law Review&lt;/full-title&gt;&lt;/periodical&gt;&lt;pages&gt;163-184&lt;/pages&gt;&lt;volume&gt;8&lt;/volume&gt;&lt;number&gt;1&lt;/number&gt;&lt;dates&gt;&lt;year&gt;1996&lt;/year&gt;&lt;/dates&gt;&lt;urls&gt;&lt;/urls&gt;&lt;/record&gt;&lt;/Cite&gt;&lt;/EndNote&gt;</w:instrText>
      </w:r>
      <w:r w:rsidR="00E767FB" w:rsidRPr="000A04BF">
        <w:fldChar w:fldCharType="separate"/>
      </w:r>
      <w:r>
        <w:rPr>
          <w:noProof/>
        </w:rPr>
        <w:t xml:space="preserve">(see Horwitz, 1998; </w:t>
      </w:r>
      <w:r>
        <w:rPr>
          <w:noProof/>
        </w:rPr>
        <w:lastRenderedPageBreak/>
        <w:t>McGonigle, 1996)</w:t>
      </w:r>
      <w:r w:rsidR="00E767FB" w:rsidRPr="000A04BF">
        <w:fldChar w:fldCharType="end"/>
      </w:r>
      <w:r w:rsidR="00E767FB" w:rsidRPr="000A04BF">
        <w:t>.</w:t>
      </w:r>
      <w:r w:rsidR="00F756B2">
        <w:t xml:space="preserve"> This </w:t>
      </w:r>
      <w:r w:rsidR="0030286E">
        <w:t>can b</w:t>
      </w:r>
      <w:r w:rsidR="006A28DF">
        <w:t>e</w:t>
      </w:r>
      <w:r w:rsidR="00F756B2">
        <w:t xml:space="preserve"> </w:t>
      </w:r>
      <w:r w:rsidR="0030286E">
        <w:t xml:space="preserve">exacerbated </w:t>
      </w:r>
      <w:r w:rsidR="00AA1E7E">
        <w:t>in Ghana</w:t>
      </w:r>
      <w:r w:rsidR="00F756B2">
        <w:t xml:space="preserve"> </w:t>
      </w:r>
      <w:r w:rsidR="0030286E">
        <w:t xml:space="preserve">as </w:t>
      </w:r>
      <w:r w:rsidR="00F756B2">
        <w:t>police officers</w:t>
      </w:r>
      <w:r w:rsidR="0030286E">
        <w:t>, irrespective of the</w:t>
      </w:r>
      <w:r w:rsidR="00836D5C">
        <w:t>ir</w:t>
      </w:r>
      <w:r w:rsidR="0030286E">
        <w:t xml:space="preserve"> </w:t>
      </w:r>
      <w:r w:rsidR="00F756B2" w:rsidRPr="000A04BF">
        <w:t>department</w:t>
      </w:r>
      <w:r w:rsidR="00F756B2">
        <w:t>,</w:t>
      </w:r>
      <w:r w:rsidR="00F756B2" w:rsidRPr="000A04BF">
        <w:t xml:space="preserve"> at the </w:t>
      </w:r>
      <w:r w:rsidR="00836D5C">
        <w:t>slighte</w:t>
      </w:r>
      <w:r w:rsidR="00F756B2" w:rsidRPr="000A04BF">
        <w:t>st opportunity, abuse their authority and powers, intimidate people that come into contact with them</w:t>
      </w:r>
      <w:r w:rsidR="00F756B2">
        <w:t xml:space="preserve">, and </w:t>
      </w:r>
      <w:r w:rsidR="00F756B2" w:rsidRPr="000A04BF">
        <w:t>engage in gross misconduct</w:t>
      </w:r>
      <w:r w:rsidR="00F756B2">
        <w:t xml:space="preserve"> </w:t>
      </w:r>
      <w:r w:rsidR="00F756B2" w:rsidRPr="000A04BF">
        <w:fldChar w:fldCharType="begin"/>
      </w:r>
      <w:r w:rsidR="00ED3218">
        <w:instrText xml:space="preserve"> ADDIN EN.CITE &lt;EndNote&gt;&lt;Cite&gt;&lt;Author&gt;Boateng&lt;/Author&gt;&lt;Year&gt;2019&lt;/Year&gt;&lt;RecNum&gt;2853&lt;/RecNum&gt;&lt;DisplayText&gt;(Boateng, Makin, Abess, &amp;amp; Wu, 2019)&lt;/DisplayText&gt;&lt;record&gt;&lt;rec-number&gt;2853&lt;/rec-number&gt;&lt;foreign-keys&gt;&lt;key app="EN" db-id="v09ep2eecfffdietzd259erdtz5rv2f5vpda" timestamp="1523965437"&gt;2853&lt;/key&gt;&lt;/foreign-keys&gt;&lt;ref-type name="Journal Article"&gt;17&lt;/ref-type&gt;&lt;contributors&gt;&lt;authors&gt;&lt;author&gt;Boateng, Francis Danso&lt;/author&gt;&lt;author&gt;Makin, David A&lt;/author&gt;&lt;author&gt;Abess, Gassan&lt;/author&gt;&lt;author&gt;Wu, Guangzhen&lt;/author&gt;&lt;/authors&gt;&lt;/contributors&gt;&lt;titles&gt;&lt;title&gt;Speaking out: Officers speaking about police misconduct in Ghana&lt;/title&gt;&lt;secondary-title&gt;The Police Journal&lt;/secondary-title&gt;&lt;/titles&gt;&lt;periodical&gt;&lt;full-title&gt;The Police Journal&lt;/full-title&gt;&lt;/periodical&gt;&lt;pages&gt;121-135&lt;/pages&gt;&lt;volume&gt;91&lt;/volume&gt;&lt;number&gt;2&lt;/number&gt;&lt;keywords&gt;&lt;keyword&gt;Police integrity,misconduct,Ghana,theory,corruption&lt;/keyword&gt;&lt;/keywords&gt;&lt;dates&gt;&lt;year&gt;2019&lt;/year&gt;&lt;/dates&gt;&lt;urls&gt;&lt;/urls&gt;&lt;/record&gt;&lt;/Cite&gt;&lt;/EndNote&gt;</w:instrText>
      </w:r>
      <w:r w:rsidR="00F756B2" w:rsidRPr="000A04BF">
        <w:fldChar w:fldCharType="separate"/>
      </w:r>
      <w:r w:rsidR="00ED3218">
        <w:rPr>
          <w:noProof/>
        </w:rPr>
        <w:t>(Boateng, Makin, Abess, &amp; Wu, 2019)</w:t>
      </w:r>
      <w:r w:rsidR="00F756B2" w:rsidRPr="000A04BF">
        <w:fldChar w:fldCharType="end"/>
      </w:r>
      <w:r w:rsidR="00F756B2">
        <w:t>.</w:t>
      </w:r>
      <w:r w:rsidR="0030286E">
        <w:t xml:space="preserve"> </w:t>
      </w:r>
      <w:r w:rsidR="00836D5C">
        <w:t>In addition, n</w:t>
      </w:r>
      <w:r w:rsidR="0030286E">
        <w:t xml:space="preserve">ot holding conferences with parties before trials can affect the </w:t>
      </w:r>
      <w:r w:rsidR="00B50643">
        <w:t>CJS</w:t>
      </w:r>
      <w:r w:rsidR="0030286E">
        <w:t>’s</w:t>
      </w:r>
      <w:r w:rsidR="0030286E" w:rsidRPr="000A04BF">
        <w:t xml:space="preserve"> </w:t>
      </w:r>
      <w:r w:rsidR="0030286E">
        <w:t xml:space="preserve">impartiality and citizens’ perception of the </w:t>
      </w:r>
      <w:r w:rsidR="00B50643">
        <w:t>CJS</w:t>
      </w:r>
      <w:r w:rsidR="0030286E">
        <w:t>.</w:t>
      </w:r>
    </w:p>
    <w:p w14:paraId="524F9AF1" w14:textId="698F35DA" w:rsidR="00BB655C" w:rsidRDefault="00423940" w:rsidP="00F756B2">
      <w:r>
        <w:t>P</w:t>
      </w:r>
      <w:r w:rsidR="00E767FB">
        <w:t>olice prosecutors</w:t>
      </w:r>
      <w:r w:rsidR="007C0619">
        <w:t>’</w:t>
      </w:r>
      <w:r w:rsidR="00E767FB">
        <w:t xml:space="preserve"> </w:t>
      </w:r>
      <w:r w:rsidR="00BB655C">
        <w:t>pay</w:t>
      </w:r>
      <w:r w:rsidR="007928FF">
        <w:t>ing</w:t>
      </w:r>
      <w:r w:rsidR="00E767FB">
        <w:t xml:space="preserve"> less attention to pre-trial conferencing</w:t>
      </w:r>
      <w:r>
        <w:t xml:space="preserve"> can be attributed to reasons such as </w:t>
      </w:r>
      <w:r w:rsidR="00E767FB">
        <w:t>the a</w:t>
      </w:r>
      <w:r w:rsidR="00E767FB" w:rsidRPr="000A04BF">
        <w:t xml:space="preserve">bsence of written guidelines for </w:t>
      </w:r>
      <w:r w:rsidR="00E767FB">
        <w:t>police prosecut</w:t>
      </w:r>
      <w:r w:rsidR="00BB655C">
        <w:t>ion</w:t>
      </w:r>
      <w:r w:rsidR="00E767FB" w:rsidRPr="000A04BF">
        <w:t xml:space="preserve"> and lack of pre-trial procedural clarity.</w:t>
      </w:r>
      <w:r w:rsidR="00E767FB">
        <w:t xml:space="preserve"> </w:t>
      </w:r>
      <w:r w:rsidR="007C0619">
        <w:t>I</w:t>
      </w:r>
      <w:r w:rsidR="00E767FB">
        <w:t>n Ghana</w:t>
      </w:r>
      <w:r w:rsidR="007C0619">
        <w:t>,</w:t>
      </w:r>
      <w:r w:rsidR="007C0619" w:rsidRPr="007F3E0A">
        <w:t xml:space="preserve"> </w:t>
      </w:r>
      <w:r w:rsidR="007C0619">
        <w:t>t</w:t>
      </w:r>
      <w:r w:rsidR="007C0619" w:rsidRPr="000A04BF">
        <w:t>here</w:t>
      </w:r>
      <w:r w:rsidR="007C0619">
        <w:t xml:space="preserve"> </w:t>
      </w:r>
      <w:r w:rsidR="00F8678B">
        <w:t>are</w:t>
      </w:r>
      <w:r w:rsidR="007C0619" w:rsidRPr="000A04BF">
        <w:t xml:space="preserve"> </w:t>
      </w:r>
      <w:r>
        <w:t>c</w:t>
      </w:r>
      <w:r w:rsidRPr="000A04BF">
        <w:t xml:space="preserve">urrently </w:t>
      </w:r>
      <w:r w:rsidR="007C0619" w:rsidRPr="000A04BF">
        <w:t>no guidelines</w:t>
      </w:r>
      <w:r w:rsidR="00E767FB" w:rsidRPr="000A04BF">
        <w:t xml:space="preserve"> </w:t>
      </w:r>
      <w:r w:rsidR="00AA1E7E">
        <w:t>on</w:t>
      </w:r>
      <w:r w:rsidR="00E767FB" w:rsidRPr="000A04BF">
        <w:t xml:space="preserve"> police prosecution</w:t>
      </w:r>
      <w:r w:rsidR="00E767FB">
        <w:t xml:space="preserve"> and </w:t>
      </w:r>
      <w:r w:rsidR="00E767FB" w:rsidRPr="000A04BF">
        <w:t>pre-trial</w:t>
      </w:r>
      <w:r w:rsidR="00E767FB">
        <w:t xml:space="preserve"> processes </w:t>
      </w:r>
      <w:r w:rsidR="00AA1E7E" w:rsidRPr="000A04BF">
        <w:t>particularly</w:t>
      </w:r>
      <w:r w:rsidR="00AA1E7E">
        <w:t xml:space="preserve"> </w:t>
      </w:r>
      <w:r w:rsidR="00E767FB">
        <w:fldChar w:fldCharType="begin"/>
      </w:r>
      <w:r w:rsidR="00E767FB">
        <w:instrText xml:space="preserve"> ADDIN EN.CITE &lt;EndNote&gt;&lt;Cite&gt;&lt;Author&gt;Gelsthorpe&lt;/Author&gt;&lt;Year&gt;2003&lt;/Year&gt;&lt;RecNum&gt;1360&lt;/RecNum&gt;&lt;Prefix&gt;see &lt;/Prefix&gt;&lt;Suffix&gt; for similar results in the UK&lt;/Suffix&gt;&lt;DisplayText&gt;(see Gelsthorpe &amp;amp; Padfield, 2003 for similar results in the UK)&lt;/DisplayText&gt;&lt;record&gt;&lt;rec-number&gt;1360&lt;/rec-number&gt;&lt;foreign-keys&gt;&lt;key app="EN" db-id="v09ep2eecfffdietzd259erdtz5rv2f5vpda" timestamp="1474807949"&gt;1360&lt;/key&gt;&lt;/foreign-keys&gt;&lt;ref-type name="Book Section"&gt;5&lt;/ref-type&gt;&lt;contributors&gt;&lt;authors&gt;&lt;author&gt;Gelsthorpe, Loraine&lt;/author&gt;&lt;author&gt;Padfield, N&lt;/author&gt;&lt;/authors&gt;&lt;secondary-authors&gt;&lt;author&gt;Gelsthorpe, Loraine&lt;/author&gt;&lt;author&gt;Padfield, N&lt;/author&gt;&lt;/secondary-authors&gt;&lt;/contributors&gt;&lt;titles&gt;&lt;title&gt;Introduction&lt;/title&gt;&lt;secondary-title&gt;Exercising discretion: Decision-making in the criminal justice system and beyond&lt;/secondary-title&gt;&lt;/titles&gt;&lt;pages&gt;1-28&lt;/pages&gt;&lt;section&gt;1&lt;/section&gt;&lt;dates&gt;&lt;year&gt;2003&lt;/year&gt;&lt;/dates&gt;&lt;pub-location&gt;Cullompton, Devon&lt;/pub-location&gt;&lt;publisher&gt;Willan Publications&lt;/publisher&gt;&lt;urls&gt;&lt;/urls&gt;&lt;/record&gt;&lt;/Cite&gt;&lt;/EndNote&gt;</w:instrText>
      </w:r>
      <w:r w:rsidR="00E767FB">
        <w:fldChar w:fldCharType="separate"/>
      </w:r>
      <w:r w:rsidR="00E767FB">
        <w:rPr>
          <w:noProof/>
        </w:rPr>
        <w:t>(see Gelsthorpe &amp; Padfield, 2003 for similar results in the UK)</w:t>
      </w:r>
      <w:r w:rsidR="00E767FB">
        <w:fldChar w:fldCharType="end"/>
      </w:r>
      <w:r w:rsidR="00E767FB" w:rsidRPr="000A04BF">
        <w:t xml:space="preserve">. </w:t>
      </w:r>
      <w:r w:rsidR="00F8678B">
        <w:t xml:space="preserve">For instance, </w:t>
      </w:r>
      <w:r w:rsidR="007928FF">
        <w:t xml:space="preserve">the </w:t>
      </w:r>
      <w:r w:rsidR="00E767FB">
        <w:fldChar w:fldCharType="begin"/>
      </w:r>
      <w:r w:rsidR="00911E44">
        <w:instrText xml:space="preserve"> ADDIN EN.CITE &lt;EndNote&gt;&lt;Cite AuthorYear="1"&gt;&lt;Author&gt;Constitution&lt;/Author&gt;&lt;Year&gt;1992&lt;/Year&gt;&lt;RecNum&gt;1071&lt;/RecNum&gt;&lt;DisplayText&gt;Constitution (1992)&lt;/DisplayText&gt;&lt;record&gt;&lt;rec-number&gt;1071&lt;/rec-number&gt;&lt;foreign-keys&gt;&lt;key app="EN" db-id="v09ep2eecfffdietzd259erdtz5rv2f5vpda" timestamp="0"&gt;1071&lt;/key&gt;&lt;/foreign-keys&gt;&lt;ref-type name="Book"&gt;6&lt;/ref-type&gt;&lt;contributors&gt;&lt;authors&gt;&lt;author&gt;Constitution,&lt;/author&gt;&lt;/authors&gt;&lt;/contributors&gt;&lt;titles&gt;&lt;title&gt;The Constitution of the Fourth Republic of Ghana.&lt;/title&gt;&lt;/titles&gt;&lt;dates&gt;&lt;year&gt;1992&lt;/year&gt;&lt;pub-dates&gt;&lt;date&gt;15th May, 1992&lt;/date&gt;&lt;/pub-dates&gt;&lt;/dates&gt;&lt;pub-location&gt;Accra, Ghana&lt;/pub-location&gt;&lt;publisher&gt;Government of Ghana&lt;/publisher&gt;&lt;urls&gt;&lt;/urls&gt;&lt;/record&gt;&lt;/Cite&gt;&lt;/EndNote&gt;</w:instrText>
      </w:r>
      <w:r w:rsidR="00E767FB">
        <w:fldChar w:fldCharType="separate"/>
      </w:r>
      <w:r w:rsidR="00E767FB">
        <w:rPr>
          <w:noProof/>
        </w:rPr>
        <w:t>Constitution (1992)</w:t>
      </w:r>
      <w:r w:rsidR="00E767FB">
        <w:fldChar w:fldCharType="end"/>
      </w:r>
      <w:r w:rsidR="00E767FB">
        <w:t xml:space="preserve"> and Act 30</w:t>
      </w:r>
      <w:r w:rsidR="00836D5C">
        <w:t>,</w:t>
      </w:r>
      <w:r w:rsidR="007C0619">
        <w:t xml:space="preserve"> </w:t>
      </w:r>
      <w:r w:rsidR="00F8678B">
        <w:t xml:space="preserve">which are primary laws on criminal matters in Ghana, </w:t>
      </w:r>
      <w:r w:rsidR="00E767FB" w:rsidRPr="000A04BF">
        <w:t>focus</w:t>
      </w:r>
      <w:r w:rsidR="00E767FB" w:rsidRPr="00C46D7A">
        <w:t xml:space="preserve"> </w:t>
      </w:r>
      <w:r w:rsidR="00E767FB">
        <w:t xml:space="preserve">only </w:t>
      </w:r>
      <w:r w:rsidR="007C0619" w:rsidRPr="000A04BF">
        <w:t>on</w:t>
      </w:r>
      <w:r w:rsidR="007C0619">
        <w:t xml:space="preserve"> </w:t>
      </w:r>
      <w:r w:rsidR="00BA3F46">
        <w:t>suspects</w:t>
      </w:r>
      <w:r w:rsidR="00BA53A4">
        <w:t>’</w:t>
      </w:r>
      <w:r w:rsidR="00BA3F46">
        <w:t xml:space="preserve"> righ</w:t>
      </w:r>
      <w:r w:rsidR="00E767FB">
        <w:t>ts</w:t>
      </w:r>
      <w:r w:rsidR="00E767FB" w:rsidRPr="000A04BF">
        <w:t xml:space="preserve"> during </w:t>
      </w:r>
      <w:r w:rsidR="00BB655C">
        <w:t>criminal processing</w:t>
      </w:r>
      <w:r w:rsidR="007928FF">
        <w:t xml:space="preserve"> with no explicit</w:t>
      </w:r>
      <w:r w:rsidR="007928FF" w:rsidRPr="007928FF">
        <w:t xml:space="preserve"> </w:t>
      </w:r>
      <w:r w:rsidR="007928FF">
        <w:t>provisions on p</w:t>
      </w:r>
      <w:r w:rsidR="007928FF" w:rsidRPr="000A04BF">
        <w:t>olice prosecution and</w:t>
      </w:r>
      <w:r w:rsidR="007928FF" w:rsidRPr="00F41C07">
        <w:t xml:space="preserve"> </w:t>
      </w:r>
      <w:r w:rsidR="007928FF">
        <w:t>the rights of victims, complainants, or witnesses.</w:t>
      </w:r>
      <w:r w:rsidR="00F756B2">
        <w:t xml:space="preserve"> </w:t>
      </w:r>
      <w:r w:rsidR="006A28DF">
        <w:t xml:space="preserve">A </w:t>
      </w:r>
      <w:r w:rsidR="006A28DF" w:rsidRPr="000A04BF">
        <w:t>2018</w:t>
      </w:r>
      <w:r w:rsidR="006A28DF" w:rsidRPr="006A28DF">
        <w:t xml:space="preserve"> </w:t>
      </w:r>
      <w:r w:rsidR="006A28DF">
        <w:t xml:space="preserve">personal conversation with state attorneys in Ghana </w:t>
      </w:r>
      <w:r w:rsidR="00E767FB">
        <w:t>reinforced the absence of guidelines on police prosecution and code of conduct for police prosecutors</w:t>
      </w:r>
      <w:r w:rsidR="006A28DF">
        <w:t>:</w:t>
      </w:r>
      <w:r w:rsidR="00F756B2">
        <w:t xml:space="preserve"> </w:t>
      </w:r>
      <w:r w:rsidR="00E767FB" w:rsidRPr="007C5C52">
        <w:t>“</w:t>
      </w:r>
      <w:r w:rsidR="00E767FB">
        <w:t xml:space="preserve">There are no guidelines for police prosecutors, and </w:t>
      </w:r>
      <w:r w:rsidR="00BB655C">
        <w:t>they</w:t>
      </w:r>
      <w:r w:rsidR="00E767FB" w:rsidRPr="007C5C52">
        <w:t xml:space="preserve"> are oblivious of </w:t>
      </w:r>
      <w:r w:rsidR="00F756B2" w:rsidRPr="007C5C52">
        <w:t xml:space="preserve">the Code </w:t>
      </w:r>
      <w:r w:rsidR="00F756B2">
        <w:t xml:space="preserve">of Conduct for </w:t>
      </w:r>
      <w:r w:rsidR="006A28DF">
        <w:t>Prosecution Lawyers</w:t>
      </w:r>
      <w:r w:rsidR="00E767FB" w:rsidRPr="007C5C52">
        <w:t>.”</w:t>
      </w:r>
      <w:r w:rsidR="00BB655C">
        <w:t xml:space="preserve"> </w:t>
      </w:r>
      <w:r w:rsidR="00F756B2">
        <w:t>Lack</w:t>
      </w:r>
      <w:r w:rsidR="00E767FB" w:rsidRPr="000A04BF">
        <w:t xml:space="preserve"> of explicit guidelines </w:t>
      </w:r>
      <w:r w:rsidR="00F756B2">
        <w:t>and procedural clarity</w:t>
      </w:r>
      <w:r w:rsidR="00E767FB" w:rsidRPr="000A04BF">
        <w:t xml:space="preserve"> </w:t>
      </w:r>
      <w:r w:rsidR="00F756B2">
        <w:t>of</w:t>
      </w:r>
      <w:r w:rsidR="00BB655C">
        <w:t xml:space="preserve"> trial processes </w:t>
      </w:r>
      <w:r w:rsidR="00F756B2">
        <w:t xml:space="preserve">can </w:t>
      </w:r>
      <w:r w:rsidR="00E767FB" w:rsidRPr="000A04BF">
        <w:t>confuse and frustrate</w:t>
      </w:r>
      <w:r w:rsidR="008318F4">
        <w:t xml:space="preserve"> litigants</w:t>
      </w:r>
      <w:r w:rsidR="00E767FB" w:rsidRPr="000A04BF">
        <w:t xml:space="preserve"> </w:t>
      </w:r>
      <w:r w:rsidR="00E767FB">
        <w:t xml:space="preserve">during </w:t>
      </w:r>
      <w:r w:rsidR="000A301C">
        <w:t>cases</w:t>
      </w:r>
      <w:r w:rsidR="00E767FB" w:rsidRPr="000A04BF">
        <w:t xml:space="preserve"> process</w:t>
      </w:r>
      <w:r w:rsidR="000A301C">
        <w:t>ing</w:t>
      </w:r>
      <w:r w:rsidR="00F756B2">
        <w:t xml:space="preserve">, </w:t>
      </w:r>
      <w:r w:rsidR="00BA3F46">
        <w:t>creating</w:t>
      </w:r>
      <w:r w:rsidR="00E767FB">
        <w:t xml:space="preserve"> </w:t>
      </w:r>
      <w:r w:rsidR="00E767FB" w:rsidRPr="000A04BF">
        <w:t>avenue</w:t>
      </w:r>
      <w:r w:rsidR="00E767FB">
        <w:t>s</w:t>
      </w:r>
      <w:r w:rsidR="00E767FB" w:rsidRPr="000A04BF">
        <w:t xml:space="preserve"> for </w:t>
      </w:r>
      <w:r w:rsidR="00BB655C">
        <w:t>injustice and corruption</w:t>
      </w:r>
      <w:r w:rsidR="00F756B2">
        <w:t xml:space="preserve">. </w:t>
      </w:r>
    </w:p>
    <w:p w14:paraId="1AAC5039" w14:textId="0EE17A23" w:rsidR="007C0619" w:rsidRDefault="007C0619" w:rsidP="007C0619">
      <w:r>
        <w:t>A</w:t>
      </w:r>
      <w:r w:rsidR="00E767FB">
        <w:t>n</w:t>
      </w:r>
      <w:r w:rsidR="006A28DF">
        <w:t xml:space="preserve"> </w:t>
      </w:r>
      <w:r w:rsidR="00E767FB">
        <w:t xml:space="preserve">action that </w:t>
      </w:r>
      <w:r w:rsidR="00171E75">
        <w:t>c</w:t>
      </w:r>
      <w:r w:rsidR="00E767FB">
        <w:t>ould improve police prosecution in Ghana</w:t>
      </w:r>
      <w:r w:rsidR="00E767FB" w:rsidRPr="005E0F58">
        <w:t xml:space="preserve"> </w:t>
      </w:r>
      <w:r w:rsidR="00171E75">
        <w:t xml:space="preserve">and the </w:t>
      </w:r>
      <w:r>
        <w:t>broad</w:t>
      </w:r>
      <w:r w:rsidR="00171E75">
        <w:t xml:space="preserve">er Global South </w:t>
      </w:r>
      <w:r w:rsidR="00E767FB">
        <w:t xml:space="preserve">is for </w:t>
      </w:r>
      <w:r w:rsidR="00F8678B">
        <w:t>authorities</w:t>
      </w:r>
      <w:r w:rsidR="00E767FB">
        <w:t xml:space="preserve"> to </w:t>
      </w:r>
      <w:r w:rsidR="006A28DF">
        <w:t xml:space="preserve">make </w:t>
      </w:r>
      <w:r>
        <w:t>copies of</w:t>
      </w:r>
      <w:r w:rsidR="00E767FB">
        <w:t xml:space="preserve"> </w:t>
      </w:r>
      <w:r w:rsidR="006A28DF">
        <w:t>c</w:t>
      </w:r>
      <w:r w:rsidR="00E767FB" w:rsidRPr="000A04BF">
        <w:t>ode</w:t>
      </w:r>
      <w:r w:rsidR="006A28DF">
        <w:t xml:space="preserve">s of conduct </w:t>
      </w:r>
      <w:r w:rsidR="00BB655C">
        <w:t xml:space="preserve">for lawyers </w:t>
      </w:r>
      <w:r w:rsidR="006A28DF">
        <w:t>available to police prosecutor</w:t>
      </w:r>
      <w:r w:rsidR="006A28DF" w:rsidRPr="000A04BF">
        <w:t xml:space="preserve">s </w:t>
      </w:r>
      <w:r w:rsidR="00E767FB">
        <w:t xml:space="preserve">and train them on </w:t>
      </w:r>
      <w:r w:rsidR="00171E75">
        <w:t>the</w:t>
      </w:r>
      <w:r w:rsidR="00F8678B">
        <w:t>ir</w:t>
      </w:r>
      <w:r w:rsidR="00171E75">
        <w:t xml:space="preserve"> </w:t>
      </w:r>
      <w:r w:rsidR="00E767FB" w:rsidRPr="000A04BF">
        <w:t xml:space="preserve">operations </w:t>
      </w:r>
      <w:r w:rsidR="00E767FB">
        <w:t>and usage</w:t>
      </w:r>
      <w:r w:rsidR="00E767FB" w:rsidRPr="000A04BF">
        <w:t>.</w:t>
      </w:r>
      <w:r w:rsidR="00E767FB">
        <w:t xml:space="preserve"> </w:t>
      </w:r>
      <w:r w:rsidR="00205279">
        <w:t>S</w:t>
      </w:r>
      <w:r w:rsidR="00E767FB">
        <w:t xml:space="preserve">teps </w:t>
      </w:r>
      <w:r w:rsidR="00AA1E7E">
        <w:t>can</w:t>
      </w:r>
      <w:r w:rsidR="00E767FB">
        <w:t xml:space="preserve"> </w:t>
      </w:r>
      <w:r w:rsidR="00205279">
        <w:t xml:space="preserve">also </w:t>
      </w:r>
      <w:r w:rsidR="00E767FB">
        <w:t xml:space="preserve">be taken to provide police prosecutors with </w:t>
      </w:r>
      <w:r w:rsidR="00F8678B">
        <w:t>new</w:t>
      </w:r>
      <w:r w:rsidR="00E767FB">
        <w:t xml:space="preserve"> </w:t>
      </w:r>
      <w:r w:rsidR="00E767FB" w:rsidRPr="000A04BF">
        <w:t xml:space="preserve">laws </w:t>
      </w:r>
      <w:r w:rsidR="00E767FB">
        <w:t xml:space="preserve">that </w:t>
      </w:r>
      <w:r w:rsidR="00205279">
        <w:t>affect</w:t>
      </w:r>
      <w:r w:rsidR="00E767FB">
        <w:t xml:space="preserve"> criminal </w:t>
      </w:r>
      <w:r w:rsidR="00E767FB" w:rsidRPr="000A04BF">
        <w:t>prosecutions</w:t>
      </w:r>
      <w:r w:rsidR="00E767FB">
        <w:t xml:space="preserve">. </w:t>
      </w:r>
      <w:r w:rsidR="00F8678B">
        <w:t>In the long term</w:t>
      </w:r>
      <w:r w:rsidR="00836D5C">
        <w:t>, clear prosecution guidelines covering pre-trial and trial processes should be provided to regulate how discretionary powers are exercised</w:t>
      </w:r>
      <w:r w:rsidR="00423940">
        <w:t>. This may be essential</w:t>
      </w:r>
      <w:r w:rsidR="00423940" w:rsidRPr="000A04BF">
        <w:t xml:space="preserve"> </w:t>
      </w:r>
      <w:r w:rsidR="00423940">
        <w:t xml:space="preserve">and </w:t>
      </w:r>
      <w:r w:rsidR="00836D5C">
        <w:t>required</w:t>
      </w:r>
      <w:r w:rsidR="00423940">
        <w:t xml:space="preserve"> </w:t>
      </w:r>
      <w:r w:rsidR="00423940" w:rsidRPr="000A04BF">
        <w:t>to facilitate easy</w:t>
      </w:r>
      <w:r w:rsidR="00423940">
        <w:t xml:space="preserve"> and secure</w:t>
      </w:r>
      <w:r w:rsidR="00423940" w:rsidRPr="000A04BF">
        <w:t xml:space="preserve"> handling of cases</w:t>
      </w:r>
      <w:r w:rsidR="00423940">
        <w:t xml:space="preserve">, </w:t>
      </w:r>
      <w:r w:rsidR="00BA3F46">
        <w:t>ensuring</w:t>
      </w:r>
      <w:r>
        <w:t xml:space="preserve"> proper treatment of litigants and their relatives in </w:t>
      </w:r>
      <w:r w:rsidR="00F8678B">
        <w:t>criminal justice processes</w:t>
      </w:r>
      <w:r>
        <w:t>.</w:t>
      </w:r>
      <w:r w:rsidRPr="007C0619">
        <w:t xml:space="preserve"> </w:t>
      </w:r>
      <w:r w:rsidR="00AA1E7E">
        <w:t xml:space="preserve">The author intends to </w:t>
      </w:r>
      <w:r w:rsidR="00205279">
        <w:t>start</w:t>
      </w:r>
      <w:r w:rsidR="00AA1E7E">
        <w:t xml:space="preserve"> this process by</w:t>
      </w:r>
      <w:r w:rsidR="00205279">
        <w:t xml:space="preserve"> </w:t>
      </w:r>
      <w:r w:rsidR="00AA1E7E">
        <w:t>submitting draft prosecution guideline</w:t>
      </w:r>
      <w:r w:rsidR="00423940">
        <w:t>s</w:t>
      </w:r>
      <w:r w:rsidR="00AA1E7E">
        <w:t xml:space="preserve"> </w:t>
      </w:r>
      <w:r w:rsidR="00423940">
        <w:t>for consideration and possible adoption</w:t>
      </w:r>
      <w:r w:rsidR="00826D28">
        <w:t xml:space="preserve"> by Ghanaian authorities</w:t>
      </w:r>
      <w:r w:rsidRPr="000A04BF">
        <w:t>.</w:t>
      </w:r>
      <w:r w:rsidRPr="007C0619">
        <w:t xml:space="preserve"> </w:t>
      </w:r>
      <w:r w:rsidR="00AA1E7E">
        <w:t>Alt</w:t>
      </w:r>
      <w:r w:rsidR="00BB655C">
        <w:t>hough</w:t>
      </w:r>
      <w:r>
        <w:t xml:space="preserve"> such </w:t>
      </w:r>
      <w:r w:rsidR="000A301C">
        <w:lastRenderedPageBreak/>
        <w:t>polic</w:t>
      </w:r>
      <w:r w:rsidR="00F8678B">
        <w:t>y</w:t>
      </w:r>
      <w:r>
        <w:t xml:space="preserve"> may not </w:t>
      </w:r>
      <w:r w:rsidR="00AA1E7E">
        <w:t xml:space="preserve">resolve </w:t>
      </w:r>
      <w:r>
        <w:t>all police prosecut</w:t>
      </w:r>
      <w:r w:rsidR="00BB655C">
        <w:t>ion</w:t>
      </w:r>
      <w:r w:rsidR="00AA1E7E">
        <w:t xml:space="preserve"> </w:t>
      </w:r>
      <w:r w:rsidR="00F8678B">
        <w:t xml:space="preserve">problems </w:t>
      </w:r>
      <w:r w:rsidR="00AA1E7E">
        <w:t>in Ghana</w:t>
      </w:r>
      <w:r>
        <w:t xml:space="preserve">, </w:t>
      </w:r>
      <w:r w:rsidR="00F8678B">
        <w:t>it</w:t>
      </w:r>
      <w:r>
        <w:t xml:space="preserve"> may aid in borderline cases w</w:t>
      </w:r>
      <w:r w:rsidR="00423940">
        <w:t xml:space="preserve">here </w:t>
      </w:r>
      <w:r>
        <w:t>officers are deterred by more precise and/or additional rules</w:t>
      </w:r>
      <w:r w:rsidRPr="000A04BF">
        <w:t xml:space="preserve">. </w:t>
      </w:r>
    </w:p>
    <w:p w14:paraId="7F9DA784" w14:textId="03446FD8" w:rsidR="00E767FB" w:rsidRDefault="00BB655C" w:rsidP="0050329C">
      <w:r>
        <w:t>A</w:t>
      </w:r>
      <w:r w:rsidR="00E767FB">
        <w:t xml:space="preserve"> l</w:t>
      </w:r>
      <w:r w:rsidR="00E767FB" w:rsidRPr="000A04BF">
        <w:t>ack</w:t>
      </w:r>
      <w:r w:rsidR="00E767FB">
        <w:t xml:space="preserve"> </w:t>
      </w:r>
      <w:r w:rsidR="00E767FB" w:rsidRPr="000A04BF">
        <w:t xml:space="preserve">of regular training </w:t>
      </w:r>
      <w:r w:rsidR="00E767FB">
        <w:t xml:space="preserve">and </w:t>
      </w:r>
      <w:r w:rsidR="00171E75">
        <w:t xml:space="preserve">professional </w:t>
      </w:r>
      <w:r w:rsidR="00E767FB">
        <w:t>development</w:t>
      </w:r>
      <w:r w:rsidR="0050329C">
        <w:t xml:space="preserve"> </w:t>
      </w:r>
      <w:r w:rsidR="007C0619">
        <w:t>is another significant finding</w:t>
      </w:r>
      <w:r w:rsidR="0050329C">
        <w:t xml:space="preserve"> that can hinder police prosecution and be detrimental to justice administration</w:t>
      </w:r>
      <w:r w:rsidR="00E767FB">
        <w:t xml:space="preserve">. </w:t>
      </w:r>
      <w:r w:rsidR="0050329C">
        <w:t>Several reasons perhaps account for the lack of regular training and development. First, police prosecutors being ‘sandwich’</w:t>
      </w:r>
      <w:r w:rsidR="0050329C" w:rsidRPr="000A04BF">
        <w:t xml:space="preserve"> between the </w:t>
      </w:r>
      <w:r w:rsidR="0050329C">
        <w:t>GPS</w:t>
      </w:r>
      <w:r w:rsidR="0050329C" w:rsidRPr="000A04BF">
        <w:t xml:space="preserve"> and the A</w:t>
      </w:r>
      <w:r w:rsidR="0050329C">
        <w:t>ttorney</w:t>
      </w:r>
      <w:r w:rsidR="0050329C" w:rsidRPr="000A04BF">
        <w:t>-G</w:t>
      </w:r>
      <w:r w:rsidR="0050329C">
        <w:t>eneral</w:t>
      </w:r>
      <w:r w:rsidR="0050329C" w:rsidRPr="000A04BF">
        <w:t xml:space="preserve">’s </w:t>
      </w:r>
      <w:r w:rsidR="0050329C">
        <w:t>Department in Ghana seems to be a critical reason for police prosecutors irregular training and professional development. In Ghana, all police prosecutor</w:t>
      </w:r>
      <w:r w:rsidR="0050329C" w:rsidRPr="000A04BF">
        <w:t>s</w:t>
      </w:r>
      <w:r w:rsidR="0050329C">
        <w:t xml:space="preserve"> are under the police administration’s management but prosecute cases for the Attorney-General’s Department. Therefore, it is not clear which </w:t>
      </w:r>
      <w:r w:rsidR="0050329C" w:rsidRPr="000A04BF">
        <w:t xml:space="preserve">institution </w:t>
      </w:r>
      <w:r w:rsidR="0050329C">
        <w:t xml:space="preserve">is </w:t>
      </w:r>
      <w:r w:rsidR="0050329C" w:rsidRPr="000A04BF">
        <w:t>respon</w:t>
      </w:r>
      <w:r w:rsidR="0050329C">
        <w:t>sible</w:t>
      </w:r>
      <w:r w:rsidR="0050329C" w:rsidRPr="00643226">
        <w:t xml:space="preserve"> </w:t>
      </w:r>
      <w:r w:rsidR="0050329C">
        <w:t>for</w:t>
      </w:r>
      <w:r w:rsidR="0050329C" w:rsidRPr="000A04BF">
        <w:t xml:space="preserve"> </w:t>
      </w:r>
      <w:r w:rsidR="0050329C">
        <w:t xml:space="preserve">police prosecutors’ </w:t>
      </w:r>
      <w:r w:rsidR="0050329C" w:rsidRPr="000A04BF">
        <w:t>training and develop</w:t>
      </w:r>
      <w:r w:rsidR="0050329C">
        <w:t xml:space="preserve">ment: the two institutions can shift </w:t>
      </w:r>
      <w:r w:rsidR="0050329C" w:rsidRPr="000A04BF">
        <w:t>t</w:t>
      </w:r>
      <w:r w:rsidR="0050329C">
        <w:t xml:space="preserve">raining </w:t>
      </w:r>
      <w:r w:rsidR="0050329C" w:rsidRPr="000A04BF">
        <w:t>responsibility</w:t>
      </w:r>
      <w:r w:rsidR="0050329C">
        <w:t xml:space="preserve"> on each other. Equally, irregular training and development of prosecutors may indicate Ghanaian authorities </w:t>
      </w:r>
      <w:r w:rsidR="0050329C" w:rsidRPr="000A04BF">
        <w:t>n</w:t>
      </w:r>
      <w:r w:rsidR="0050329C">
        <w:t>o</w:t>
      </w:r>
      <w:r w:rsidR="0050329C" w:rsidRPr="000A04BF">
        <w:t xml:space="preserve">t </w:t>
      </w:r>
      <w:r w:rsidR="0050329C">
        <w:t xml:space="preserve">considering </w:t>
      </w:r>
      <w:r w:rsidR="0050329C" w:rsidRPr="000A04BF">
        <w:t>police prosecution</w:t>
      </w:r>
      <w:r w:rsidR="0050329C">
        <w:t xml:space="preserve"> an essential aspect of justice administration. </w:t>
      </w:r>
      <w:r w:rsidR="00BA3F46">
        <w:t>While thi</w:t>
      </w:r>
      <w:r w:rsidR="00E767FB">
        <w:t>s result is consistent with prio</w:t>
      </w:r>
      <w:r w:rsidR="00205279">
        <w:t>r studies on police prosecution</w:t>
      </w:r>
      <w:r w:rsidR="00E767FB" w:rsidRPr="001E6FE6">
        <w:t xml:space="preserve"> </w:t>
      </w:r>
      <w:r w:rsidR="00E767FB">
        <w:fldChar w:fldCharType="begin">
          <w:fldData xml:space="preserve">PEVuZE5vdGU+PENpdGU+PEF1dGhvcj5CZWNrPC9BdXRob3I+PFllYXI+MjAwNjwvWWVhcj48UmVj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</w:fldData>
        </w:fldChar>
      </w:r>
      <w:r w:rsidR="00E767FB">
        <w:instrText xml:space="preserve"> ADDIN EN.CITE </w:instrText>
      </w:r>
      <w:r w:rsidR="00E767FB">
        <w:fldChar w:fldCharType="begin">
          <w:fldData xml:space="preserve">PEVuZE5vdGU+PENpdGU+PEF1dGhvcj5CZWNrPC9BdXRob3I+PFllYXI+MjAwNjwvWWVhcj48UmVj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</w:fldData>
        </w:fldChar>
      </w:r>
      <w:r w:rsidR="00E767FB">
        <w:instrText xml:space="preserve"> ADDIN EN.CITE.DATA </w:instrText>
      </w:r>
      <w:r w:rsidR="00E767FB">
        <w:fldChar w:fldCharType="end"/>
      </w:r>
      <w:r w:rsidR="00E767FB">
        <w:fldChar w:fldCharType="separate"/>
      </w:r>
      <w:r w:rsidR="00E767FB">
        <w:rPr>
          <w:noProof/>
        </w:rPr>
        <w:t>(e.g. Beck, 2006; Corns, 2000; Frye, 2012)</w:t>
      </w:r>
      <w:r w:rsidR="00E767FB">
        <w:fldChar w:fldCharType="end"/>
      </w:r>
      <w:r w:rsidR="00205279">
        <w:t xml:space="preserve">, </w:t>
      </w:r>
      <w:r w:rsidR="00AA1E7E">
        <w:t xml:space="preserve">most </w:t>
      </w:r>
      <w:r w:rsidR="00205279">
        <w:t>pr</w:t>
      </w:r>
      <w:r w:rsidR="000A301C">
        <w:t>evious</w:t>
      </w:r>
      <w:r w:rsidR="00205279">
        <w:t xml:space="preserve"> studies have not </w:t>
      </w:r>
      <w:r w:rsidR="0050329C">
        <w:t>offered</w:t>
      </w:r>
      <w:r w:rsidR="00205279">
        <w:t xml:space="preserve"> reasons for the lack of regular training</w:t>
      </w:r>
      <w:r w:rsidR="0050329C">
        <w:t xml:space="preserve"> as is done in this study</w:t>
      </w:r>
      <w:r w:rsidR="00E767FB">
        <w:t xml:space="preserve">. </w:t>
      </w:r>
    </w:p>
    <w:p w14:paraId="50FEA7CE" w14:textId="3A49CE63" w:rsidR="00E767FB" w:rsidRDefault="00AA1E7E" w:rsidP="00832C76">
      <w:r>
        <w:t>After</w:t>
      </w:r>
      <w:r w:rsidR="00E767FB" w:rsidRPr="000A04BF">
        <w:t xml:space="preserve"> conduct</w:t>
      </w:r>
      <w:r w:rsidR="008318F4">
        <w:t>ing</w:t>
      </w:r>
      <w:r w:rsidR="00E767FB" w:rsidRPr="000A04BF">
        <w:t xml:space="preserve"> th</w:t>
      </w:r>
      <w:r w:rsidR="002125D1">
        <w:t>e</w:t>
      </w:r>
      <w:r w:rsidR="00171E75">
        <w:t xml:space="preserve"> </w:t>
      </w:r>
      <w:r w:rsidR="00DC3CEB">
        <w:t xml:space="preserve">original </w:t>
      </w:r>
      <w:r w:rsidR="00E767FB" w:rsidRPr="000A04BF">
        <w:t>study</w:t>
      </w:r>
      <w:r w:rsidR="00E767FB">
        <w:t xml:space="preserve"> </w:t>
      </w:r>
      <w:r>
        <w:t>in 2011</w:t>
      </w:r>
      <w:r w:rsidR="00E767FB" w:rsidRPr="000A04BF">
        <w:t xml:space="preserve">, </w:t>
      </w:r>
      <w:r w:rsidR="00E767FB">
        <w:t>t</w:t>
      </w:r>
      <w:r w:rsidR="00E767FB" w:rsidRPr="000A04BF">
        <w:t>he</w:t>
      </w:r>
      <w:r w:rsidR="00E767FB">
        <w:t xml:space="preserve"> US Embassy </w:t>
      </w:r>
      <w:r w:rsidR="00E767FB" w:rsidRPr="000A04BF">
        <w:t xml:space="preserve">supported </w:t>
      </w:r>
      <w:r w:rsidR="00E767FB">
        <w:t xml:space="preserve">the </w:t>
      </w:r>
      <w:r w:rsidR="00E767FB" w:rsidRPr="000A04BF">
        <w:t xml:space="preserve">Law and Development Associates (LADA) </w:t>
      </w:r>
      <w:r w:rsidR="00E767FB">
        <w:t xml:space="preserve">group </w:t>
      </w:r>
      <w:r w:rsidR="00DC3CEB">
        <w:t xml:space="preserve">in 2016 </w:t>
      </w:r>
      <w:r w:rsidR="00E767FB" w:rsidRPr="000A04BF">
        <w:t>to train</w:t>
      </w:r>
      <w:r w:rsidR="00E767FB">
        <w:t xml:space="preserve"> police prosecutor</w:t>
      </w:r>
      <w:r w:rsidR="00E767FB" w:rsidRPr="000A04BF">
        <w:t>s</w:t>
      </w:r>
      <w:r w:rsidR="00E767FB">
        <w:t xml:space="preserve"> to improve </w:t>
      </w:r>
      <w:r w:rsidR="00E767FB" w:rsidRPr="000A04BF">
        <w:t xml:space="preserve">prosecution skills and operations </w:t>
      </w:r>
      <w:r w:rsidR="00E767FB" w:rsidRPr="000A04BF">
        <w:fldChar w:fldCharType="begin"/>
      </w:r>
      <w:r w:rsidR="00E527C5">
        <w:instrText xml:space="preserve"> ADDIN EN.CITE &lt;EndNote&gt;&lt;Cite&gt;&lt;Author&gt;Ministry of Interior&lt;/Author&gt;&lt;Year&gt;2017&lt;/Year&gt;&lt;RecNum&gt;2638&lt;/RecNum&gt;&lt;Prefix&gt;see &lt;/Prefix&gt;&lt;DisplayText&gt;(see Abbey, 2016; Ministry of Interior, 2017)&lt;/DisplayText&gt;&lt;record&gt;&lt;rec-number&gt;2638&lt;/rec-number&gt;&lt;foreign-keys&gt;&lt;key app="EN" db-id="v09ep2eecfffdietzd259erdtz5rv2f5vpda" timestamp="1522811251"&gt;2638&lt;/key&gt;&lt;/foreign-keys&gt;&lt;ref-type name="Online Database"&gt;45&lt;/ref-type&gt;&lt;contributors&gt;&lt;authors&gt;&lt;author&gt;Ministry of Interior,&lt;/author&gt;&lt;/authors&gt;&lt;/contributors&gt;&lt;titles&gt;&lt;title&gt;Police prosecutors urged to utilize knowledge acquired&lt;/title&gt;&lt;/titles&gt;&lt;edition&gt;13th April 2017&lt;/edition&gt;&lt;dates&gt;&lt;year&gt;2017&lt;/year&gt;&lt;pub-dates&gt;&lt;date&gt;14 December 2017&lt;/date&gt;&lt;/pub-dates&gt;&lt;/dates&gt;&lt;pub-location&gt;Accra&lt;/pub-location&gt;&lt;publisher&gt;https://www.mint.gov.gh/&lt;/publisher&gt;&lt;urls&gt;&lt;/urls&gt;&lt;/record&gt;&lt;/Cite&gt;&lt;Cite&gt;&lt;Author&gt;Abbey&lt;/Author&gt;&lt;Year&gt;2016&lt;/Year&gt;&lt;RecNum&gt;2634&lt;/RecNum&gt;&lt;record&gt;&lt;rec-number&gt;2634&lt;/rec-number&gt;&lt;foreign-keys&gt;&lt;key app="EN" db-id="v09ep2eecfffdietzd259erdtz5rv2f5vpda" timestamp="1522811251"&gt;2634&lt;/key&gt;&lt;/foreign-keys&gt;&lt;ref-type name="Online Database"&gt;45&lt;/ref-type&gt;&lt;contributors&gt;&lt;authors&gt;&lt;author&gt;Abbey, Ennin Emelia&lt;/author&gt;&lt;/authors&gt;&lt;/contributors&gt;&lt;titles&gt;&lt;title&gt;Fifty police prosecutors complete training in Accra&lt;/title&gt;&lt;/titles&gt;&lt;dates&gt;&lt;year&gt;2016&lt;/year&gt;&lt;pub-dates&gt;&lt;date&gt;14 December 2017&lt;/date&gt;&lt;/pub-dates&gt;&lt;/dates&gt;&lt;pub-location&gt;Accra, Ghana&lt;/pub-location&gt;&lt;publisher&gt;Graphic Online: www.graphic.com.gh&lt;/publisher&gt;&lt;urls&gt;&lt;/urls&gt;&lt;/record&gt;&lt;/Cite&gt;&lt;/EndNote&gt;</w:instrText>
      </w:r>
      <w:r w:rsidR="00E767FB" w:rsidRPr="000A04BF">
        <w:fldChar w:fldCharType="separate"/>
      </w:r>
      <w:r w:rsidR="00E527C5">
        <w:rPr>
          <w:noProof/>
        </w:rPr>
        <w:t>(see Abbey, 2016; Ministry of Interior, 2017)</w:t>
      </w:r>
      <w:r w:rsidR="00E767FB" w:rsidRPr="000A04BF">
        <w:fldChar w:fldCharType="end"/>
      </w:r>
      <w:r w:rsidR="00E767FB" w:rsidRPr="000A04BF">
        <w:t>.</w:t>
      </w:r>
      <w:r w:rsidR="00E767FB">
        <w:t xml:space="preserve"> </w:t>
      </w:r>
      <w:r w:rsidR="002125D1">
        <w:t>T</w:t>
      </w:r>
      <w:r w:rsidR="00E767FB">
        <w:t>he Government of Ghana</w:t>
      </w:r>
      <w:r w:rsidR="00CE449F">
        <w:t xml:space="preserve"> and responsible authorities </w:t>
      </w:r>
      <w:r w:rsidR="002125D1">
        <w:t>must continue and sustain th</w:t>
      </w:r>
      <w:r w:rsidR="00832C76">
        <w:t xml:space="preserve">is </w:t>
      </w:r>
      <w:r w:rsidR="008318F4">
        <w:t>training</w:t>
      </w:r>
      <w:r w:rsidR="00391EFC">
        <w:t xml:space="preserve"> scheme</w:t>
      </w:r>
      <w:r w:rsidR="00E767FB">
        <w:t>, as police prosecution</w:t>
      </w:r>
      <w:r w:rsidR="00171E75">
        <w:t xml:space="preserve"> and </w:t>
      </w:r>
      <w:r w:rsidR="00CE449F">
        <w:t xml:space="preserve">police </w:t>
      </w:r>
      <w:r w:rsidR="00171E75">
        <w:t>prosecutors</w:t>
      </w:r>
      <w:r w:rsidR="00826D28">
        <w:t>’ role</w:t>
      </w:r>
      <w:r w:rsidR="00E767FB">
        <w:t xml:space="preserve"> </w:t>
      </w:r>
      <w:r w:rsidR="00171E75">
        <w:t xml:space="preserve">in </w:t>
      </w:r>
      <w:r w:rsidR="00E767FB">
        <w:t>justice administration in Ghana is not en</w:t>
      </w:r>
      <w:r w:rsidR="00CE449F">
        <w:t xml:space="preserve">ding </w:t>
      </w:r>
      <w:r w:rsidR="00832C76">
        <w:t xml:space="preserve">any time </w:t>
      </w:r>
      <w:r w:rsidR="00CE449F">
        <w:t xml:space="preserve">soon. </w:t>
      </w:r>
      <w:r w:rsidR="00832C76">
        <w:t>Therefore, a</w:t>
      </w:r>
      <w:r w:rsidR="00CE449F">
        <w:t xml:space="preserve">uthorities </w:t>
      </w:r>
      <w:r w:rsidR="00832C76">
        <w:t>nee</w:t>
      </w:r>
      <w:r w:rsidR="00391EFC">
        <w:t>d</w:t>
      </w:r>
      <w:r w:rsidR="00CE449F">
        <w:t xml:space="preserve"> </w:t>
      </w:r>
      <w:r w:rsidR="00832C76">
        <w:t xml:space="preserve">to </w:t>
      </w:r>
      <w:r w:rsidR="00E767FB">
        <w:t>allocat</w:t>
      </w:r>
      <w:r w:rsidR="00CE449F">
        <w:t>e</w:t>
      </w:r>
      <w:r w:rsidR="00E767FB">
        <w:t xml:space="preserve"> and provid</w:t>
      </w:r>
      <w:r w:rsidR="00CE449F">
        <w:t>e</w:t>
      </w:r>
      <w:r w:rsidR="00E767FB">
        <w:t xml:space="preserve"> sufficient and dedicated resources for</w:t>
      </w:r>
      <w:r w:rsidR="008318F4">
        <w:t xml:space="preserve"> prosecutors</w:t>
      </w:r>
      <w:r w:rsidR="00BA53A4">
        <w:t>’</w:t>
      </w:r>
      <w:r w:rsidR="008318F4">
        <w:t xml:space="preserve"> training and professional development</w:t>
      </w:r>
      <w:r w:rsidR="00A6073B">
        <w:t>.</w:t>
      </w:r>
      <w:r w:rsidR="00391EFC" w:rsidRPr="00391EFC">
        <w:t xml:space="preserve"> </w:t>
      </w:r>
      <w:r w:rsidR="00391EFC">
        <w:t>Regular training can enable prosecutors to conduct prosecutions properly and</w:t>
      </w:r>
      <w:r w:rsidR="00832C76" w:rsidRPr="00832C76">
        <w:t xml:space="preserve"> </w:t>
      </w:r>
      <w:r w:rsidR="00832C76">
        <w:t>improve</w:t>
      </w:r>
      <w:r w:rsidR="00832C76" w:rsidRPr="000A04BF">
        <w:t xml:space="preserve"> prosecution</w:t>
      </w:r>
      <w:r w:rsidR="00832C76">
        <w:t xml:space="preserve"> practices in Ghana. It can also </w:t>
      </w:r>
      <w:r w:rsidR="00DC6CAF">
        <w:t>avoid</w:t>
      </w:r>
      <w:r w:rsidR="00E767FB">
        <w:t xml:space="preserve"> the </w:t>
      </w:r>
      <w:r w:rsidR="00A6073B">
        <w:t>enormous</w:t>
      </w:r>
      <w:r w:rsidR="00BB655C">
        <w:t xml:space="preserve"> cost </w:t>
      </w:r>
      <w:r w:rsidR="00A6073B">
        <w:t xml:space="preserve">and problems </w:t>
      </w:r>
      <w:r w:rsidR="00CE449F">
        <w:t xml:space="preserve">associated with </w:t>
      </w:r>
      <w:r w:rsidR="00704D98">
        <w:t>establish</w:t>
      </w:r>
      <w:r w:rsidR="00BB655C">
        <w:t xml:space="preserve">ing </w:t>
      </w:r>
      <w:r w:rsidR="00DC6CAF">
        <w:t xml:space="preserve">prosecuting </w:t>
      </w:r>
      <w:r w:rsidR="00704D98">
        <w:t xml:space="preserve">bodies like </w:t>
      </w:r>
      <w:r w:rsidR="00E213FE">
        <w:t xml:space="preserve">the </w:t>
      </w:r>
      <w:r w:rsidR="00704D98">
        <w:t>CPS</w:t>
      </w:r>
      <w:r w:rsidR="00BB655C">
        <w:t xml:space="preserve"> or recruiting only </w:t>
      </w:r>
      <w:r w:rsidR="00BB655C" w:rsidRPr="000A04BF">
        <w:t xml:space="preserve">lawyers </w:t>
      </w:r>
      <w:r w:rsidR="00BB655C">
        <w:t>as public prosecutors</w:t>
      </w:r>
      <w:r w:rsidR="00A6073B">
        <w:t xml:space="preserve"> </w:t>
      </w:r>
      <w:r w:rsidR="00E767FB" w:rsidRPr="000A04BF">
        <w:fldChar w:fldCharType="begin">
          <w:fldData xml:space="preserve">PEVuZE5vdGU+PENpdGU+PEF1dGhvcj5CZWNrPC9BdXRob3I+PFllYXI+MjAwNjwvWWVhcj48UmVj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</w:fldData>
        </w:fldChar>
      </w:r>
      <w:r w:rsidR="00A6073B">
        <w:instrText xml:space="preserve"> ADDIN EN.CITE </w:instrText>
      </w:r>
      <w:r w:rsidR="00A6073B">
        <w:fldChar w:fldCharType="begin">
          <w:fldData xml:space="preserve">PEVuZE5vdGU+PENpdGU+PEF1dGhvcj5CZWNrPC9BdXRob3I+PFllYXI+MjAwNjwvWWVhcj48UmVj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</w:fldData>
        </w:fldChar>
      </w:r>
      <w:r w:rsidR="00A6073B">
        <w:instrText xml:space="preserve"> ADDIN EN.CITE.DATA </w:instrText>
      </w:r>
      <w:r w:rsidR="00A6073B">
        <w:fldChar w:fldCharType="end"/>
      </w:r>
      <w:r w:rsidR="00E767FB" w:rsidRPr="000A04BF">
        <w:fldChar w:fldCharType="separate"/>
      </w:r>
      <w:r w:rsidR="00A6073B">
        <w:rPr>
          <w:noProof/>
        </w:rPr>
        <w:t>(see Beck, 2006; Bristow, 2012; Devine, 1986; Horwitz, 1998; Krone, 1999; McGonigle, 1996)</w:t>
      </w:r>
      <w:r w:rsidR="00E767FB" w:rsidRPr="000A04BF">
        <w:fldChar w:fldCharType="end"/>
      </w:r>
      <w:r w:rsidR="00A6073B">
        <w:t>.</w:t>
      </w:r>
      <w:r w:rsidR="00832C76">
        <w:t xml:space="preserve"> </w:t>
      </w:r>
      <w:r w:rsidR="00A6073B">
        <w:t xml:space="preserve">Another </w:t>
      </w:r>
      <w:r w:rsidR="00A6073B">
        <w:lastRenderedPageBreak/>
        <w:t>solution is</w:t>
      </w:r>
      <w:r w:rsidR="00704D98">
        <w:t xml:space="preserve"> </w:t>
      </w:r>
      <w:r w:rsidR="00A6073B">
        <w:t>to</w:t>
      </w:r>
      <w:r w:rsidR="00704D98">
        <w:t xml:space="preserve"> </w:t>
      </w:r>
      <w:r w:rsidR="00E767FB" w:rsidRPr="000A04BF">
        <w:t>assign lawyers to each police district</w:t>
      </w:r>
      <w:r w:rsidR="00E767FB">
        <w:t xml:space="preserve"> and division</w:t>
      </w:r>
      <w:r w:rsidR="00E767FB" w:rsidRPr="000A04BF">
        <w:t xml:space="preserve"> </w:t>
      </w:r>
      <w:r w:rsidR="00E767FB">
        <w:t xml:space="preserve">to </w:t>
      </w:r>
      <w:r w:rsidR="00E767FB" w:rsidRPr="000A04BF">
        <w:t xml:space="preserve">assist </w:t>
      </w:r>
      <w:r w:rsidR="00832C76">
        <w:t xml:space="preserve">them </w:t>
      </w:r>
      <w:r w:rsidR="00E767FB">
        <w:t xml:space="preserve">in </w:t>
      </w:r>
      <w:r w:rsidR="00E767FB" w:rsidRPr="000A04BF">
        <w:t>prosecutions</w:t>
      </w:r>
      <w:r w:rsidR="00E767FB">
        <w:t xml:space="preserve">. </w:t>
      </w:r>
      <w:r w:rsidR="00832C76">
        <w:t xml:space="preserve">The </w:t>
      </w:r>
      <w:r w:rsidR="00E767FB">
        <w:t>lawyers can supervise</w:t>
      </w:r>
      <w:r w:rsidR="00A6581D">
        <w:t xml:space="preserve"> prosecutors</w:t>
      </w:r>
      <w:r w:rsidR="00BA53A4">
        <w:t>’</w:t>
      </w:r>
      <w:r w:rsidR="00A6581D">
        <w:t xml:space="preserve"> work</w:t>
      </w:r>
      <w:r w:rsidR="00E767FB">
        <w:t xml:space="preserve"> </w:t>
      </w:r>
      <w:r w:rsidR="00704D98">
        <w:t>and</w:t>
      </w:r>
      <w:r w:rsidR="00E767FB">
        <w:t xml:space="preserve"> liaise between </w:t>
      </w:r>
      <w:r w:rsidR="00BB655C" w:rsidRPr="000A04BF">
        <w:t>the A</w:t>
      </w:r>
      <w:r w:rsidR="00566C35">
        <w:t>ttorney</w:t>
      </w:r>
      <w:r w:rsidR="00BB655C" w:rsidRPr="000A04BF">
        <w:t>-G</w:t>
      </w:r>
      <w:r w:rsidR="00566C35">
        <w:t>eneral</w:t>
      </w:r>
      <w:r w:rsidR="00BB655C" w:rsidRPr="000A04BF">
        <w:t>’s Department</w:t>
      </w:r>
      <w:r w:rsidR="00832C76">
        <w:t xml:space="preserve"> and Judicial-Police units.</w:t>
      </w:r>
      <w:r w:rsidR="00E767FB" w:rsidRPr="000A04BF">
        <w:t xml:space="preserve"> </w:t>
      </w:r>
      <w:r w:rsidR="00E767FB">
        <w:t>I</w:t>
      </w:r>
      <w:r w:rsidR="00E767FB" w:rsidRPr="000A04BF">
        <w:t xml:space="preserve">n </w:t>
      </w:r>
      <w:r w:rsidR="00E767FB">
        <w:t>the</w:t>
      </w:r>
      <w:r w:rsidR="00E767FB" w:rsidRPr="000A04BF">
        <w:t xml:space="preserve"> long term, </w:t>
      </w:r>
      <w:r w:rsidR="00A6581D" w:rsidRPr="000A04BF">
        <w:t>scholarships</w:t>
      </w:r>
      <w:r w:rsidR="00BB655C">
        <w:t xml:space="preserve"> </w:t>
      </w:r>
      <w:r w:rsidR="0079465C">
        <w:t>can</w:t>
      </w:r>
      <w:r w:rsidR="00BB655C">
        <w:t xml:space="preserve"> be</w:t>
      </w:r>
      <w:r w:rsidR="00E767FB">
        <w:t xml:space="preserve"> awarded to</w:t>
      </w:r>
      <w:r w:rsidR="00E767FB" w:rsidRPr="000A04BF">
        <w:t xml:space="preserve"> existing </w:t>
      </w:r>
      <w:r w:rsidR="00E767FB">
        <w:t>police prosecutor</w:t>
      </w:r>
      <w:r w:rsidR="00E767FB" w:rsidRPr="000A04BF">
        <w:t xml:space="preserve">s </w:t>
      </w:r>
      <w:r w:rsidR="00A6073B">
        <w:t xml:space="preserve">who are willing </w:t>
      </w:r>
      <w:r w:rsidR="0079465C">
        <w:t>to</w:t>
      </w:r>
      <w:r w:rsidR="0079465C" w:rsidRPr="000A04BF">
        <w:t xml:space="preserve"> </w:t>
      </w:r>
      <w:r w:rsidR="0079465C">
        <w:t xml:space="preserve">be </w:t>
      </w:r>
      <w:r w:rsidR="0079465C" w:rsidRPr="000A04BF">
        <w:t>train</w:t>
      </w:r>
      <w:r w:rsidR="0079465C">
        <w:t>ed</w:t>
      </w:r>
      <w:r w:rsidR="0079465C" w:rsidRPr="000A04BF">
        <w:t xml:space="preserve"> as lawyers</w:t>
      </w:r>
      <w:r w:rsidR="00A6073B" w:rsidRPr="00A6073B">
        <w:t xml:space="preserve"> </w:t>
      </w:r>
      <w:r w:rsidR="00A6073B">
        <w:t xml:space="preserve">on </w:t>
      </w:r>
      <w:r w:rsidR="00836D5C">
        <w:t xml:space="preserve">a </w:t>
      </w:r>
      <w:r w:rsidR="00A6073B" w:rsidRPr="000A04BF">
        <w:t>part-time bas</w:t>
      </w:r>
      <w:r w:rsidR="00836D5C">
        <w:t>i</w:t>
      </w:r>
      <w:r w:rsidR="00A6073B" w:rsidRPr="000A04BF">
        <w:t>s</w:t>
      </w:r>
      <w:r w:rsidR="00E767FB">
        <w:t xml:space="preserve">. </w:t>
      </w:r>
      <w:r w:rsidR="00832C76">
        <w:t>L</w:t>
      </w:r>
      <w:r w:rsidR="00A6073B">
        <w:t xml:space="preserve">awyers </w:t>
      </w:r>
      <w:r w:rsidR="00832C76">
        <w:t xml:space="preserve">can also be recruited </w:t>
      </w:r>
      <w:r w:rsidR="00A6073B">
        <w:t xml:space="preserve">as police officers </w:t>
      </w:r>
      <w:r w:rsidR="00A6581D">
        <w:t>on a gradual basis</w:t>
      </w:r>
      <w:r w:rsidR="00832C76" w:rsidRPr="00832C76">
        <w:t xml:space="preserve"> </w:t>
      </w:r>
      <w:r w:rsidR="00832C76">
        <w:t>to replace police prosecutors</w:t>
      </w:r>
      <w:r w:rsidR="00E767FB">
        <w:t>.</w:t>
      </w:r>
    </w:p>
    <w:p w14:paraId="2719BED9" w14:textId="03D5464E" w:rsidR="00DC6CAF" w:rsidRDefault="00575F8B" w:rsidP="00DC6CAF">
      <w:r>
        <w:t>It also emerged that p</w:t>
      </w:r>
      <w:r w:rsidR="008405BD">
        <w:t>olice prosecutors</w:t>
      </w:r>
      <w:r w:rsidR="00A6073B">
        <w:t xml:space="preserve"> did not collaborate with investigators to secure</w:t>
      </w:r>
      <w:r w:rsidR="00A6581D">
        <w:t xml:space="preserve"> conviction</w:t>
      </w:r>
      <w:r w:rsidR="00836D5C">
        <w:t>s</w:t>
      </w:r>
      <w:r w:rsidR="00A6581D">
        <w:t xml:space="preserve"> but rather work to assist the courts in arriving</w:t>
      </w:r>
      <w:r w:rsidR="00A6073B">
        <w:t xml:space="preserve"> at the </w:t>
      </w:r>
      <w:r w:rsidR="00A6073B" w:rsidRPr="000A04BF">
        <w:t>right decisions</w:t>
      </w:r>
      <w:r w:rsidR="00A6073B">
        <w:t xml:space="preserve">. This result </w:t>
      </w:r>
      <w:r w:rsidR="00826D28">
        <w:t>contradicts</w:t>
      </w:r>
      <w:r w:rsidR="00A6073B">
        <w:t xml:space="preserve"> arguments in t</w:t>
      </w:r>
      <w:r w:rsidR="00E767FB">
        <w:t>he</w:t>
      </w:r>
      <w:r w:rsidR="00704D98">
        <w:t xml:space="preserve"> </w:t>
      </w:r>
      <w:r w:rsidR="00E767FB">
        <w:t>literature</w:t>
      </w:r>
      <w:r w:rsidR="00A6073B">
        <w:t xml:space="preserve"> that police prosecutors usually collaborate with investigators to ensure that cases are adequately investigated to guarantee</w:t>
      </w:r>
      <w:r w:rsidR="00A6581D">
        <w:t xml:space="preserve"> conviction</w:t>
      </w:r>
      <w:r w:rsidR="00A6073B">
        <w:t xml:space="preserve"> after prosecutions </w:t>
      </w:r>
      <w:r w:rsidR="00E767FB" w:rsidRPr="000A04BF">
        <w:fldChar w:fldCharType="begin">
          <w:fldData xml:space="preserve">PEVuZE5vdGU+PENpdGU+PEF1dGhvcj5Ib3J3aXR6PC9BdXRob3I+PFllYXI+MTk5ODwvWWVhcj48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==
</w:fldData>
        </w:fldChar>
      </w:r>
      <w:r w:rsidR="00E767FB">
        <w:instrText xml:space="preserve"> ADDIN EN.CITE </w:instrText>
      </w:r>
      <w:r w:rsidR="00E767FB">
        <w:fldChar w:fldCharType="begin">
          <w:fldData xml:space="preserve">PEVuZE5vdGU+PENpdGU+PEF1dGhvcj5Ib3J3aXR6PC9BdXRob3I+PFllYXI+MTk5ODwvWWVhcj48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==
</w:fldData>
        </w:fldChar>
      </w:r>
      <w:r w:rsidR="00E767FB">
        <w:instrText xml:space="preserve"> ADDIN EN.CITE.DATA </w:instrText>
      </w:r>
      <w:r w:rsidR="00E767FB">
        <w:fldChar w:fldCharType="end"/>
      </w:r>
      <w:r w:rsidR="00E767FB" w:rsidRPr="000A04BF">
        <w:fldChar w:fldCharType="separate"/>
      </w:r>
      <w:r w:rsidR="00E767FB">
        <w:rPr>
          <w:noProof/>
        </w:rPr>
        <w:t>(see Horwitz, 1998; Ma, 2008)</w:t>
      </w:r>
      <w:r w:rsidR="00E767FB" w:rsidRPr="000A04BF">
        <w:fldChar w:fldCharType="end"/>
      </w:r>
      <w:r w:rsidR="00E767FB" w:rsidRPr="000A04BF">
        <w:t>.</w:t>
      </w:r>
      <w:r w:rsidR="00E767FB">
        <w:t xml:space="preserve"> </w:t>
      </w:r>
      <w:r>
        <w:t>Since police prosecutors’ primary aim is</w:t>
      </w:r>
      <w:r w:rsidRPr="000A04BF">
        <w:t xml:space="preserve"> to deter p</w:t>
      </w:r>
      <w:r>
        <w:t xml:space="preserve">eople </w:t>
      </w:r>
      <w:r w:rsidRPr="000A04BF">
        <w:t>from committing crimes</w:t>
      </w:r>
      <w:r>
        <w:t xml:space="preserve"> by </w:t>
      </w:r>
      <w:r w:rsidRPr="000A04BF">
        <w:t>get</w:t>
      </w:r>
      <w:r>
        <w:t>ting</w:t>
      </w:r>
      <w:r w:rsidRPr="000A04BF">
        <w:t xml:space="preserve"> offenders to acco</w:t>
      </w:r>
      <w:r>
        <w:t>unt for their behaviour through</w:t>
      </w:r>
      <w:r w:rsidRPr="000A04BF">
        <w:t xml:space="preserve"> </w:t>
      </w:r>
      <w:r>
        <w:t xml:space="preserve">convictions, </w:t>
      </w:r>
      <w:r w:rsidRPr="000A04BF">
        <w:t>imprisonment or fines</w:t>
      </w:r>
      <w:r>
        <w:t>, non-collaboration between police investigators and prosecutors</w:t>
      </w:r>
      <w:r w:rsidRPr="000A6CC8">
        <w:t xml:space="preserve"> </w:t>
      </w:r>
      <w:r>
        <w:t xml:space="preserve">who work in the GPS is notable and unexpected. </w:t>
      </w:r>
      <w:r w:rsidR="00A6073B">
        <w:t>Arguably, n</w:t>
      </w:r>
      <w:r w:rsidR="00E767FB">
        <w:t>on-collaboration between</w:t>
      </w:r>
      <w:r w:rsidR="00DC6CAF">
        <w:t xml:space="preserve"> </w:t>
      </w:r>
      <w:r w:rsidR="00E767FB">
        <w:t>investigators</w:t>
      </w:r>
      <w:r w:rsidR="00A6073B">
        <w:t xml:space="preserve"> and prosecutors</w:t>
      </w:r>
      <w:r w:rsidR="00664F3B">
        <w:t xml:space="preserve"> allow</w:t>
      </w:r>
      <w:r w:rsidR="00C02D9D">
        <w:t>s</w:t>
      </w:r>
      <w:r w:rsidR="00664F3B">
        <w:t xml:space="preserve"> prosecutors to </w:t>
      </w:r>
      <w:r w:rsidR="00A6073B">
        <w:t>display</w:t>
      </w:r>
      <w:r w:rsidR="00C02D9D">
        <w:t xml:space="preserve"> </w:t>
      </w:r>
      <w:r w:rsidR="00664F3B">
        <w:t>greater independence and less bias, follow due processes, ensure impartiality</w:t>
      </w:r>
      <w:r w:rsidR="00A6581D">
        <w:t>, and safeguard litigants</w:t>
      </w:r>
      <w:r w:rsidR="00BA53A4">
        <w:t>’</w:t>
      </w:r>
      <w:r w:rsidR="00A6581D">
        <w:t xml:space="preserve"> righ</w:t>
      </w:r>
      <w:r w:rsidR="00664F3B">
        <w:t>ts</w:t>
      </w:r>
      <w:r w:rsidR="00DC6CAF">
        <w:t>.</w:t>
      </w:r>
      <w:r w:rsidR="00C02D9D" w:rsidRPr="00C02D9D">
        <w:t xml:space="preserve"> </w:t>
      </w:r>
      <w:r w:rsidR="00C02D9D">
        <w:t>However, considering the likelihood of</w:t>
      </w:r>
      <w:r w:rsidR="00E767FB">
        <w:t xml:space="preserve"> </w:t>
      </w:r>
      <w:r w:rsidR="00187A4C">
        <w:t>d</w:t>
      </w:r>
      <w:r w:rsidR="00187A4C" w:rsidRPr="000A04BF">
        <w:t xml:space="preserve">esirability </w:t>
      </w:r>
      <w:r w:rsidR="00187A4C">
        <w:t>effect</w:t>
      </w:r>
      <w:r w:rsidR="00A6073B" w:rsidRPr="00A6073B">
        <w:t xml:space="preserve"> </w:t>
      </w:r>
      <w:r w:rsidR="00A6073B">
        <w:t>(</w:t>
      </w:r>
      <w:proofErr w:type="gramStart"/>
      <w:r w:rsidR="00A6073B">
        <w:t>i.e.</w:t>
      </w:r>
      <w:proofErr w:type="gramEnd"/>
      <w:r w:rsidR="00A6073B">
        <w:t xml:space="preserve"> participants presenting a better image of themselves or their institutions</w:t>
      </w:r>
      <w:r w:rsidR="00775E6A">
        <w:t>)</w:t>
      </w:r>
      <w:r w:rsidR="00187A4C">
        <w:t>,</w:t>
      </w:r>
      <w:r w:rsidR="00E767FB" w:rsidRPr="000A04BF">
        <w:t xml:space="preserve"> </w:t>
      </w:r>
      <w:r w:rsidR="00C02D9D">
        <w:t xml:space="preserve">further studies are needed to confirm the </w:t>
      </w:r>
      <w:r w:rsidR="00775E6A">
        <w:t>r</w:t>
      </w:r>
      <w:r w:rsidR="00A6581D">
        <w:t>esults</w:t>
      </w:r>
      <w:r w:rsidR="00BA53A4">
        <w:t>’</w:t>
      </w:r>
      <w:r w:rsidR="00A6581D">
        <w:t xml:space="preserve"> robustnes</w:t>
      </w:r>
      <w:r w:rsidR="00A6073B">
        <w:t>s</w:t>
      </w:r>
      <w:r w:rsidR="00E767FB">
        <w:t xml:space="preserve">. </w:t>
      </w:r>
    </w:p>
    <w:p w14:paraId="0B1A40C9" w14:textId="77777777" w:rsidR="00E767FB" w:rsidRDefault="00E767FB" w:rsidP="00E767FB">
      <w:pPr>
        <w:pStyle w:val="Heading1"/>
      </w:pPr>
      <w:r w:rsidRPr="000A04BF">
        <w:t xml:space="preserve">Conclusion </w:t>
      </w:r>
    </w:p>
    <w:p w14:paraId="50A917CA" w14:textId="44A5DA73" w:rsidR="00E767FB" w:rsidRPr="00B655CA" w:rsidRDefault="00B655CA" w:rsidP="00BA53A4">
      <w:pPr>
        <w:pStyle w:val="FirstParagraph"/>
        <w:ind w:firstLine="0"/>
        <w:rPr>
          <w:rFonts w:cs="Times New Roman"/>
          <w:szCs w:val="24"/>
        </w:rPr>
      </w:pPr>
      <w:r>
        <w:t>Th</w:t>
      </w:r>
      <w:r w:rsidR="00A6581D">
        <w:t>is chapter</w:t>
      </w:r>
      <w:r w:rsidR="00213C9B">
        <w:t xml:space="preserve"> aim</w:t>
      </w:r>
      <w:r w:rsidR="00AA1E7E">
        <w:t xml:space="preserve">s to explore </w:t>
      </w:r>
      <w:r>
        <w:t>police prosecution</w:t>
      </w:r>
      <w:r w:rsidR="00775E6A">
        <w:t xml:space="preserve"> </w:t>
      </w:r>
      <w:r w:rsidR="00AA1E7E">
        <w:t xml:space="preserve">practices </w:t>
      </w:r>
      <w:r w:rsidR="00315B59">
        <w:t xml:space="preserve">from </w:t>
      </w:r>
      <w:r w:rsidR="00775E6A">
        <w:t xml:space="preserve">a </w:t>
      </w:r>
      <w:r>
        <w:t xml:space="preserve">Global South </w:t>
      </w:r>
      <w:r w:rsidR="00AA1E7E">
        <w:t>perspective</w:t>
      </w:r>
      <w:r w:rsidR="00A73E11">
        <w:t>,</w:t>
      </w:r>
      <w:r w:rsidR="00315B59">
        <w:t xml:space="preserve"> </w:t>
      </w:r>
      <w:r w:rsidR="00283E56">
        <w:t xml:space="preserve">using </w:t>
      </w:r>
      <w:r w:rsidR="00315B59">
        <w:t>Ghana as a case study</w:t>
      </w:r>
      <w:r w:rsidR="00775E6A">
        <w:t xml:space="preserve">. </w:t>
      </w:r>
      <w:r w:rsidR="00B621CE">
        <w:t>This is</w:t>
      </w:r>
      <w:r w:rsidR="00B621CE">
        <w:rPr>
          <w:color w:val="000000"/>
        </w:rPr>
        <w:t xml:space="preserve"> the </w:t>
      </w:r>
      <w:r w:rsidR="00B621CE" w:rsidRPr="000A04BF">
        <w:rPr>
          <w:color w:val="000000"/>
        </w:rPr>
        <w:t>first</w:t>
      </w:r>
      <w:r w:rsidR="00B621CE">
        <w:rPr>
          <w:color w:val="000000"/>
        </w:rPr>
        <w:t xml:space="preserve"> study </w:t>
      </w:r>
      <w:r w:rsidR="003962D6">
        <w:rPr>
          <w:color w:val="000000"/>
        </w:rPr>
        <w:t>to examine p</w:t>
      </w:r>
      <w:r w:rsidR="003962D6" w:rsidRPr="000A04BF">
        <w:t>olice prosecution</w:t>
      </w:r>
      <w:r w:rsidR="003962D6" w:rsidRPr="00AA1E7E">
        <w:t xml:space="preserve"> </w:t>
      </w:r>
      <w:r w:rsidR="003962D6">
        <w:t xml:space="preserve">practices </w:t>
      </w:r>
      <w:r w:rsidR="003962D6" w:rsidRPr="000A04BF">
        <w:t>i</w:t>
      </w:r>
      <w:r w:rsidR="003962D6">
        <w:t>n Ghana and m</w:t>
      </w:r>
      <w:r w:rsidR="003962D6" w:rsidRPr="000A04BF">
        <w:t>ov</w:t>
      </w:r>
      <w:r w:rsidR="003962D6">
        <w:t>es beyond citizens and scholars’ assessment of</w:t>
      </w:r>
      <w:r w:rsidR="003962D6" w:rsidRPr="000A04BF">
        <w:t xml:space="preserve"> </w:t>
      </w:r>
      <w:r w:rsidR="00B621CE">
        <w:t xml:space="preserve">criminal justice </w:t>
      </w:r>
      <w:r w:rsidR="003962D6">
        <w:t xml:space="preserve">practices to </w:t>
      </w:r>
      <w:r w:rsidR="003962D6" w:rsidRPr="000A04BF">
        <w:t xml:space="preserve">explore </w:t>
      </w:r>
      <w:r w:rsidR="003962D6">
        <w:t>how police prosecutors view</w:t>
      </w:r>
      <w:r w:rsidR="003962D6" w:rsidRPr="000A04BF">
        <w:t xml:space="preserve"> </w:t>
      </w:r>
      <w:r w:rsidR="003962D6">
        <w:t xml:space="preserve">police </w:t>
      </w:r>
      <w:r w:rsidR="003962D6" w:rsidRPr="000A04BF">
        <w:t>prosecution</w:t>
      </w:r>
      <w:r w:rsidR="003962D6">
        <w:t xml:space="preserve"> and its challenges. </w:t>
      </w:r>
      <w:r w:rsidR="00B621CE">
        <w:t>Although</w:t>
      </w:r>
      <w:r w:rsidR="00E21181">
        <w:t xml:space="preserve"> some</w:t>
      </w:r>
      <w:r w:rsidR="00A309E1">
        <w:t xml:space="preserve"> </w:t>
      </w:r>
      <w:r w:rsidR="00E21181">
        <w:t xml:space="preserve">results align with </w:t>
      </w:r>
      <w:r w:rsidR="00E21181">
        <w:rPr>
          <w:color w:val="000000"/>
        </w:rPr>
        <w:t>c</w:t>
      </w:r>
      <w:r w:rsidR="00315B59">
        <w:rPr>
          <w:color w:val="000000"/>
        </w:rPr>
        <w:t>oncern</w:t>
      </w:r>
      <w:r w:rsidR="00E21181">
        <w:rPr>
          <w:color w:val="000000"/>
        </w:rPr>
        <w:t>s</w:t>
      </w:r>
      <w:r w:rsidR="00E21181" w:rsidRPr="000A04BF">
        <w:rPr>
          <w:color w:val="000000"/>
        </w:rPr>
        <w:t xml:space="preserve"> </w:t>
      </w:r>
      <w:r w:rsidR="00A309E1">
        <w:rPr>
          <w:color w:val="000000"/>
        </w:rPr>
        <w:t xml:space="preserve">previously </w:t>
      </w:r>
      <w:r w:rsidR="00E21181">
        <w:rPr>
          <w:color w:val="000000"/>
        </w:rPr>
        <w:t xml:space="preserve">raised </w:t>
      </w:r>
      <w:r w:rsidR="00315B59">
        <w:rPr>
          <w:color w:val="000000"/>
        </w:rPr>
        <w:t xml:space="preserve">about </w:t>
      </w:r>
      <w:r w:rsidR="00315B59" w:rsidRPr="000A04BF">
        <w:rPr>
          <w:color w:val="000000"/>
        </w:rPr>
        <w:t>police prosecution</w:t>
      </w:r>
      <w:r w:rsidR="00A6581D">
        <w:rPr>
          <w:color w:val="000000"/>
        </w:rPr>
        <w:t xml:space="preserve">, </w:t>
      </w:r>
      <w:r w:rsidR="00283E56">
        <w:rPr>
          <w:color w:val="000000"/>
        </w:rPr>
        <w:t>predominantly</w:t>
      </w:r>
      <w:r w:rsidR="00A6581D">
        <w:rPr>
          <w:color w:val="000000"/>
        </w:rPr>
        <w:t xml:space="preserve"> in the Global North, some </w:t>
      </w:r>
      <w:r w:rsidR="003962D6">
        <w:t xml:space="preserve">identified </w:t>
      </w:r>
      <w:r w:rsidR="003962D6">
        <w:rPr>
          <w:color w:val="000000"/>
        </w:rPr>
        <w:t xml:space="preserve">challenges </w:t>
      </w:r>
      <w:r w:rsidR="00E21181">
        <w:rPr>
          <w:color w:val="000000"/>
        </w:rPr>
        <w:t>are peculiar to</w:t>
      </w:r>
      <w:r w:rsidR="00AA1E7E">
        <w:rPr>
          <w:color w:val="000000"/>
        </w:rPr>
        <w:t xml:space="preserve"> Ghana and</w:t>
      </w:r>
      <w:r w:rsidR="00E21181">
        <w:rPr>
          <w:color w:val="000000"/>
        </w:rPr>
        <w:t xml:space="preserve"> the Global South</w:t>
      </w:r>
      <w:r w:rsidR="00315B59">
        <w:rPr>
          <w:color w:val="000000"/>
        </w:rPr>
        <w:t xml:space="preserve"> and </w:t>
      </w:r>
      <w:r w:rsidR="00E767FB">
        <w:t>have not been previously identified</w:t>
      </w:r>
      <w:r w:rsidR="00E21181">
        <w:t xml:space="preserve">. These </w:t>
      </w:r>
      <w:r w:rsidR="00CA6164">
        <w:t>includ</w:t>
      </w:r>
      <w:r w:rsidR="00E21181">
        <w:t>e</w:t>
      </w:r>
      <w:r w:rsidR="00CA6164">
        <w:t xml:space="preserve"> police p</w:t>
      </w:r>
      <w:r w:rsidR="00CA6164" w:rsidRPr="000A04BF">
        <w:t>rosecutors</w:t>
      </w:r>
      <w:r w:rsidR="00CA6164">
        <w:t xml:space="preserve">’ </w:t>
      </w:r>
      <w:r w:rsidR="003962D6">
        <w:t xml:space="preserve">not </w:t>
      </w:r>
      <w:r w:rsidR="00CA6164">
        <w:t>pay</w:t>
      </w:r>
      <w:r w:rsidR="003962D6">
        <w:t>ing</w:t>
      </w:r>
      <w:r w:rsidR="00CA6164">
        <w:t xml:space="preserve"> adequate </w:t>
      </w:r>
      <w:r w:rsidR="00CA6164" w:rsidRPr="000A04BF">
        <w:t>attention to</w:t>
      </w:r>
      <w:r w:rsidR="00CA6164">
        <w:t xml:space="preserve"> </w:t>
      </w:r>
      <w:r w:rsidR="00CA6164" w:rsidRPr="000A04BF">
        <w:t xml:space="preserve">pre-trial </w:t>
      </w:r>
      <w:r w:rsidR="00CA6164">
        <w:t>conferencing, defence lawyers</w:t>
      </w:r>
      <w:r w:rsidR="00E21181">
        <w:t>’</w:t>
      </w:r>
      <w:r w:rsidR="00CA6164">
        <w:t xml:space="preserve"> verbal</w:t>
      </w:r>
      <w:r w:rsidR="00AA1E7E">
        <w:t>ly</w:t>
      </w:r>
      <w:r w:rsidR="00CA6164">
        <w:t xml:space="preserve"> abus</w:t>
      </w:r>
      <w:r w:rsidR="00AA1E7E">
        <w:t xml:space="preserve">ing </w:t>
      </w:r>
      <w:r w:rsidR="00CA6164">
        <w:t>police prosecutors, and</w:t>
      </w:r>
      <w:r w:rsidR="003962D6">
        <w:t xml:space="preserve"> </w:t>
      </w:r>
      <w:r w:rsidR="00CA6164">
        <w:t>non-</w:t>
      </w:r>
      <w:r w:rsidR="00CA6164">
        <w:lastRenderedPageBreak/>
        <w:t>collaboration</w:t>
      </w:r>
      <w:r w:rsidR="00CA6164" w:rsidRPr="000A04BF">
        <w:t xml:space="preserve"> </w:t>
      </w:r>
      <w:r w:rsidR="00E21181" w:rsidRPr="000A04BF">
        <w:t>between</w:t>
      </w:r>
      <w:r w:rsidR="00CA6164" w:rsidRPr="000A04BF">
        <w:t xml:space="preserve"> </w:t>
      </w:r>
      <w:r w:rsidR="00CA6164">
        <w:t>police prosecutors</w:t>
      </w:r>
      <w:r w:rsidR="003962D6">
        <w:t xml:space="preserve"> and </w:t>
      </w:r>
      <w:r w:rsidR="003962D6" w:rsidRPr="000A04BF">
        <w:t>investigators</w:t>
      </w:r>
      <w:r w:rsidR="00CA6164">
        <w:t>. Th</w:t>
      </w:r>
      <w:r w:rsidR="00283E56">
        <w:t>is study</w:t>
      </w:r>
      <w:r w:rsidR="00B621CE">
        <w:t>’s</w:t>
      </w:r>
      <w:r w:rsidR="00283E56">
        <w:t xml:space="preserve"> i</w:t>
      </w:r>
      <w:r w:rsidR="00CA6164" w:rsidRPr="000A04BF">
        <w:t>nsights</w:t>
      </w:r>
      <w:r w:rsidR="00CA6164">
        <w:t xml:space="preserve"> </w:t>
      </w:r>
      <w:r w:rsidR="00AA1E7E">
        <w:t>are</w:t>
      </w:r>
      <w:r w:rsidR="00CA6164">
        <w:t xml:space="preserve"> important</w:t>
      </w:r>
      <w:r w:rsidR="00CA6164" w:rsidRPr="000A04BF">
        <w:t xml:space="preserve"> step</w:t>
      </w:r>
      <w:r w:rsidR="00AA1E7E">
        <w:t>s</w:t>
      </w:r>
      <w:r w:rsidR="00CA6164" w:rsidRPr="000A04BF">
        <w:t xml:space="preserve"> toward integrating academic research </w:t>
      </w:r>
      <w:r w:rsidR="00CA6164">
        <w:t xml:space="preserve">into police prosecution </w:t>
      </w:r>
      <w:r w:rsidR="00CA6164" w:rsidRPr="000A04BF">
        <w:t>practice</w:t>
      </w:r>
      <w:r w:rsidR="00CA6164">
        <w:t>s</w:t>
      </w:r>
      <w:r w:rsidR="00CA6164" w:rsidRPr="000A04BF">
        <w:t xml:space="preserve"> to </w:t>
      </w:r>
      <w:r w:rsidR="0056269A">
        <w:t xml:space="preserve">address challenges </w:t>
      </w:r>
      <w:r w:rsidR="00CA6164">
        <w:t xml:space="preserve">and </w:t>
      </w:r>
      <w:r w:rsidR="00CA6164" w:rsidRPr="000A04BF">
        <w:t>improve justice administrat</w:t>
      </w:r>
      <w:r w:rsidR="00CA6164">
        <w:t>ion.</w:t>
      </w:r>
      <w:r w:rsidR="007C0619">
        <w:t xml:space="preserve"> </w:t>
      </w:r>
      <w:r w:rsidR="003962D6">
        <w:t>Since p</w:t>
      </w:r>
      <w:r w:rsidR="00771618">
        <w:t>olice</w:t>
      </w:r>
      <w:r w:rsidR="00771618">
        <w:rPr>
          <w:color w:val="000000"/>
        </w:rPr>
        <w:t xml:space="preserve"> prosecution</w:t>
      </w:r>
      <w:r w:rsidR="00771618">
        <w:t xml:space="preserve"> </w:t>
      </w:r>
      <w:r w:rsidR="003962D6">
        <w:t xml:space="preserve">is and will </w:t>
      </w:r>
      <w:r w:rsidR="00771618">
        <w:rPr>
          <w:color w:val="000000"/>
        </w:rPr>
        <w:t xml:space="preserve">remain integral </w:t>
      </w:r>
      <w:r w:rsidR="003962D6">
        <w:rPr>
          <w:color w:val="000000"/>
        </w:rPr>
        <w:t>to</w:t>
      </w:r>
      <w:r w:rsidR="00771618">
        <w:rPr>
          <w:color w:val="000000"/>
        </w:rPr>
        <w:t xml:space="preserve"> justice delivery in </w:t>
      </w:r>
      <w:r w:rsidR="003962D6">
        <w:rPr>
          <w:color w:val="000000"/>
        </w:rPr>
        <w:t>common law</w:t>
      </w:r>
      <w:r w:rsidR="00771618">
        <w:rPr>
          <w:color w:val="000000"/>
        </w:rPr>
        <w:t xml:space="preserve"> </w:t>
      </w:r>
      <w:r w:rsidR="00B621CE">
        <w:rPr>
          <w:color w:val="000000"/>
        </w:rPr>
        <w:t>jurisdictions</w:t>
      </w:r>
      <w:r w:rsidR="00771618">
        <w:rPr>
          <w:color w:val="000000"/>
        </w:rPr>
        <w:t xml:space="preserve"> in the Global South</w:t>
      </w:r>
      <w:r w:rsidR="003962D6">
        <w:t>, i</w:t>
      </w:r>
      <w:r w:rsidR="00283E56">
        <w:t xml:space="preserve">t is </w:t>
      </w:r>
      <w:r w:rsidR="00213C9B">
        <w:t>vital</w:t>
      </w:r>
      <w:r w:rsidR="00283E56">
        <w:t xml:space="preserve"> </w:t>
      </w:r>
      <w:r w:rsidR="00283E56">
        <w:rPr>
          <w:color w:val="000000"/>
        </w:rPr>
        <w:t xml:space="preserve">to address challenges </w:t>
      </w:r>
      <w:r w:rsidR="003962D6">
        <w:rPr>
          <w:color w:val="000000"/>
        </w:rPr>
        <w:t xml:space="preserve">facing police prosecution. </w:t>
      </w:r>
      <w:r w:rsidR="00B621CE">
        <w:rPr>
          <w:color w:val="000000"/>
        </w:rPr>
        <w:t>Therefore, a</w:t>
      </w:r>
      <w:r w:rsidR="00D07BD8">
        <w:t>uthorities</w:t>
      </w:r>
      <w:r w:rsidR="00D07BD8">
        <w:rPr>
          <w:color w:val="000000"/>
        </w:rPr>
        <w:t xml:space="preserve"> </w:t>
      </w:r>
      <w:r w:rsidR="00A73E11">
        <w:rPr>
          <w:color w:val="000000"/>
        </w:rPr>
        <w:t xml:space="preserve">must focus on regular </w:t>
      </w:r>
      <w:r w:rsidR="00283E56">
        <w:t>training and professional development</w:t>
      </w:r>
      <w:r w:rsidR="00D07BD8">
        <w:t xml:space="preserve"> </w:t>
      </w:r>
      <w:r w:rsidR="00A73E11">
        <w:t>of</w:t>
      </w:r>
      <w:r w:rsidR="00D07BD8">
        <w:t xml:space="preserve"> police prosecutors</w:t>
      </w:r>
      <w:r w:rsidR="00283E56">
        <w:t>.</w:t>
      </w:r>
      <w:r w:rsidR="00E767FB">
        <w:br w:type="page"/>
      </w:r>
    </w:p>
    <w:p w14:paraId="071E4E01" w14:textId="77777777" w:rsidR="00E767FB" w:rsidRPr="000A04BF" w:rsidRDefault="00E767FB" w:rsidP="00E767FB">
      <w:pPr>
        <w:pStyle w:val="Heading1"/>
      </w:pPr>
      <w:r w:rsidRPr="000A04BF">
        <w:lastRenderedPageBreak/>
        <w:t>References</w:t>
      </w:r>
    </w:p>
    <w:p w14:paraId="1E76DBBB" w14:textId="2E9D7C9E" w:rsidR="00F8678B" w:rsidRPr="00F8678B" w:rsidRDefault="00E767FB" w:rsidP="00F8678B">
      <w:pPr>
        <w:pStyle w:val="EndNoteBibliography"/>
        <w:ind w:left="720" w:hanging="720"/>
      </w:pPr>
      <w:r w:rsidRPr="000A04BF">
        <w:fldChar w:fldCharType="begin"/>
      </w:r>
      <w:r w:rsidRPr="000A04BF">
        <w:instrText xml:space="preserve"> ADDIN EN.REFLIST </w:instrText>
      </w:r>
      <w:r w:rsidRPr="000A04BF">
        <w:fldChar w:fldCharType="separate"/>
      </w:r>
      <w:r w:rsidR="00F8678B" w:rsidRPr="00F8678B">
        <w:t xml:space="preserve">Abbey, E. E. (2016). Fifty police prosecutors complete training in Accra.  Retrieved 14 December 2017, from Graphic Online: </w:t>
      </w:r>
      <w:hyperlink r:id="rId10" w:history="1">
        <w:r w:rsidR="00F8678B" w:rsidRPr="00F8678B">
          <w:rPr>
            <w:rStyle w:val="Hyperlink"/>
          </w:rPr>
          <w:t>www.graphic.com.gh</w:t>
        </w:r>
      </w:hyperlink>
    </w:p>
    <w:p w14:paraId="37174F21" w14:textId="2A09514F" w:rsidR="00F8678B" w:rsidRPr="00F8678B" w:rsidRDefault="00F8678B" w:rsidP="00F8678B">
      <w:pPr>
        <w:pStyle w:val="EndNoteBibliography"/>
        <w:ind w:left="720" w:hanging="720"/>
      </w:pPr>
      <w:r w:rsidRPr="00F8678B">
        <w:t xml:space="preserve">Abdulai, A.-G., &amp; Crawford, G. (2010, 5 January). Is Ghana a model for Africa? </w:t>
      </w:r>
      <w:r w:rsidRPr="00F8678B">
        <w:rPr>
          <w:i/>
        </w:rPr>
        <w:t>World Politics Review.</w:t>
      </w:r>
      <w:r w:rsidRPr="00F8678B">
        <w:t xml:space="preserve"> Retrieved from </w:t>
      </w:r>
      <w:hyperlink r:id="rId11" w:history="1">
        <w:r w:rsidRPr="00F8678B">
          <w:rPr>
            <w:rStyle w:val="Hyperlink"/>
          </w:rPr>
          <w:t>http://www.worldpoliticsreview.com/articles/</w:t>
        </w:r>
      </w:hyperlink>
    </w:p>
    <w:p w14:paraId="79D5FA2C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begunde, B. (2014). Power of police to prosecute criminal cases: Nigeria and international perspectives. </w:t>
      </w:r>
      <w:r w:rsidRPr="00F8678B">
        <w:rPr>
          <w:i/>
        </w:rPr>
        <w:t>European Journal of Business and Social Sciences, 2</w:t>
      </w:r>
      <w:r w:rsidRPr="00F8678B">
        <w:t xml:space="preserve">(11), 127-138. </w:t>
      </w:r>
    </w:p>
    <w:p w14:paraId="10B93585" w14:textId="6A9E235D" w:rsidR="00F8678B" w:rsidRPr="00F8678B" w:rsidRDefault="00F8678B" w:rsidP="00F8678B">
      <w:pPr>
        <w:pStyle w:val="EndNoteBibliography"/>
        <w:ind w:left="720" w:hanging="720"/>
      </w:pPr>
      <w:r w:rsidRPr="00F8678B">
        <w:t xml:space="preserve">Alemika, E. E. O. (2009). Prosecution in Sierra Leone, Tanzania and Zambia. </w:t>
      </w:r>
      <w:r w:rsidRPr="00F8678B">
        <w:rPr>
          <w:i/>
        </w:rPr>
        <w:t>ISS Policy Brief No. 14</w:t>
      </w:r>
      <w:r w:rsidRPr="00F8678B">
        <w:t xml:space="preserve">. Retrieved from Institute for Security Studies (ISS). </w:t>
      </w:r>
      <w:hyperlink r:id="rId12" w:history="1">
        <w:r w:rsidRPr="00F8678B">
          <w:rPr>
            <w:rStyle w:val="Hyperlink"/>
          </w:rPr>
          <w:t>https://issafrica.org/amp/research/policy-brief/prosecution-in-sierra-leone-tanzania-and-zambia</w:t>
        </w:r>
      </w:hyperlink>
    </w:p>
    <w:p w14:paraId="6247D5B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magnya, M. A. (2011). </w:t>
      </w:r>
      <w:r w:rsidRPr="00F8678B">
        <w:rPr>
          <w:i/>
        </w:rPr>
        <w:t>An assessment of the criminal justice system of Ghana: Perspectives of police prosecutors.</w:t>
      </w:r>
      <w:r w:rsidRPr="00F8678B">
        <w:t xml:space="preserve"> (Master of Philosophy). University of Cambridge, Cambridge, UK. </w:t>
      </w:r>
    </w:p>
    <w:p w14:paraId="78E9F36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magnya, M. A. (2017). </w:t>
      </w:r>
      <w:r w:rsidRPr="00F8678B">
        <w:rPr>
          <w:i/>
        </w:rPr>
        <w:t>Criminal prosecution in Ghana's justice system: The role of police prosecutors</w:t>
      </w:r>
      <w:r w:rsidRPr="00F8678B">
        <w:t xml:space="preserve">. Paper presented at the Criminological and Victimological Society of Southern Africa, Indaba Hotel, Spa and Conference Centre, Johannesburg, South Africa, 2-4 August. </w:t>
      </w:r>
    </w:p>
    <w:p w14:paraId="13AFB0DE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ning, E. K. (2002). An historical overview of the Ghana Police Service. In K. Karikari (Ed.), </w:t>
      </w:r>
      <w:r w:rsidRPr="00F8678B">
        <w:rPr>
          <w:i/>
        </w:rPr>
        <w:t>The face and phases of the Ghana Police</w:t>
      </w:r>
      <w:r w:rsidRPr="00F8678B">
        <w:t>. Accra: Media Foundation for West Africa.</w:t>
      </w:r>
    </w:p>
    <w:p w14:paraId="242D90DA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ppiahene-Gyamfi, J. (1995). </w:t>
      </w:r>
      <w:r w:rsidRPr="00F8678B">
        <w:rPr>
          <w:i/>
        </w:rPr>
        <w:t>Alternatives to imprisonment in Ghana: A focus on Ghana's criminal justice system.</w:t>
      </w:r>
      <w:r w:rsidRPr="00F8678B">
        <w:t xml:space="preserve"> (Doctor of Philosophy Doctor of Philosophy). Simon Fraser University, Burnaby, Canada. </w:t>
      </w:r>
    </w:p>
    <w:p w14:paraId="37182FB1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ppiahene-Gyamfi, J. (2009). Crime and punishment in the Republic of Ghana: A country profile. </w:t>
      </w:r>
      <w:r w:rsidRPr="00F8678B">
        <w:rPr>
          <w:i/>
        </w:rPr>
        <w:t>International Journal of Comparative and Applied Criminal Justice, 33</w:t>
      </w:r>
      <w:r w:rsidRPr="00F8678B">
        <w:t xml:space="preserve">(2), 309-324. </w:t>
      </w:r>
    </w:p>
    <w:p w14:paraId="35CCECA4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rcher Commission. (1997). </w:t>
      </w:r>
      <w:r w:rsidRPr="00F8678B">
        <w:rPr>
          <w:i/>
        </w:rPr>
        <w:t>Report of the Presidential Commission into the Ghana Police Service</w:t>
      </w:r>
      <w:r w:rsidRPr="00F8678B">
        <w:t>. Accra, Ghana: Government of Ghana</w:t>
      </w:r>
    </w:p>
    <w:p w14:paraId="23636FC4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Ashworth, A., &amp; Redmayne, M. (2010). </w:t>
      </w:r>
      <w:r w:rsidRPr="00F8678B">
        <w:rPr>
          <w:i/>
        </w:rPr>
        <w:t>The criminal process</w:t>
      </w:r>
      <w:r w:rsidRPr="00F8678B">
        <w:t xml:space="preserve"> (4th ed.). Oxford: Oxford University Press.</w:t>
      </w:r>
    </w:p>
    <w:p w14:paraId="2075CF13" w14:textId="46E17B3C" w:rsidR="00F8678B" w:rsidRPr="00F8678B" w:rsidRDefault="00F8678B" w:rsidP="00F8678B">
      <w:pPr>
        <w:pStyle w:val="EndNoteBibliography"/>
        <w:ind w:left="720" w:hanging="720"/>
      </w:pPr>
      <w:r w:rsidRPr="00F8678B">
        <w:t xml:space="preserve">Atuguba, R. (2007). The Ghana Police Service: A practical agenda for reform. </w:t>
      </w:r>
      <w:r w:rsidRPr="00F8678B">
        <w:rPr>
          <w:i/>
        </w:rPr>
        <w:t>IEA Policy Analysis, 3</w:t>
      </w:r>
      <w:r w:rsidRPr="00F8678B">
        <w:t xml:space="preserve">(1). Retrieved from The Institute of Economic Affairs (IEA) - Ghana: </w:t>
      </w:r>
      <w:hyperlink r:id="rId13" w:history="1">
        <w:r w:rsidRPr="00F8678B">
          <w:rPr>
            <w:rStyle w:val="Hyperlink"/>
          </w:rPr>
          <w:t>www.iea.com</w:t>
        </w:r>
      </w:hyperlink>
      <w:r w:rsidRPr="00F8678B">
        <w:t xml:space="preserve"> </w:t>
      </w:r>
    </w:p>
    <w:p w14:paraId="07BF00CE" w14:textId="024E48BC" w:rsidR="00F8678B" w:rsidRPr="00F8678B" w:rsidRDefault="00F8678B" w:rsidP="00F8678B">
      <w:pPr>
        <w:pStyle w:val="EndNoteBibliography"/>
        <w:ind w:left="720" w:hanging="720"/>
      </w:pPr>
      <w:r w:rsidRPr="00F8678B">
        <w:t xml:space="preserve">Australian Broadcasting Corporation. (2009, 11 July). Obama hails Ghana as Africa role model. Retrieved from </w:t>
      </w:r>
      <w:hyperlink r:id="rId14" w:history="1">
        <w:r w:rsidRPr="00F8678B">
          <w:rPr>
            <w:rStyle w:val="Hyperlink"/>
          </w:rPr>
          <w:t>https://www.abc.net.au/news/2009-07-11/obama-hails-ghana-as-african-role-model/1349806</w:t>
        </w:r>
      </w:hyperlink>
    </w:p>
    <w:p w14:paraId="0B0587ED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achman, R., &amp; Schutt, R. K. (2019). </w:t>
      </w:r>
      <w:r w:rsidRPr="00F8678B">
        <w:rPr>
          <w:i/>
        </w:rPr>
        <w:t>The practice of research in criminology and criminal justice</w:t>
      </w:r>
      <w:r w:rsidRPr="00F8678B">
        <w:t xml:space="preserve"> (7th ed.). Thousand Oaks: Sage.</w:t>
      </w:r>
    </w:p>
    <w:p w14:paraId="1645502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ardens, J. (2014). Charging decisions and police-led prosecutions. </w:t>
      </w:r>
      <w:r w:rsidRPr="00F8678B">
        <w:rPr>
          <w:i/>
        </w:rPr>
        <w:t>House of Commons Library Research Briefing Papers, SN/HA/06840</w:t>
      </w:r>
      <w:r w:rsidRPr="00F8678B">
        <w:t>. Retrieved from House of Commons Library: researchbriefings.parliament.uk</w:t>
      </w:r>
    </w:p>
    <w:p w14:paraId="2A574E74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eck, S. (2006). Under investigation: A review of police prosecution in New Zealand's summary jurisdiction. </w:t>
      </w:r>
      <w:r w:rsidRPr="00F8678B">
        <w:rPr>
          <w:i/>
        </w:rPr>
        <w:t>Te Mata Koi: Auckland University Law Review, 12</w:t>
      </w:r>
      <w:r w:rsidRPr="00F8678B">
        <w:t xml:space="preserve">, 150-189. </w:t>
      </w:r>
    </w:p>
    <w:p w14:paraId="55BEEB1D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oateng, F. D. (2012). </w:t>
      </w:r>
      <w:r w:rsidRPr="00F8678B">
        <w:rPr>
          <w:i/>
        </w:rPr>
        <w:t>Public trust in the police: Identifying factors that shape trust in the Ghanaian police.</w:t>
      </w:r>
      <w:r w:rsidRPr="00F8678B">
        <w:t xml:space="preserve"> Washington, DC: Washington State University.</w:t>
      </w:r>
    </w:p>
    <w:p w14:paraId="38FD3413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oateng, F. D., Makin, D. A., Abess, G., &amp; Wu, G. (2019). Speaking out: Officers speaking about police misconduct in Ghana. </w:t>
      </w:r>
      <w:r w:rsidRPr="00F8678B">
        <w:rPr>
          <w:i/>
        </w:rPr>
        <w:t>The Police Journal, 91</w:t>
      </w:r>
      <w:r w:rsidRPr="00F8678B">
        <w:t xml:space="preserve">(2), 121-135. </w:t>
      </w:r>
    </w:p>
    <w:p w14:paraId="67EBE711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raun, V., &amp; Clarke, V. (2012). Thematic analysis. In H. Cooper, P. M. Camic, D. L. Long, A. T. Panter, D. Rindskopf, &amp; K. J. Sher (Eds.), </w:t>
      </w:r>
      <w:r w:rsidRPr="00F8678B">
        <w:rPr>
          <w:i/>
        </w:rPr>
        <w:t>APA handbook of research methods in psychology, Vol 2: Research designs: Quantitative, qualitative, neuropsychological, and biological.</w:t>
      </w:r>
      <w:r w:rsidRPr="00F8678B">
        <w:t xml:space="preserve"> (pp. 57-71). Washington, DC: American Psychological Association.</w:t>
      </w:r>
    </w:p>
    <w:p w14:paraId="07DE6511" w14:textId="14B0232E" w:rsidR="00F8678B" w:rsidRPr="00F8678B" w:rsidRDefault="00F8678B" w:rsidP="00F8678B">
      <w:pPr>
        <w:pStyle w:val="EndNoteBibliography"/>
        <w:ind w:left="720" w:hanging="720"/>
      </w:pPr>
      <w:r w:rsidRPr="00F8678B">
        <w:lastRenderedPageBreak/>
        <w:t>Bristow, R. (2012). Restoring police prosecution powers will not save money.  Retrieved 11 December 2017, from The Guardian: [</w:t>
      </w:r>
      <w:hyperlink r:id="rId15" w:history="1">
        <w:r w:rsidRPr="00F8678B">
          <w:rPr>
            <w:rStyle w:val="Hyperlink"/>
          </w:rPr>
          <w:t>https://www.theguardian.com/law/2012/may/22/police-prosecution-powers-money</w:t>
        </w:r>
      </w:hyperlink>
      <w:r w:rsidRPr="00F8678B">
        <w:t>]</w:t>
      </w:r>
    </w:p>
    <w:p w14:paraId="6A0D414C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Brodeur, J.-P. (2010). </w:t>
      </w:r>
      <w:r w:rsidRPr="00F8678B">
        <w:rPr>
          <w:i/>
        </w:rPr>
        <w:t>The Policing web.</w:t>
      </w:r>
      <w:r w:rsidRPr="00F8678B">
        <w:t xml:space="preserve"> New York, NY: Oxford University Press.</w:t>
      </w:r>
    </w:p>
    <w:p w14:paraId="7AD703B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DD-Ghana. (2003). </w:t>
      </w:r>
      <w:r w:rsidRPr="00F8678B">
        <w:rPr>
          <w:i/>
        </w:rPr>
        <w:t>Police community relations in Ghana: Report of a workshop</w:t>
      </w:r>
      <w:r w:rsidRPr="00F8678B">
        <w:t xml:space="preserve">. Paper presented at the Workshop on "Enhancing Police-Community Relations and Democratic Policing" Accra, Ghana, August 21-23, 2003. </w:t>
      </w:r>
    </w:p>
    <w:p w14:paraId="40051898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onstitution. (1992). </w:t>
      </w:r>
      <w:r w:rsidRPr="00F8678B">
        <w:rPr>
          <w:i/>
        </w:rPr>
        <w:t>The Constitution of the Fourth Republic of Ghana.</w:t>
      </w:r>
      <w:r w:rsidRPr="00F8678B">
        <w:t xml:space="preserve"> Accra, Ghana: Government of Ghana.</w:t>
      </w:r>
    </w:p>
    <w:p w14:paraId="2BB3FEAF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orns, C. (1999). </w:t>
      </w:r>
      <w:r w:rsidRPr="00F8678B">
        <w:rPr>
          <w:i/>
        </w:rPr>
        <w:t>Police summary prosecutions: The past, present and future</w:t>
      </w:r>
      <w:r w:rsidRPr="00F8678B">
        <w:t xml:space="preserve">. Paper presented at the History of Crime, Policing and Punishment Conference convened by the Australian Institute of Criminology in conjunction with Charles Sturt University, Canberra, Australia, December 9 -10, 1999. </w:t>
      </w:r>
    </w:p>
    <w:p w14:paraId="793E319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orns, C. (2000). Police summary prosecutions in Australia and New Zealand: Some comparisons. </w:t>
      </w:r>
      <w:r w:rsidRPr="00F8678B">
        <w:rPr>
          <w:i/>
        </w:rPr>
        <w:t>University of Tasmanian Law Review, 19</w:t>
      </w:r>
      <w:r w:rsidRPr="00F8678B">
        <w:t xml:space="preserve">(2), 280-310. </w:t>
      </w:r>
    </w:p>
    <w:p w14:paraId="2F9E4541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riminal Offences Act. (1960). </w:t>
      </w:r>
      <w:r w:rsidRPr="00F8678B">
        <w:rPr>
          <w:i/>
        </w:rPr>
        <w:t>Criminal Offences Act of Ghana, 1960 (Act 29, as amended).</w:t>
      </w:r>
      <w:r w:rsidRPr="00F8678B">
        <w:t xml:space="preserve"> Accra, Ghana: Government of Ghana.</w:t>
      </w:r>
    </w:p>
    <w:p w14:paraId="015D1990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rown Law. (2010). </w:t>
      </w:r>
      <w:r w:rsidRPr="00F8678B">
        <w:rPr>
          <w:i/>
        </w:rPr>
        <w:t>Prosecution guidelines</w:t>
      </w:r>
      <w:r w:rsidRPr="00F8678B">
        <w:t>. New Zealand: Government of New Zealand: fma.govt.nz</w:t>
      </w:r>
    </w:p>
    <w:p w14:paraId="1EE60E13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Crown Law. (2013). </w:t>
      </w:r>
      <w:r w:rsidRPr="00F8678B">
        <w:rPr>
          <w:i/>
        </w:rPr>
        <w:t>Solicitor-General's prosecution guidelines</w:t>
      </w:r>
      <w:r w:rsidRPr="00F8678B">
        <w:t>. New Zealand: Government of New Zealand: crownlaw.govt.nz</w:t>
      </w:r>
    </w:p>
    <w:p w14:paraId="4C5AAB15" w14:textId="77777777" w:rsidR="00F8678B" w:rsidRPr="00F8678B" w:rsidRDefault="00F8678B" w:rsidP="00F8678B">
      <w:pPr>
        <w:pStyle w:val="EndNoteBibliography"/>
        <w:ind w:left="720" w:hanging="720"/>
      </w:pPr>
      <w:r w:rsidRPr="00F8678B">
        <w:t>Daily Graphic. (2007). IGP barks at last.  Retrieved 29 May 2011, from myjoyonline.com</w:t>
      </w:r>
    </w:p>
    <w:p w14:paraId="473ABEA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Davis, K. C. (1969). </w:t>
      </w:r>
      <w:r w:rsidRPr="00F8678B">
        <w:rPr>
          <w:i/>
        </w:rPr>
        <w:t>Discretionary Justice: A Preliminary Inquiry</w:t>
      </w:r>
      <w:r w:rsidRPr="00F8678B">
        <w:t>. Baton Rouge, LA: Louisiana State University Press.</w:t>
      </w:r>
    </w:p>
    <w:p w14:paraId="4B676E3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Devine, F. E. (1986). The end of police prosecutions: Symptom of changing values in English criminal justice. </w:t>
      </w:r>
      <w:r w:rsidRPr="00F8678B">
        <w:rPr>
          <w:i/>
        </w:rPr>
        <w:t>Journal of Police and Criminal Psychology, 2</w:t>
      </w:r>
      <w:r w:rsidRPr="00F8678B">
        <w:t xml:space="preserve">(1), 44-51. </w:t>
      </w:r>
    </w:p>
    <w:p w14:paraId="2100440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Dilip, K. D., &amp; Otwin, M. (2009). </w:t>
      </w:r>
      <w:r w:rsidRPr="00F8678B">
        <w:rPr>
          <w:i/>
        </w:rPr>
        <w:t>Trends in policing: Interviews with police leaders across the globe.</w:t>
      </w:r>
      <w:r w:rsidRPr="00F8678B">
        <w:t xml:space="preserve"> (Vol. 2nd ). Boca Raton, FL: CRC Press.</w:t>
      </w:r>
    </w:p>
    <w:p w14:paraId="46B82B6F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Dixon, D. (1997). </w:t>
      </w:r>
      <w:r w:rsidRPr="00F8678B">
        <w:rPr>
          <w:i/>
        </w:rPr>
        <w:t>Law in policing: Legal regulation and police practices.</w:t>
      </w:r>
      <w:r w:rsidRPr="00F8678B">
        <w:t xml:space="preserve"> Oxford: Oxford University Press.</w:t>
      </w:r>
    </w:p>
    <w:p w14:paraId="141FC94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Duron, J. F. (2018). Legal decision-making in child sexual abuse investigations: A mixed-methods study of factors that influence prosecution. </w:t>
      </w:r>
      <w:r w:rsidRPr="00F8678B">
        <w:rPr>
          <w:i/>
        </w:rPr>
        <w:t>Child Abuse &amp; Neglect, 79</w:t>
      </w:r>
      <w:r w:rsidRPr="00F8678B">
        <w:t xml:space="preserve">, 302-314. </w:t>
      </w:r>
    </w:p>
    <w:p w14:paraId="0ADCDFDF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Ellison, L. (2007). Witness preparation and the prosecution of rape. </w:t>
      </w:r>
      <w:r w:rsidRPr="00F8678B">
        <w:rPr>
          <w:i/>
        </w:rPr>
        <w:t>Legal Studies, 27</w:t>
      </w:r>
      <w:r w:rsidRPr="00F8678B">
        <w:t xml:space="preserve">(2), 171-187. </w:t>
      </w:r>
    </w:p>
    <w:p w14:paraId="596E818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Elsner, B., Lewis, C., &amp; Zila, J. (2008). Police prosecution service relationship within criminal investigation. </w:t>
      </w:r>
      <w:r w:rsidRPr="00F8678B">
        <w:rPr>
          <w:i/>
        </w:rPr>
        <w:t>European Journal on Criminal Policy and Research, 14</w:t>
      </w:r>
      <w:r w:rsidRPr="00F8678B">
        <w:t xml:space="preserve">(2-3), 203-224. </w:t>
      </w:r>
    </w:p>
    <w:p w14:paraId="203CA6EE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Elsner, B., Smit, P., &amp; Zila, J. (2008). Police case-ending possibilities within criminal investigations. </w:t>
      </w:r>
      <w:r w:rsidRPr="00F8678B">
        <w:rPr>
          <w:i/>
        </w:rPr>
        <w:t>European Journal on Criminal Policy Research, 14</w:t>
      </w:r>
      <w:r w:rsidRPr="00F8678B">
        <w:t xml:space="preserve">(2-3), 191-201. </w:t>
      </w:r>
    </w:p>
    <w:p w14:paraId="1CF5F9C0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Emsley, C., &amp; Storch, R. D. (1993). Prosecution and the police in England since 1700. </w:t>
      </w:r>
      <w:r w:rsidRPr="00F8678B">
        <w:rPr>
          <w:i/>
        </w:rPr>
        <w:t>IAHCCJ Bulletin, 18</w:t>
      </w:r>
      <w:r w:rsidRPr="00F8678B">
        <w:t xml:space="preserve">, 45-57. </w:t>
      </w:r>
    </w:p>
    <w:p w14:paraId="3D9EFDEA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Executive Instrument 74. (1985). </w:t>
      </w:r>
      <w:r w:rsidRPr="00F8678B">
        <w:rPr>
          <w:i/>
        </w:rPr>
        <w:t>Executive Instrument 74, 1985.</w:t>
      </w:r>
      <w:r w:rsidRPr="00F8678B">
        <w:t xml:space="preserve"> Accra: Government of Ghana.</w:t>
      </w:r>
    </w:p>
    <w:p w14:paraId="58A87B4A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Frye, N. (2012). Allowing New Hampshire police officers to prosecute: Concerns with the practice and solution. </w:t>
      </w:r>
      <w:r w:rsidRPr="00F8678B">
        <w:rPr>
          <w:i/>
        </w:rPr>
        <w:t>Criminal and Civil Confinement, 38</w:t>
      </w:r>
      <w:r w:rsidRPr="00F8678B">
        <w:t xml:space="preserve">, 339-358. </w:t>
      </w:r>
    </w:p>
    <w:p w14:paraId="5F16993D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Gelsthorpe, L., &amp; Padfield, N. (2003). Introduction. In L. Gelsthorpe &amp; N. Padfield (Eds.), </w:t>
      </w:r>
      <w:r w:rsidRPr="00F8678B">
        <w:rPr>
          <w:i/>
        </w:rPr>
        <w:t>Exercising discretion: Decision-making in the criminal justice system and beyond</w:t>
      </w:r>
      <w:r w:rsidRPr="00F8678B">
        <w:t xml:space="preserve"> (pp. 1-28). Cullompton, Devon: Willan Publications.</w:t>
      </w:r>
    </w:p>
    <w:p w14:paraId="363D23F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Ghana Police Service. (2009, 6 February 2011). IGP pays courtesy call on Veep. </w:t>
      </w:r>
    </w:p>
    <w:p w14:paraId="1B00B8F4" w14:textId="194CEAF6" w:rsidR="00F8678B" w:rsidRPr="00F8678B" w:rsidRDefault="00F8678B" w:rsidP="00F8678B">
      <w:pPr>
        <w:pStyle w:val="EndNoteBibliography"/>
        <w:ind w:left="720" w:hanging="720"/>
      </w:pPr>
      <w:r w:rsidRPr="00F8678B">
        <w:t xml:space="preserve">Ghana Police Service. (2017). Police Regions. Retrieved from </w:t>
      </w:r>
      <w:hyperlink r:id="rId16" w:history="1">
        <w:r w:rsidRPr="00F8678B">
          <w:rPr>
            <w:rStyle w:val="Hyperlink"/>
          </w:rPr>
          <w:t>https://police.gov.gh/en/</w:t>
        </w:r>
      </w:hyperlink>
    </w:p>
    <w:p w14:paraId="50FE6AF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Ghana Statistical Service. (2016). </w:t>
      </w:r>
      <w:r w:rsidRPr="00F8678B">
        <w:rPr>
          <w:i/>
        </w:rPr>
        <w:t>Population statistics: Projected population of Ghana from 2010 - 2016</w:t>
      </w:r>
      <w:r w:rsidRPr="00F8678B">
        <w:t xml:space="preserve">. Retrieved from Accra, Ghana: </w:t>
      </w:r>
    </w:p>
    <w:p w14:paraId="24F1BF60" w14:textId="77777777" w:rsidR="00F8678B" w:rsidRPr="00F8678B" w:rsidRDefault="00F8678B" w:rsidP="00F8678B">
      <w:pPr>
        <w:pStyle w:val="EndNoteBibliography"/>
        <w:ind w:left="720" w:hanging="720"/>
      </w:pPr>
      <w:r w:rsidRPr="00F8678B">
        <w:lastRenderedPageBreak/>
        <w:t xml:space="preserve">Hagan, F. E. (2010). </w:t>
      </w:r>
      <w:r w:rsidRPr="00F8678B">
        <w:rPr>
          <w:i/>
        </w:rPr>
        <w:t>Research methods in criminal justice and criminology</w:t>
      </w:r>
      <w:r w:rsidRPr="00F8678B">
        <w:t xml:space="preserve"> (8th ed.). Upper Saddle River, NJ: Prentice-Hall.</w:t>
      </w:r>
    </w:p>
    <w:p w14:paraId="79711C0D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Hodgson, J., &amp; Roberts, A. (2010). Criminal process and prosecution. In P. Cane &amp; H. M. Kritzer (Eds.), </w:t>
      </w:r>
      <w:r w:rsidRPr="00F8678B">
        <w:rPr>
          <w:i/>
        </w:rPr>
        <w:t xml:space="preserve">The Oxford handbook of empirical legal research </w:t>
      </w:r>
      <w:r w:rsidRPr="00F8678B">
        <w:t>(pp. 64-95). Oxford: Oxford University Press.</w:t>
      </w:r>
    </w:p>
    <w:p w14:paraId="7CC43738" w14:textId="77777777" w:rsidR="00F8678B" w:rsidRPr="00F8678B" w:rsidRDefault="00F8678B" w:rsidP="00F8678B">
      <w:pPr>
        <w:pStyle w:val="EndNoteBibliography"/>
        <w:ind w:left="720" w:hanging="720"/>
      </w:pPr>
      <w:r w:rsidRPr="00F8678B">
        <w:t>Home Office. (2014). Police-led prosecution: List of offences. from Government of United Kingdom</w:t>
      </w:r>
    </w:p>
    <w:p w14:paraId="798BF9A3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Horwitz, A. (1998). Taking the cop out of copping a plea: Eradicating police prosecution of criminal cases. </w:t>
      </w:r>
      <w:r w:rsidRPr="00F8678B">
        <w:rPr>
          <w:i/>
        </w:rPr>
        <w:t>Arizona Law Review, 40</w:t>
      </w:r>
      <w:r w:rsidRPr="00F8678B">
        <w:t xml:space="preserve">, 1305-1378. </w:t>
      </w:r>
    </w:p>
    <w:p w14:paraId="54083CBA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Judicial Service of Ghana. (2014). </w:t>
      </w:r>
      <w:r w:rsidRPr="00F8678B">
        <w:rPr>
          <w:i/>
        </w:rPr>
        <w:t>Annual Report 2013/2014</w:t>
      </w:r>
      <w:r w:rsidRPr="00F8678B">
        <w:t xml:space="preserve">. Retrieved from Accra: </w:t>
      </w:r>
    </w:p>
    <w:p w14:paraId="733B63D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Kemp, V., &amp; Gelsthorppe, L. (2003). Youth Justice: Discretion in Pre-Court Decision-Making. In L. Gelsthorpe &amp; N. Padfield (Eds.), </w:t>
      </w:r>
      <w:r w:rsidRPr="00F8678B">
        <w:rPr>
          <w:i/>
        </w:rPr>
        <w:t>Exercising Discretion: Decision-Making in the Criminal Justice System and Beyond</w:t>
      </w:r>
      <w:r w:rsidRPr="00F8678B">
        <w:t xml:space="preserve"> (pp. 29-49). Cullompton, Devon: Willan Publications.</w:t>
      </w:r>
    </w:p>
    <w:p w14:paraId="74BDE77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Kinsman, T. E. (1993). Police prosecution policy: Influences on the freedom of the police to institute prosecutions. </w:t>
      </w:r>
      <w:r w:rsidRPr="00F8678B">
        <w:rPr>
          <w:i/>
        </w:rPr>
        <w:t>The Police Journal, 66</w:t>
      </w:r>
      <w:r w:rsidRPr="00F8678B">
        <w:t xml:space="preserve">, 398-410. </w:t>
      </w:r>
    </w:p>
    <w:p w14:paraId="122798A4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Krone, T. (1999). </w:t>
      </w:r>
      <w:r w:rsidRPr="00F8678B">
        <w:rPr>
          <w:i/>
        </w:rPr>
        <w:t>Police and prosecution</w:t>
      </w:r>
      <w:r w:rsidRPr="00F8678B">
        <w:t xml:space="preserve">. Paper presented at the 3rd National Outlook Symposium on Crime in Australia, Mapping the Boundaries of Australia’s Criminal Justice System convened by the Australian Institute of Criminology, Canberra, 22-23 March 1999. </w:t>
      </w:r>
    </w:p>
    <w:p w14:paraId="225E40D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Lafave, W. R., &amp; Israel, J. H. (1992). </w:t>
      </w:r>
      <w:r w:rsidRPr="00F8678B">
        <w:rPr>
          <w:i/>
        </w:rPr>
        <w:t>Criminal procedure</w:t>
      </w:r>
      <w:r w:rsidRPr="00F8678B">
        <w:t xml:space="preserve"> (2nd ed.). USA: West Publishing Company.</w:t>
      </w:r>
    </w:p>
    <w:p w14:paraId="6CA6D740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Law Commission. (1997). </w:t>
      </w:r>
      <w:r w:rsidRPr="00F8678B">
        <w:rPr>
          <w:i/>
        </w:rPr>
        <w:t>Preliminary Paper No 28: Criminal prosecution - A discussion paper.</w:t>
      </w:r>
      <w:r w:rsidRPr="00F8678B">
        <w:t xml:space="preserve"> Retrieved from Wellington, New Zealand: </w:t>
      </w:r>
    </w:p>
    <w:p w14:paraId="36224CC8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Law Officers Decree. (1974). </w:t>
      </w:r>
      <w:r w:rsidRPr="00F8678B">
        <w:rPr>
          <w:i/>
        </w:rPr>
        <w:t>Law Officers Decree (NRCD 279).</w:t>
      </w:r>
      <w:r w:rsidRPr="00F8678B">
        <w:t xml:space="preserve"> Accra, Ghana: Government of Ghana.</w:t>
      </w:r>
    </w:p>
    <w:p w14:paraId="5BC7111A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Laws of New Zealand. (1992). </w:t>
      </w:r>
      <w:r w:rsidRPr="00F8678B">
        <w:rPr>
          <w:i/>
        </w:rPr>
        <w:t>Police.</w:t>
      </w:r>
      <w:r w:rsidRPr="00F8678B">
        <w:t xml:space="preserve"> (Vol. 21). New Zealand: Government of New Zealand.</w:t>
      </w:r>
    </w:p>
    <w:p w14:paraId="22BC7A0E" w14:textId="0FE3C622" w:rsidR="00F8678B" w:rsidRPr="00F8678B" w:rsidRDefault="00F8678B" w:rsidP="00F8678B">
      <w:pPr>
        <w:pStyle w:val="EndNoteBibliography"/>
        <w:ind w:left="720" w:hanging="720"/>
      </w:pPr>
      <w:r w:rsidRPr="00F8678B">
        <w:t xml:space="preserve">Lea, J. (2006). The prosecution of crime. Retrieved from </w:t>
      </w:r>
      <w:hyperlink r:id="rId17" w:history="1">
        <w:r w:rsidRPr="00F8678B">
          <w:rPr>
            <w:rStyle w:val="Hyperlink"/>
          </w:rPr>
          <w:t>www.bunker8.pwp.blueyonder.co.uk</w:t>
        </w:r>
      </w:hyperlink>
    </w:p>
    <w:p w14:paraId="420554E3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Ma, Y. (2008). Exploring the origins of public Prosecution. </w:t>
      </w:r>
      <w:r w:rsidRPr="00F8678B">
        <w:rPr>
          <w:i/>
        </w:rPr>
        <w:t>International Criminal Justice Review, 18</w:t>
      </w:r>
      <w:r w:rsidRPr="00F8678B">
        <w:t xml:space="preserve">(2), 190-211. </w:t>
      </w:r>
    </w:p>
    <w:p w14:paraId="5E3B1F0E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McBarnett, D. (1981). </w:t>
      </w:r>
      <w:r w:rsidRPr="00F8678B">
        <w:rPr>
          <w:i/>
        </w:rPr>
        <w:t>Conviction-law, the state and the construction of justice.</w:t>
      </w:r>
      <w:r w:rsidRPr="00F8678B">
        <w:t xml:space="preserve"> UK: Palgrave McMillan.</w:t>
      </w:r>
    </w:p>
    <w:p w14:paraId="0A23F56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McConville, M., Sanders, A., &amp; Leng, R. (1991). </w:t>
      </w:r>
      <w:r w:rsidRPr="00F8678B">
        <w:rPr>
          <w:i/>
        </w:rPr>
        <w:t>The case for the prosecution.</w:t>
      </w:r>
      <w:r w:rsidRPr="00F8678B">
        <w:t xml:space="preserve"> New York, NY: Routledge.</w:t>
      </w:r>
    </w:p>
    <w:p w14:paraId="52F09801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McGonigle, S. (1996). Public accountability for police prosecutions. </w:t>
      </w:r>
      <w:r w:rsidRPr="00F8678B">
        <w:rPr>
          <w:i/>
        </w:rPr>
        <w:t>Auckland University Law Review, 8</w:t>
      </w:r>
      <w:r w:rsidRPr="00F8678B">
        <w:t xml:space="preserve">(1), 163-184. </w:t>
      </w:r>
    </w:p>
    <w:p w14:paraId="7B172FEC" w14:textId="28F4B4B3" w:rsidR="00F8678B" w:rsidRPr="00F8678B" w:rsidRDefault="00F8678B" w:rsidP="00F8678B">
      <w:pPr>
        <w:pStyle w:val="EndNoteBibliography"/>
        <w:ind w:left="720" w:hanging="720"/>
      </w:pPr>
      <w:r w:rsidRPr="00F8678B">
        <w:t xml:space="preserve">Ministry of Interior. (2017). Police prosecutors urged to utilize knowledge acquired.  Retrieved 14 December 2017, from </w:t>
      </w:r>
      <w:hyperlink r:id="rId18" w:history="1">
        <w:r w:rsidRPr="00F8678B">
          <w:rPr>
            <w:rStyle w:val="Hyperlink"/>
          </w:rPr>
          <w:t>https://www.mint.gov.gh/</w:t>
        </w:r>
      </w:hyperlink>
    </w:p>
    <w:p w14:paraId="7D0D1DCA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Ministry of Justice. (2012). </w:t>
      </w:r>
      <w:r w:rsidRPr="00F8678B">
        <w:rPr>
          <w:i/>
        </w:rPr>
        <w:t>Swift and sure justice: The government’s plans for reform of the criminal justice system</w:t>
      </w:r>
      <w:r w:rsidRPr="00F8678B">
        <w:t>. London, UK: The Stationery Office</w:t>
      </w:r>
    </w:p>
    <w:p w14:paraId="7CF65233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National Research Council. (2004). </w:t>
      </w:r>
      <w:r w:rsidRPr="00F8678B">
        <w:rPr>
          <w:i/>
        </w:rPr>
        <w:t>Fairness and effectiveness in policing: The evidence.</w:t>
      </w:r>
      <w:r w:rsidRPr="00F8678B">
        <w:t xml:space="preserve"> Washington, DC: The National Academies Press.</w:t>
      </w:r>
    </w:p>
    <w:p w14:paraId="29A2DA3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Opolot, J. S. E. (2008). </w:t>
      </w:r>
      <w:r w:rsidRPr="00F8678B">
        <w:rPr>
          <w:i/>
        </w:rPr>
        <w:t>Police administration in Africa: Toward theory and practice in the English-speaking countries</w:t>
      </w:r>
      <w:r w:rsidRPr="00F8678B">
        <w:t xml:space="preserve"> (2nd ed.). New York, NY: University Press of America.</w:t>
      </w:r>
    </w:p>
    <w:p w14:paraId="470F9B7D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Potas, I. L. (1984). </w:t>
      </w:r>
      <w:r w:rsidRPr="00F8678B">
        <w:rPr>
          <w:i/>
        </w:rPr>
        <w:t>Prosecutorial discretion: Seminar Proceedings No. 6</w:t>
      </w:r>
      <w:r w:rsidRPr="00F8678B">
        <w:t xml:space="preserve">. Paper presented at the Australia Institute of Criminology Conference, November 7-9, Canberra, Australia. </w:t>
      </w:r>
    </w:p>
    <w:p w14:paraId="1D62A5A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Raine, J., &amp; Willson, M. (1993). </w:t>
      </w:r>
      <w:r w:rsidRPr="00F8678B">
        <w:rPr>
          <w:i/>
        </w:rPr>
        <w:t>Managing criminal justice</w:t>
      </w:r>
      <w:r w:rsidRPr="00F8678B">
        <w:t>: Harvester Wheatsheaf.</w:t>
      </w:r>
    </w:p>
    <w:p w14:paraId="0487D55F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Sah, S., Robertson, C. T., &amp; Baughman, S. B. (2015). Blinding prosecutors to defendants’ race: A policy proposal to reduce unconscious bias in the criminal justice system. </w:t>
      </w:r>
      <w:r w:rsidRPr="00F8678B">
        <w:rPr>
          <w:i/>
        </w:rPr>
        <w:t>Behavioural Science &amp; Policy, 1</w:t>
      </w:r>
      <w:r w:rsidRPr="00F8678B">
        <w:t xml:space="preserve">(2), 69-76. </w:t>
      </w:r>
    </w:p>
    <w:p w14:paraId="470DE449" w14:textId="41A68731" w:rsidR="00F8678B" w:rsidRPr="00F8678B" w:rsidRDefault="00F8678B" w:rsidP="00F8678B">
      <w:pPr>
        <w:pStyle w:val="EndNoteBibliography"/>
        <w:ind w:left="720" w:hanging="720"/>
      </w:pPr>
      <w:r w:rsidRPr="00F8678B">
        <w:t xml:space="preserve">Schönteich, M. (1999). Assessing the crime fighters: The ability of the criminal justice system to solve and prosecute crime. </w:t>
      </w:r>
      <w:r w:rsidRPr="00F8678B">
        <w:rPr>
          <w:i/>
        </w:rPr>
        <w:t>Occasional Paper No 40</w:t>
      </w:r>
      <w:r w:rsidRPr="00F8678B">
        <w:t xml:space="preserve">. Retrieved from Institute for </w:t>
      </w:r>
      <w:r w:rsidRPr="00F8678B">
        <w:lastRenderedPageBreak/>
        <w:t>Security Studies: [</w:t>
      </w:r>
      <w:hyperlink r:id="rId19" w:history="1">
        <w:r w:rsidRPr="00F8678B">
          <w:rPr>
            <w:rStyle w:val="Hyperlink"/>
          </w:rPr>
          <w:t>https://www.africaportal.org/publications/assessing-the-crime-fighters-the-ability-of-the-criminal-justice-system-to-solve-and-prosecute-crime/</w:t>
        </w:r>
      </w:hyperlink>
      <w:r w:rsidRPr="00F8678B">
        <w:t>]</w:t>
      </w:r>
    </w:p>
    <w:p w14:paraId="1F703E3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Spohn, C., &amp; Tellis, K. (2018). Sexual assault case outcomes: Disentangling the overlapping decisions of police and prosecutors. </w:t>
      </w:r>
      <w:r w:rsidRPr="00F8678B">
        <w:rPr>
          <w:i/>
        </w:rPr>
        <w:t>Justice Quarterly, 36</w:t>
      </w:r>
      <w:r w:rsidRPr="00F8678B">
        <w:t xml:space="preserve">(3), 383-411. </w:t>
      </w:r>
    </w:p>
    <w:p w14:paraId="78E0BBAC" w14:textId="77777777" w:rsidR="00F8678B" w:rsidRPr="00F8678B" w:rsidRDefault="00F8678B" w:rsidP="00F8678B">
      <w:pPr>
        <w:pStyle w:val="EndNoteBibliography"/>
        <w:ind w:left="720" w:hanging="720"/>
      </w:pPr>
      <w:r w:rsidRPr="00F8678B">
        <w:t>Stace, M. (1986). The police as prosecutors. In N. Cameron &amp; W. Young (Eds.),</w:t>
      </w:r>
      <w:r w:rsidRPr="00F8678B">
        <w:rPr>
          <w:i/>
        </w:rPr>
        <w:t xml:space="preserve"> Policing at the crossroads</w:t>
      </w:r>
      <w:r w:rsidRPr="00F8678B">
        <w:t>. Wellington, New Zealand: Allen &amp; Unwin in association with Port Nicholson.</w:t>
      </w:r>
    </w:p>
    <w:p w14:paraId="0E403400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Stenning, P. C. (2009). </w:t>
      </w:r>
      <w:r w:rsidRPr="00F8678B">
        <w:rPr>
          <w:i/>
        </w:rPr>
        <w:t>The modern prosecution process in New Zealand.</w:t>
      </w:r>
      <w:r w:rsidRPr="00F8678B">
        <w:t xml:space="preserve"> Wellington, Australia: Victoria University Press.</w:t>
      </w:r>
    </w:p>
    <w:p w14:paraId="7D6EDDF5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Stone, N. (2012). Improving New Zealand’s prosecution system: A practical reform proposal to avoid miscarriages of justice. </w:t>
      </w:r>
      <w:r w:rsidRPr="00F8678B">
        <w:rPr>
          <w:i/>
        </w:rPr>
        <w:t>Waikato Law Review, 20</w:t>
      </w:r>
      <w:r w:rsidRPr="00F8678B">
        <w:t xml:space="preserve">, 67-83. </w:t>
      </w:r>
    </w:p>
    <w:p w14:paraId="54FC2BC9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Tankebe, J. (2008). Colonialism, legitimation, and policing in Ghana. </w:t>
      </w:r>
      <w:r w:rsidRPr="00F8678B">
        <w:rPr>
          <w:i/>
        </w:rPr>
        <w:t>International Journal of Law, Crime and Justice, 36</w:t>
      </w:r>
      <w:r w:rsidRPr="00F8678B">
        <w:t xml:space="preserve">(1), 67-84. </w:t>
      </w:r>
    </w:p>
    <w:p w14:paraId="55A1613B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Tankebe, J. (2019). Cooperation with the police against corruption: Exploring the roles of legitimacy, deterrence and collective action theories. </w:t>
      </w:r>
      <w:r w:rsidRPr="00F8678B">
        <w:rPr>
          <w:i/>
        </w:rPr>
        <w:t>The British Journal of Criminology, 59</w:t>
      </w:r>
      <w:r w:rsidRPr="00F8678B">
        <w:t xml:space="preserve">(6), 1390–1410. </w:t>
      </w:r>
    </w:p>
    <w:p w14:paraId="0567ACE8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Ulmer, J. T. (2018). Special Issue: Prosecutorial discretion. </w:t>
      </w:r>
      <w:r w:rsidRPr="00F8678B">
        <w:rPr>
          <w:i/>
        </w:rPr>
        <w:t>Justice Quarterly, 35</w:t>
      </w:r>
      <w:r w:rsidRPr="00F8678B">
        <w:t xml:space="preserve">(7), 1131-1132. </w:t>
      </w:r>
    </w:p>
    <w:p w14:paraId="219420BF" w14:textId="77777777" w:rsidR="00F8678B" w:rsidRPr="00F8678B" w:rsidRDefault="00F8678B" w:rsidP="00F8678B">
      <w:pPr>
        <w:pStyle w:val="EndNoteBibliography"/>
        <w:ind w:left="720" w:hanging="720"/>
      </w:pPr>
      <w:r w:rsidRPr="00F8678B">
        <w:t>United States Department of State. (2010). 2010 Human Rights Report: Ghana.  Retrieved 10 May 2011, from US Department of State</w:t>
      </w:r>
    </w:p>
    <w:p w14:paraId="1B28495A" w14:textId="3A2FF89F" w:rsidR="00F8678B" w:rsidRPr="00F8678B" w:rsidRDefault="00F8678B" w:rsidP="00F8678B">
      <w:pPr>
        <w:pStyle w:val="EndNoteBibliography"/>
        <w:ind w:left="720" w:hanging="720"/>
      </w:pPr>
      <w:r w:rsidRPr="00F8678B">
        <w:t xml:space="preserve">USLegal. (2011). Police prosecution law and legal definition.  Retrieved 10 May 2011, from </w:t>
      </w:r>
      <w:hyperlink r:id="rId20" w:history="1">
        <w:r w:rsidRPr="00F8678B">
          <w:rPr>
            <w:rStyle w:val="Hyperlink"/>
          </w:rPr>
          <w:t>http://definitions.uslegal.com/p/police-prosecution/</w:t>
        </w:r>
      </w:hyperlink>
    </w:p>
    <w:p w14:paraId="6039F3C4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Ward, J. (2015). Transforming ‘summary justice’ through police-led prosecution and ‘virtual courts’. </w:t>
      </w:r>
      <w:r w:rsidRPr="00F8678B">
        <w:rPr>
          <w:i/>
        </w:rPr>
        <w:t>British Journal of Criminology, 55</w:t>
      </w:r>
      <w:r w:rsidRPr="00F8678B">
        <w:t xml:space="preserve">(2), 341-358. </w:t>
      </w:r>
    </w:p>
    <w:p w14:paraId="60FA3DD2" w14:textId="77777777" w:rsidR="00F8678B" w:rsidRPr="00F8678B" w:rsidRDefault="00F8678B" w:rsidP="00F8678B">
      <w:pPr>
        <w:pStyle w:val="EndNoteBibliography"/>
        <w:ind w:left="720" w:hanging="720"/>
      </w:pPr>
      <w:r w:rsidRPr="00F8678B">
        <w:t xml:space="preserve">Wood, J. (1997). </w:t>
      </w:r>
      <w:r w:rsidRPr="00F8678B">
        <w:rPr>
          <w:i/>
        </w:rPr>
        <w:t>Royal Commission into the New South Wales Police Service: Final Report</w:t>
      </w:r>
      <w:r w:rsidRPr="00F8678B">
        <w:t>. Retrieved from Australia: The Government of the State of New South Wales</w:t>
      </w:r>
    </w:p>
    <w:p w14:paraId="0A37501D" w14:textId="609F7938" w:rsidR="00E767FB" w:rsidRPr="000A04BF" w:rsidRDefault="00E767FB" w:rsidP="003432E6">
      <w:pPr>
        <w:pStyle w:val="EndNoteBibliography"/>
        <w:spacing w:after="120"/>
        <w:rPr>
          <w:sz w:val="20"/>
          <w:szCs w:val="20"/>
        </w:rPr>
      </w:pPr>
      <w:r w:rsidRPr="000A04BF">
        <w:fldChar w:fldCharType="end"/>
      </w:r>
    </w:p>
    <w:p w14:paraId="5DAB6C7B" w14:textId="77777777" w:rsidR="00E767FB" w:rsidRPr="00FC6C91" w:rsidRDefault="00E767FB" w:rsidP="003432E6">
      <w:pPr>
        <w:pStyle w:val="Keywords"/>
        <w:spacing w:after="120"/>
      </w:pPr>
    </w:p>
    <w:p w14:paraId="02EB378F" w14:textId="2438809F" w:rsidR="00912A34" w:rsidRDefault="00912A34" w:rsidP="003432E6">
      <w:pPr>
        <w:spacing w:after="120"/>
      </w:pPr>
    </w:p>
    <w:sectPr w:rsidR="00912A34" w:rsidSect="00B655CA">
      <w:footerReference w:type="default" r:id="rId21"/>
      <w:endnotePr>
        <w:numFmt w:val="decimal"/>
      </w:endnotePr>
      <w:pgSz w:w="11906" w:h="16838"/>
      <w:pgMar w:top="1134" w:right="1440" w:bottom="1134" w:left="1440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243869" w14:textId="77777777" w:rsidR="00BF5E5A" w:rsidRDefault="00BF5E5A" w:rsidP="00E767FB">
      <w:r>
        <w:separator/>
      </w:r>
    </w:p>
  </w:endnote>
  <w:endnote w:type="continuationSeparator" w:id="0">
    <w:p w14:paraId="2977A2D7" w14:textId="77777777" w:rsidR="00BF5E5A" w:rsidRDefault="00BF5E5A" w:rsidP="00E767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94D5A5" w14:textId="77777777" w:rsidR="008318F4" w:rsidRDefault="008318F4">
    <w:pPr>
      <w:pStyle w:val="Footer"/>
      <w:jc w:val="center"/>
    </w:pPr>
  </w:p>
  <w:p w14:paraId="3DEEC669" w14:textId="77777777" w:rsidR="008318F4" w:rsidRDefault="008318F4" w:rsidP="00E767F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670614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6C059C" w14:textId="77777777" w:rsidR="008318F4" w:rsidRDefault="008318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41C8F396" w14:textId="77777777" w:rsidR="008318F4" w:rsidRDefault="008318F4" w:rsidP="00E767F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E9934F" w14:textId="77777777" w:rsidR="00BF5E5A" w:rsidRDefault="00BF5E5A" w:rsidP="00E767FB">
      <w:r>
        <w:separator/>
      </w:r>
    </w:p>
  </w:footnote>
  <w:footnote w:type="continuationSeparator" w:id="0">
    <w:p w14:paraId="666C8C0F" w14:textId="77777777" w:rsidR="00BF5E5A" w:rsidRDefault="00BF5E5A" w:rsidP="00E767F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D339A"/>
    <w:multiLevelType w:val="hybridMultilevel"/>
    <w:tmpl w:val="6FA820E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AD406A"/>
    <w:multiLevelType w:val="multilevel"/>
    <w:tmpl w:val="A20ADB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20116233"/>
    <w:multiLevelType w:val="hybridMultilevel"/>
    <w:tmpl w:val="22800702"/>
    <w:lvl w:ilvl="0" w:tplc="1E68E0FE">
      <w:start w:val="2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CD06125"/>
    <w:multiLevelType w:val="multilevel"/>
    <w:tmpl w:val="F6B4E1F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34AA15FE"/>
    <w:multiLevelType w:val="multilevel"/>
    <w:tmpl w:val="C518A8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F4B639E"/>
    <w:multiLevelType w:val="hybridMultilevel"/>
    <w:tmpl w:val="6FA820E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DB10FA1"/>
    <w:multiLevelType w:val="hybridMultilevel"/>
    <w:tmpl w:val="91E0E7AE"/>
    <w:lvl w:ilvl="0" w:tplc="C100B416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 w:tplc="4AF648EC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 w:tplc="1E6A16A4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 w:tplc="1B2CB5DE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 w:tplc="72DCE5F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 w:tplc="82E29582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 w:tplc="17EC32F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 w:tplc="66D2F630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 w:tplc="11D44D32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7EC234AA"/>
    <w:multiLevelType w:val="multilevel"/>
    <w:tmpl w:val="BC267BB0"/>
    <w:lvl w:ilvl="0">
      <w:start w:val="1"/>
      <w:numFmt w:val="decimal"/>
      <w:lvlText w:val="%1.0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7FAB26C3"/>
    <w:multiLevelType w:val="hybridMultilevel"/>
    <w:tmpl w:val="6FA820E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701105">
    <w:abstractNumId w:val="7"/>
  </w:num>
  <w:num w:numId="2" w16cid:durableId="1319847267">
    <w:abstractNumId w:val="6"/>
  </w:num>
  <w:num w:numId="3" w16cid:durableId="1309703674">
    <w:abstractNumId w:val="3"/>
  </w:num>
  <w:num w:numId="4" w16cid:durableId="28723981">
    <w:abstractNumId w:val="1"/>
  </w:num>
  <w:num w:numId="5" w16cid:durableId="228660057">
    <w:abstractNumId w:val="8"/>
  </w:num>
  <w:num w:numId="6" w16cid:durableId="1986204203">
    <w:abstractNumId w:val="5"/>
  </w:num>
  <w:num w:numId="7" w16cid:durableId="1970284743">
    <w:abstractNumId w:val="0"/>
  </w:num>
  <w:num w:numId="8" w16cid:durableId="2124569492">
    <w:abstractNumId w:val="2"/>
  </w:num>
  <w:num w:numId="9" w16cid:durableId="212731376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YxMDUzNTY0B7IsTZR0lIJTi4sz8/NACoyNawHOe+W9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9ep2eecfffdietzd259erdtz5rv2f5vpda&quot;&gt;Moses Endnote-11082020&lt;record-ids&gt;&lt;item&gt;37&lt;/item&gt;&lt;item&gt;136&lt;/item&gt;&lt;item&gt;231&lt;/item&gt;&lt;item&gt;478&lt;/item&gt;&lt;item&gt;487&lt;/item&gt;&lt;item&gt;496&lt;/item&gt;&lt;item&gt;506&lt;/item&gt;&lt;item&gt;660&lt;/item&gt;&lt;item&gt;696&lt;/item&gt;&lt;item&gt;941&lt;/item&gt;&lt;item&gt;1003&lt;/item&gt;&lt;item&gt;1018&lt;/item&gt;&lt;item&gt;1071&lt;/item&gt;&lt;item&gt;1074&lt;/item&gt;&lt;item&gt;1138&lt;/item&gt;&lt;item&gt;1142&lt;/item&gt;&lt;item&gt;1152&lt;/item&gt;&lt;item&gt;1153&lt;/item&gt;&lt;item&gt;1154&lt;/item&gt;&lt;item&gt;1162&lt;/item&gt;&lt;item&gt;1165&lt;/item&gt;&lt;item&gt;1168&lt;/item&gt;&lt;item&gt;1191&lt;/item&gt;&lt;item&gt;1193&lt;/item&gt;&lt;item&gt;1194&lt;/item&gt;&lt;item&gt;1201&lt;/item&gt;&lt;item&gt;1202&lt;/item&gt;&lt;item&gt;1204&lt;/item&gt;&lt;item&gt;1360&lt;/item&gt;&lt;item&gt;1361&lt;/item&gt;&lt;item&gt;1363&lt;/item&gt;&lt;item&gt;1364&lt;/item&gt;&lt;item&gt;1380&lt;/item&gt;&lt;item&gt;1386&lt;/item&gt;&lt;item&gt;1389&lt;/item&gt;&lt;item&gt;1390&lt;/item&gt;&lt;item&gt;1391&lt;/item&gt;&lt;item&gt;1392&lt;/item&gt;&lt;item&gt;1393&lt;/item&gt;&lt;item&gt;1394&lt;/item&gt;&lt;item&gt;1396&lt;/item&gt;&lt;item&gt;1397&lt;/item&gt;&lt;item&gt;1398&lt;/item&gt;&lt;item&gt;1410&lt;/item&gt;&lt;item&gt;1415&lt;/item&gt;&lt;item&gt;1441&lt;/item&gt;&lt;item&gt;1447&lt;/item&gt;&lt;item&gt;1448&lt;/item&gt;&lt;item&gt;1536&lt;/item&gt;&lt;item&gt;1568&lt;/item&gt;&lt;item&gt;1936&lt;/item&gt;&lt;item&gt;2558&lt;/item&gt;&lt;item&gt;2623&lt;/item&gt;&lt;item&gt;2626&lt;/item&gt;&lt;item&gt;2634&lt;/item&gt;&lt;item&gt;2638&lt;/item&gt;&lt;item&gt;2646&lt;/item&gt;&lt;item&gt;2647&lt;/item&gt;&lt;item&gt;2659&lt;/item&gt;&lt;item&gt;2668&lt;/item&gt;&lt;item&gt;2853&lt;/item&gt;&lt;item&gt;2866&lt;/item&gt;&lt;item&gt;2880&lt;/item&gt;&lt;item&gt;2924&lt;/item&gt;&lt;item&gt;2959&lt;/item&gt;&lt;item&gt;3163&lt;/item&gt;&lt;item&gt;3187&lt;/item&gt;&lt;item&gt;3216&lt;/item&gt;&lt;item&gt;3221&lt;/item&gt;&lt;item&gt;3222&lt;/item&gt;&lt;item&gt;3506&lt;/item&gt;&lt;item&gt;3507&lt;/item&gt;&lt;item&gt;3508&lt;/item&gt;&lt;item&gt;3516&lt;/item&gt;&lt;item&gt;3517&lt;/item&gt;&lt;item&gt;3653&lt;/item&gt;&lt;item&gt;3851&lt;/item&gt;&lt;item&gt;3852&lt;/item&gt;&lt;item&gt;3853&lt;/item&gt;&lt;item&gt;3854&lt;/item&gt;&lt;/record-ids&gt;&lt;/item&gt;&lt;/Libraries&gt;"/>
  </w:docVars>
  <w:rsids>
    <w:rsidRoot w:val="00912A34"/>
    <w:rsid w:val="0000032A"/>
    <w:rsid w:val="000134D4"/>
    <w:rsid w:val="00016601"/>
    <w:rsid w:val="0002575F"/>
    <w:rsid w:val="00030B45"/>
    <w:rsid w:val="00036171"/>
    <w:rsid w:val="00037610"/>
    <w:rsid w:val="00042F44"/>
    <w:rsid w:val="00053D9D"/>
    <w:rsid w:val="00054B08"/>
    <w:rsid w:val="00054B3A"/>
    <w:rsid w:val="00063D8B"/>
    <w:rsid w:val="000655FC"/>
    <w:rsid w:val="000773C4"/>
    <w:rsid w:val="00081270"/>
    <w:rsid w:val="000A301C"/>
    <w:rsid w:val="000A405B"/>
    <w:rsid w:val="000A6CAB"/>
    <w:rsid w:val="000A6CC8"/>
    <w:rsid w:val="000B3397"/>
    <w:rsid w:val="000B365A"/>
    <w:rsid w:val="000C3322"/>
    <w:rsid w:val="000C7620"/>
    <w:rsid w:val="000D0E1C"/>
    <w:rsid w:val="000D421D"/>
    <w:rsid w:val="000E3A08"/>
    <w:rsid w:val="000E4DCA"/>
    <w:rsid w:val="000E5D6C"/>
    <w:rsid w:val="000F06DC"/>
    <w:rsid w:val="001042CD"/>
    <w:rsid w:val="001073D7"/>
    <w:rsid w:val="00120396"/>
    <w:rsid w:val="00123FF6"/>
    <w:rsid w:val="0012636E"/>
    <w:rsid w:val="00133D45"/>
    <w:rsid w:val="00171E75"/>
    <w:rsid w:val="00174063"/>
    <w:rsid w:val="0018276D"/>
    <w:rsid w:val="00187A4C"/>
    <w:rsid w:val="00187B45"/>
    <w:rsid w:val="001A3D79"/>
    <w:rsid w:val="001B38E3"/>
    <w:rsid w:val="001C1985"/>
    <w:rsid w:val="001C7255"/>
    <w:rsid w:val="001D2C13"/>
    <w:rsid w:val="001E10B4"/>
    <w:rsid w:val="001E4BBC"/>
    <w:rsid w:val="001E5BC7"/>
    <w:rsid w:val="001F347D"/>
    <w:rsid w:val="001F45B2"/>
    <w:rsid w:val="001F572B"/>
    <w:rsid w:val="001F6273"/>
    <w:rsid w:val="00205279"/>
    <w:rsid w:val="002125D1"/>
    <w:rsid w:val="00213C9B"/>
    <w:rsid w:val="00217D25"/>
    <w:rsid w:val="00222BCB"/>
    <w:rsid w:val="002265C4"/>
    <w:rsid w:val="00240E59"/>
    <w:rsid w:val="002428E9"/>
    <w:rsid w:val="00242B8E"/>
    <w:rsid w:val="0026369A"/>
    <w:rsid w:val="00266EF5"/>
    <w:rsid w:val="0027219F"/>
    <w:rsid w:val="002735C8"/>
    <w:rsid w:val="00275350"/>
    <w:rsid w:val="002758DC"/>
    <w:rsid w:val="00277C72"/>
    <w:rsid w:val="00281DD2"/>
    <w:rsid w:val="00283E56"/>
    <w:rsid w:val="002842AC"/>
    <w:rsid w:val="00284EBA"/>
    <w:rsid w:val="0028781D"/>
    <w:rsid w:val="00295096"/>
    <w:rsid w:val="002A0F6B"/>
    <w:rsid w:val="002A4937"/>
    <w:rsid w:val="002A645C"/>
    <w:rsid w:val="002A705E"/>
    <w:rsid w:val="002B023E"/>
    <w:rsid w:val="002D3831"/>
    <w:rsid w:val="002E0256"/>
    <w:rsid w:val="002E7D79"/>
    <w:rsid w:val="002F4CCD"/>
    <w:rsid w:val="0030286E"/>
    <w:rsid w:val="00305B74"/>
    <w:rsid w:val="0031248C"/>
    <w:rsid w:val="00315325"/>
    <w:rsid w:val="00315A46"/>
    <w:rsid w:val="00315B59"/>
    <w:rsid w:val="00320654"/>
    <w:rsid w:val="00321714"/>
    <w:rsid w:val="00321D18"/>
    <w:rsid w:val="00322FB3"/>
    <w:rsid w:val="0032599D"/>
    <w:rsid w:val="00337C83"/>
    <w:rsid w:val="00340FF0"/>
    <w:rsid w:val="003422A3"/>
    <w:rsid w:val="00342BA4"/>
    <w:rsid w:val="003432E6"/>
    <w:rsid w:val="00347CBF"/>
    <w:rsid w:val="0036535D"/>
    <w:rsid w:val="003717E7"/>
    <w:rsid w:val="00377DCF"/>
    <w:rsid w:val="00381C46"/>
    <w:rsid w:val="00382C48"/>
    <w:rsid w:val="00386BA7"/>
    <w:rsid w:val="00391325"/>
    <w:rsid w:val="00391EFC"/>
    <w:rsid w:val="003962D6"/>
    <w:rsid w:val="003A0365"/>
    <w:rsid w:val="003A2757"/>
    <w:rsid w:val="003A4114"/>
    <w:rsid w:val="003B2A49"/>
    <w:rsid w:val="003B6B02"/>
    <w:rsid w:val="003C650C"/>
    <w:rsid w:val="003D4299"/>
    <w:rsid w:val="003E18A6"/>
    <w:rsid w:val="003E45D3"/>
    <w:rsid w:val="003E5A74"/>
    <w:rsid w:val="00401ABF"/>
    <w:rsid w:val="0041735E"/>
    <w:rsid w:val="004220A6"/>
    <w:rsid w:val="00423940"/>
    <w:rsid w:val="00425B80"/>
    <w:rsid w:val="00426473"/>
    <w:rsid w:val="00433F23"/>
    <w:rsid w:val="00446E0D"/>
    <w:rsid w:val="004514AC"/>
    <w:rsid w:val="00462DDF"/>
    <w:rsid w:val="00471F6C"/>
    <w:rsid w:val="004743DD"/>
    <w:rsid w:val="00474753"/>
    <w:rsid w:val="00484332"/>
    <w:rsid w:val="00485D0E"/>
    <w:rsid w:val="00493456"/>
    <w:rsid w:val="0049742C"/>
    <w:rsid w:val="00497BDE"/>
    <w:rsid w:val="00497D75"/>
    <w:rsid w:val="004A22B8"/>
    <w:rsid w:val="004A2E68"/>
    <w:rsid w:val="004A2F20"/>
    <w:rsid w:val="004A4D26"/>
    <w:rsid w:val="004A7654"/>
    <w:rsid w:val="004A7B7B"/>
    <w:rsid w:val="004D1805"/>
    <w:rsid w:val="004D6EA1"/>
    <w:rsid w:val="004D728C"/>
    <w:rsid w:val="004E0ACD"/>
    <w:rsid w:val="004E1B6E"/>
    <w:rsid w:val="004E2109"/>
    <w:rsid w:val="004E60FB"/>
    <w:rsid w:val="004F344E"/>
    <w:rsid w:val="0050329C"/>
    <w:rsid w:val="00504DB0"/>
    <w:rsid w:val="005121DF"/>
    <w:rsid w:val="00514B55"/>
    <w:rsid w:val="00525CDE"/>
    <w:rsid w:val="005302C3"/>
    <w:rsid w:val="005347C8"/>
    <w:rsid w:val="0054312C"/>
    <w:rsid w:val="00545D3D"/>
    <w:rsid w:val="00547A00"/>
    <w:rsid w:val="00551817"/>
    <w:rsid w:val="005570BA"/>
    <w:rsid w:val="00557DC1"/>
    <w:rsid w:val="00561889"/>
    <w:rsid w:val="0056269A"/>
    <w:rsid w:val="00563578"/>
    <w:rsid w:val="00563CC9"/>
    <w:rsid w:val="00566C35"/>
    <w:rsid w:val="005737B9"/>
    <w:rsid w:val="00575F8B"/>
    <w:rsid w:val="00593703"/>
    <w:rsid w:val="00593CD8"/>
    <w:rsid w:val="005A036C"/>
    <w:rsid w:val="005A20D0"/>
    <w:rsid w:val="005A2A7A"/>
    <w:rsid w:val="005A311F"/>
    <w:rsid w:val="005A695D"/>
    <w:rsid w:val="005B1365"/>
    <w:rsid w:val="005B6B8B"/>
    <w:rsid w:val="005D1C74"/>
    <w:rsid w:val="005D5AB4"/>
    <w:rsid w:val="005F3BC9"/>
    <w:rsid w:val="006029DB"/>
    <w:rsid w:val="00606D31"/>
    <w:rsid w:val="00615A94"/>
    <w:rsid w:val="00616FA0"/>
    <w:rsid w:val="0062234C"/>
    <w:rsid w:val="0062240A"/>
    <w:rsid w:val="00622C21"/>
    <w:rsid w:val="00633D84"/>
    <w:rsid w:val="00634114"/>
    <w:rsid w:val="006406E7"/>
    <w:rsid w:val="0064710D"/>
    <w:rsid w:val="0065048A"/>
    <w:rsid w:val="00656475"/>
    <w:rsid w:val="00664F3B"/>
    <w:rsid w:val="006723B3"/>
    <w:rsid w:val="00682EC3"/>
    <w:rsid w:val="00693FDE"/>
    <w:rsid w:val="006A28DF"/>
    <w:rsid w:val="006A3AF2"/>
    <w:rsid w:val="006A7FA5"/>
    <w:rsid w:val="006B1E9C"/>
    <w:rsid w:val="006B45BA"/>
    <w:rsid w:val="006B589A"/>
    <w:rsid w:val="006B6874"/>
    <w:rsid w:val="006C09D8"/>
    <w:rsid w:val="006C3F9D"/>
    <w:rsid w:val="006D0080"/>
    <w:rsid w:val="006D5BE2"/>
    <w:rsid w:val="006E1E55"/>
    <w:rsid w:val="006E28B8"/>
    <w:rsid w:val="006E39A4"/>
    <w:rsid w:val="00703359"/>
    <w:rsid w:val="0070382D"/>
    <w:rsid w:val="00704D98"/>
    <w:rsid w:val="00705C83"/>
    <w:rsid w:val="00705DF8"/>
    <w:rsid w:val="00711EB3"/>
    <w:rsid w:val="00713722"/>
    <w:rsid w:val="00736990"/>
    <w:rsid w:val="0074180C"/>
    <w:rsid w:val="007428B6"/>
    <w:rsid w:val="0074440F"/>
    <w:rsid w:val="00745FB0"/>
    <w:rsid w:val="00757665"/>
    <w:rsid w:val="0075788E"/>
    <w:rsid w:val="007618BD"/>
    <w:rsid w:val="00762419"/>
    <w:rsid w:val="00763BA1"/>
    <w:rsid w:val="00771618"/>
    <w:rsid w:val="00775E6A"/>
    <w:rsid w:val="00776196"/>
    <w:rsid w:val="00777047"/>
    <w:rsid w:val="00777A24"/>
    <w:rsid w:val="00783239"/>
    <w:rsid w:val="007916A8"/>
    <w:rsid w:val="00791FDB"/>
    <w:rsid w:val="007928FF"/>
    <w:rsid w:val="0079465C"/>
    <w:rsid w:val="007A14E0"/>
    <w:rsid w:val="007B0198"/>
    <w:rsid w:val="007B5BAB"/>
    <w:rsid w:val="007B5BD5"/>
    <w:rsid w:val="007B6373"/>
    <w:rsid w:val="007C0619"/>
    <w:rsid w:val="007C45F5"/>
    <w:rsid w:val="007D0E97"/>
    <w:rsid w:val="007D5BD7"/>
    <w:rsid w:val="007E12AC"/>
    <w:rsid w:val="007F0ECC"/>
    <w:rsid w:val="007F1E3D"/>
    <w:rsid w:val="007F4DEB"/>
    <w:rsid w:val="008013DA"/>
    <w:rsid w:val="00803D47"/>
    <w:rsid w:val="0080415D"/>
    <w:rsid w:val="008061EC"/>
    <w:rsid w:val="008103B5"/>
    <w:rsid w:val="00811A3A"/>
    <w:rsid w:val="00811E61"/>
    <w:rsid w:val="00814751"/>
    <w:rsid w:val="00820EBC"/>
    <w:rsid w:val="008237A4"/>
    <w:rsid w:val="00826D28"/>
    <w:rsid w:val="008318F0"/>
    <w:rsid w:val="008318F4"/>
    <w:rsid w:val="00832C76"/>
    <w:rsid w:val="00836403"/>
    <w:rsid w:val="00836D5C"/>
    <w:rsid w:val="008405BD"/>
    <w:rsid w:val="00845B01"/>
    <w:rsid w:val="00852B18"/>
    <w:rsid w:val="00852BBA"/>
    <w:rsid w:val="00852CDF"/>
    <w:rsid w:val="008579E0"/>
    <w:rsid w:val="0086640A"/>
    <w:rsid w:val="0086684D"/>
    <w:rsid w:val="0087210E"/>
    <w:rsid w:val="00875123"/>
    <w:rsid w:val="00884B77"/>
    <w:rsid w:val="00885A0B"/>
    <w:rsid w:val="008926E3"/>
    <w:rsid w:val="008A78CD"/>
    <w:rsid w:val="008B5223"/>
    <w:rsid w:val="008C242C"/>
    <w:rsid w:val="008C6848"/>
    <w:rsid w:val="008D06B5"/>
    <w:rsid w:val="008D1E62"/>
    <w:rsid w:val="008E5B96"/>
    <w:rsid w:val="008E6976"/>
    <w:rsid w:val="00903D74"/>
    <w:rsid w:val="00905E69"/>
    <w:rsid w:val="00911E44"/>
    <w:rsid w:val="009125B1"/>
    <w:rsid w:val="00912A34"/>
    <w:rsid w:val="00930BD6"/>
    <w:rsid w:val="009356C7"/>
    <w:rsid w:val="009366E4"/>
    <w:rsid w:val="00937B69"/>
    <w:rsid w:val="009458B7"/>
    <w:rsid w:val="00956EF0"/>
    <w:rsid w:val="0095730E"/>
    <w:rsid w:val="00961ACD"/>
    <w:rsid w:val="009653D4"/>
    <w:rsid w:val="0096676A"/>
    <w:rsid w:val="00975070"/>
    <w:rsid w:val="009773BD"/>
    <w:rsid w:val="00984A44"/>
    <w:rsid w:val="00990CED"/>
    <w:rsid w:val="00996FC4"/>
    <w:rsid w:val="009C30D3"/>
    <w:rsid w:val="009C7B36"/>
    <w:rsid w:val="009D071E"/>
    <w:rsid w:val="009E063D"/>
    <w:rsid w:val="009E138E"/>
    <w:rsid w:val="009E1F37"/>
    <w:rsid w:val="009E2826"/>
    <w:rsid w:val="00A0146E"/>
    <w:rsid w:val="00A11014"/>
    <w:rsid w:val="00A124FF"/>
    <w:rsid w:val="00A12C22"/>
    <w:rsid w:val="00A23B6C"/>
    <w:rsid w:val="00A26DFE"/>
    <w:rsid w:val="00A309E1"/>
    <w:rsid w:val="00A320B4"/>
    <w:rsid w:val="00A32653"/>
    <w:rsid w:val="00A34429"/>
    <w:rsid w:val="00A455B4"/>
    <w:rsid w:val="00A45C9D"/>
    <w:rsid w:val="00A50E85"/>
    <w:rsid w:val="00A6073B"/>
    <w:rsid w:val="00A64201"/>
    <w:rsid w:val="00A64AFD"/>
    <w:rsid w:val="00A6581D"/>
    <w:rsid w:val="00A6677F"/>
    <w:rsid w:val="00A66E4E"/>
    <w:rsid w:val="00A67790"/>
    <w:rsid w:val="00A73E11"/>
    <w:rsid w:val="00A85D52"/>
    <w:rsid w:val="00A86561"/>
    <w:rsid w:val="00AA06DB"/>
    <w:rsid w:val="00AA1E7E"/>
    <w:rsid w:val="00AA7AB8"/>
    <w:rsid w:val="00AB00C9"/>
    <w:rsid w:val="00AC1105"/>
    <w:rsid w:val="00AC62FB"/>
    <w:rsid w:val="00AD16CD"/>
    <w:rsid w:val="00AE0544"/>
    <w:rsid w:val="00AE2B41"/>
    <w:rsid w:val="00AE6C94"/>
    <w:rsid w:val="00AF1D63"/>
    <w:rsid w:val="00B0463B"/>
    <w:rsid w:val="00B10651"/>
    <w:rsid w:val="00B20F94"/>
    <w:rsid w:val="00B225AF"/>
    <w:rsid w:val="00B22EB5"/>
    <w:rsid w:val="00B26582"/>
    <w:rsid w:val="00B34FD8"/>
    <w:rsid w:val="00B373CA"/>
    <w:rsid w:val="00B43F76"/>
    <w:rsid w:val="00B4722F"/>
    <w:rsid w:val="00B50643"/>
    <w:rsid w:val="00B569C4"/>
    <w:rsid w:val="00B617B8"/>
    <w:rsid w:val="00B621CE"/>
    <w:rsid w:val="00B655CA"/>
    <w:rsid w:val="00B804BC"/>
    <w:rsid w:val="00B80922"/>
    <w:rsid w:val="00B8310B"/>
    <w:rsid w:val="00B85D17"/>
    <w:rsid w:val="00B86782"/>
    <w:rsid w:val="00B86FB5"/>
    <w:rsid w:val="00B944CC"/>
    <w:rsid w:val="00B96160"/>
    <w:rsid w:val="00BA3F46"/>
    <w:rsid w:val="00BA53A4"/>
    <w:rsid w:val="00BB053B"/>
    <w:rsid w:val="00BB12EB"/>
    <w:rsid w:val="00BB5DA4"/>
    <w:rsid w:val="00BB655C"/>
    <w:rsid w:val="00BC2C17"/>
    <w:rsid w:val="00BD2423"/>
    <w:rsid w:val="00BD381F"/>
    <w:rsid w:val="00BE2137"/>
    <w:rsid w:val="00BE4961"/>
    <w:rsid w:val="00BF2E11"/>
    <w:rsid w:val="00BF53E6"/>
    <w:rsid w:val="00BF5E5A"/>
    <w:rsid w:val="00BF61DE"/>
    <w:rsid w:val="00C019F7"/>
    <w:rsid w:val="00C02D9D"/>
    <w:rsid w:val="00C04C00"/>
    <w:rsid w:val="00C05024"/>
    <w:rsid w:val="00C055CC"/>
    <w:rsid w:val="00C05E33"/>
    <w:rsid w:val="00C10743"/>
    <w:rsid w:val="00C10EB8"/>
    <w:rsid w:val="00C15055"/>
    <w:rsid w:val="00C2008B"/>
    <w:rsid w:val="00C25B1A"/>
    <w:rsid w:val="00C25C4D"/>
    <w:rsid w:val="00C3107B"/>
    <w:rsid w:val="00C32AD7"/>
    <w:rsid w:val="00C32C23"/>
    <w:rsid w:val="00C40800"/>
    <w:rsid w:val="00C428B1"/>
    <w:rsid w:val="00C45673"/>
    <w:rsid w:val="00C5211E"/>
    <w:rsid w:val="00C541E8"/>
    <w:rsid w:val="00C66FA2"/>
    <w:rsid w:val="00C67D27"/>
    <w:rsid w:val="00C742B3"/>
    <w:rsid w:val="00C759E5"/>
    <w:rsid w:val="00C768D6"/>
    <w:rsid w:val="00C80C4E"/>
    <w:rsid w:val="00C84B77"/>
    <w:rsid w:val="00C86889"/>
    <w:rsid w:val="00C91C19"/>
    <w:rsid w:val="00CA334A"/>
    <w:rsid w:val="00CA6164"/>
    <w:rsid w:val="00CA6A9D"/>
    <w:rsid w:val="00CA715F"/>
    <w:rsid w:val="00CB62C6"/>
    <w:rsid w:val="00CB68E7"/>
    <w:rsid w:val="00CB6DA3"/>
    <w:rsid w:val="00CB75D9"/>
    <w:rsid w:val="00CC08D4"/>
    <w:rsid w:val="00CC0D7E"/>
    <w:rsid w:val="00CE449F"/>
    <w:rsid w:val="00CF287C"/>
    <w:rsid w:val="00CF653D"/>
    <w:rsid w:val="00D04437"/>
    <w:rsid w:val="00D04A60"/>
    <w:rsid w:val="00D07B3E"/>
    <w:rsid w:val="00D07BD8"/>
    <w:rsid w:val="00D175A2"/>
    <w:rsid w:val="00D20EA7"/>
    <w:rsid w:val="00D215B5"/>
    <w:rsid w:val="00D21A0E"/>
    <w:rsid w:val="00D22FBF"/>
    <w:rsid w:val="00D23A4F"/>
    <w:rsid w:val="00D2489F"/>
    <w:rsid w:val="00D267D2"/>
    <w:rsid w:val="00D2719D"/>
    <w:rsid w:val="00D3434F"/>
    <w:rsid w:val="00D4108B"/>
    <w:rsid w:val="00D4113E"/>
    <w:rsid w:val="00D46923"/>
    <w:rsid w:val="00D626FE"/>
    <w:rsid w:val="00D7368E"/>
    <w:rsid w:val="00D75578"/>
    <w:rsid w:val="00D7604B"/>
    <w:rsid w:val="00D8416E"/>
    <w:rsid w:val="00D85591"/>
    <w:rsid w:val="00D866D4"/>
    <w:rsid w:val="00D94F9A"/>
    <w:rsid w:val="00DA370A"/>
    <w:rsid w:val="00DA7B17"/>
    <w:rsid w:val="00DB2CF8"/>
    <w:rsid w:val="00DB483D"/>
    <w:rsid w:val="00DC3CEB"/>
    <w:rsid w:val="00DC612C"/>
    <w:rsid w:val="00DC6CAF"/>
    <w:rsid w:val="00DD1E51"/>
    <w:rsid w:val="00DD4A3F"/>
    <w:rsid w:val="00DD4C0D"/>
    <w:rsid w:val="00DD52B2"/>
    <w:rsid w:val="00DD65D0"/>
    <w:rsid w:val="00DE2DAD"/>
    <w:rsid w:val="00DE5FE0"/>
    <w:rsid w:val="00DE7C20"/>
    <w:rsid w:val="00DF3597"/>
    <w:rsid w:val="00DF3755"/>
    <w:rsid w:val="00E04AAE"/>
    <w:rsid w:val="00E17E91"/>
    <w:rsid w:val="00E21181"/>
    <w:rsid w:val="00E213FE"/>
    <w:rsid w:val="00E342E6"/>
    <w:rsid w:val="00E501BA"/>
    <w:rsid w:val="00E52395"/>
    <w:rsid w:val="00E527C5"/>
    <w:rsid w:val="00E550B1"/>
    <w:rsid w:val="00E577A2"/>
    <w:rsid w:val="00E7026C"/>
    <w:rsid w:val="00E767FB"/>
    <w:rsid w:val="00E8572B"/>
    <w:rsid w:val="00E932C6"/>
    <w:rsid w:val="00E97402"/>
    <w:rsid w:val="00EA05C2"/>
    <w:rsid w:val="00EB19C3"/>
    <w:rsid w:val="00EB29A1"/>
    <w:rsid w:val="00EB5208"/>
    <w:rsid w:val="00EB7EC3"/>
    <w:rsid w:val="00EC32E8"/>
    <w:rsid w:val="00ED0B35"/>
    <w:rsid w:val="00ED2489"/>
    <w:rsid w:val="00ED3218"/>
    <w:rsid w:val="00ED3CB7"/>
    <w:rsid w:val="00EE0CCF"/>
    <w:rsid w:val="00EE361F"/>
    <w:rsid w:val="00EE431A"/>
    <w:rsid w:val="00EE767C"/>
    <w:rsid w:val="00F20A25"/>
    <w:rsid w:val="00F2424F"/>
    <w:rsid w:val="00F248C5"/>
    <w:rsid w:val="00F33B33"/>
    <w:rsid w:val="00F5399D"/>
    <w:rsid w:val="00F53B11"/>
    <w:rsid w:val="00F57E56"/>
    <w:rsid w:val="00F61587"/>
    <w:rsid w:val="00F63050"/>
    <w:rsid w:val="00F639B1"/>
    <w:rsid w:val="00F67EF2"/>
    <w:rsid w:val="00F71069"/>
    <w:rsid w:val="00F72861"/>
    <w:rsid w:val="00F74D13"/>
    <w:rsid w:val="00F756B2"/>
    <w:rsid w:val="00F8138D"/>
    <w:rsid w:val="00F848C2"/>
    <w:rsid w:val="00F8678B"/>
    <w:rsid w:val="00F915B1"/>
    <w:rsid w:val="00FA2DDA"/>
    <w:rsid w:val="00FA6782"/>
    <w:rsid w:val="00FB06BA"/>
    <w:rsid w:val="00FB2D53"/>
    <w:rsid w:val="00FB5161"/>
    <w:rsid w:val="00FB6193"/>
    <w:rsid w:val="00FC6AD1"/>
    <w:rsid w:val="00FC6C91"/>
    <w:rsid w:val="00FD2E0D"/>
    <w:rsid w:val="00FD4E0D"/>
    <w:rsid w:val="00FD59BF"/>
    <w:rsid w:val="00FE60FC"/>
    <w:rsid w:val="00FF2553"/>
    <w:rsid w:val="00FF3E05"/>
    <w:rsid w:val="3101BF95"/>
    <w:rsid w:val="36672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43BC76"/>
  <w15:docId w15:val="{D55FA4CA-593F-493B-85C3-464B7A7244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242C"/>
    <w:pPr>
      <w:spacing w:after="0" w:line="480" w:lineRule="auto"/>
      <w:ind w:firstLine="567"/>
      <w:jc w:val="both"/>
    </w:pPr>
    <w:rPr>
      <w:rFonts w:ascii="Times New Roman" w:hAnsi="Times New Roman"/>
      <w:sz w:val="24"/>
      <w:lang w:eastAsia="en-AU"/>
    </w:rPr>
  </w:style>
  <w:style w:type="paragraph" w:styleId="Heading1">
    <w:name w:val="heading 1"/>
    <w:basedOn w:val="Normal"/>
    <w:next w:val="FirstParagraph"/>
    <w:link w:val="Heading1Char"/>
    <w:uiPriority w:val="9"/>
    <w:qFormat/>
    <w:rsid w:val="008C242C"/>
    <w:pPr>
      <w:keepNext/>
      <w:keepLines/>
      <w:spacing w:before="240" w:after="60" w:line="360" w:lineRule="auto"/>
      <w:ind w:right="567" w:firstLine="0"/>
      <w:contextualSpacing/>
      <w:jc w:val="left"/>
      <w:outlineLvl w:val="0"/>
    </w:pPr>
    <w:rPr>
      <w:rFonts w:eastAsiaTheme="majorEastAsia" w:cs="Times New Roman"/>
      <w:b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66C35"/>
    <w:pPr>
      <w:keepNext/>
      <w:keepLines/>
      <w:spacing w:line="360" w:lineRule="auto"/>
      <w:ind w:right="567" w:firstLine="0"/>
      <w:contextualSpacing/>
      <w:jc w:val="left"/>
      <w:outlineLvl w:val="1"/>
    </w:pPr>
    <w:rPr>
      <w:rFonts w:eastAsiaTheme="majorEastAsia" w:cstheme="majorBidi"/>
      <w:b/>
      <w:bCs/>
      <w:szCs w:val="24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E767FB"/>
    <w:pPr>
      <w:keepNext/>
      <w:keepLines/>
      <w:spacing w:before="360" w:after="60" w:line="360" w:lineRule="auto"/>
      <w:ind w:right="567"/>
      <w:contextualSpacing/>
      <w:outlineLvl w:val="2"/>
    </w:pPr>
    <w:rPr>
      <w:rFonts w:eastAsiaTheme="majorEastAsia" w:cstheme="majorBidi"/>
      <w:bCs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basedOn w:val="Normal"/>
    <w:link w:val="AbstractChar"/>
    <w:qFormat/>
    <w:rsid w:val="00E767FB"/>
    <w:pPr>
      <w:spacing w:before="360" w:after="300"/>
      <w:ind w:left="720" w:right="567"/>
    </w:pPr>
    <w:rPr>
      <w:rFonts w:eastAsia="Times New Roman" w:cs="Times New Roman"/>
    </w:rPr>
  </w:style>
  <w:style w:type="character" w:customStyle="1" w:styleId="AbstractChar">
    <w:name w:val="Abstract Char"/>
    <w:basedOn w:val="DefaultParagraphFont"/>
    <w:link w:val="Abstract"/>
    <w:rsid w:val="00E767FB"/>
    <w:rPr>
      <w:rFonts w:ascii="Times New Roman" w:eastAsia="Times New Roman" w:hAnsi="Times New Roman" w:cs="Times New Roman"/>
      <w:sz w:val="24"/>
      <w:lang w:eastAsia="en-AU"/>
    </w:rPr>
  </w:style>
  <w:style w:type="paragraph" w:styleId="Header">
    <w:name w:val="header"/>
    <w:basedOn w:val="Normal"/>
    <w:link w:val="HeaderChar"/>
    <w:uiPriority w:val="99"/>
    <w:unhideWhenUsed/>
    <w:rsid w:val="00E767FB"/>
    <w:pPr>
      <w:tabs>
        <w:tab w:val="center" w:pos="4513"/>
        <w:tab w:val="right" w:pos="9026"/>
      </w:tabs>
      <w:spacing w:line="240" w:lineRule="auto"/>
      <w:ind w:firstLine="720"/>
    </w:pPr>
  </w:style>
  <w:style w:type="character" w:customStyle="1" w:styleId="HeaderChar">
    <w:name w:val="Header Char"/>
    <w:basedOn w:val="DefaultParagraphFont"/>
    <w:link w:val="Header"/>
    <w:uiPriority w:val="99"/>
    <w:rsid w:val="00E767FB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767FB"/>
    <w:pPr>
      <w:tabs>
        <w:tab w:val="center" w:pos="4513"/>
        <w:tab w:val="right" w:pos="9026"/>
      </w:tabs>
      <w:spacing w:line="240" w:lineRule="auto"/>
      <w:ind w:firstLine="720"/>
    </w:pPr>
  </w:style>
  <w:style w:type="character" w:customStyle="1" w:styleId="FooterChar">
    <w:name w:val="Footer Char"/>
    <w:basedOn w:val="DefaultParagraphFont"/>
    <w:link w:val="Footer"/>
    <w:uiPriority w:val="99"/>
    <w:rsid w:val="00E767FB"/>
    <w:rPr>
      <w:rFonts w:ascii="Times New Roman" w:hAnsi="Times New Roman"/>
      <w:sz w:val="24"/>
    </w:rPr>
  </w:style>
  <w:style w:type="paragraph" w:customStyle="1" w:styleId="Keywords">
    <w:name w:val="Keywords"/>
    <w:basedOn w:val="Normal"/>
    <w:next w:val="Normal"/>
    <w:qFormat/>
    <w:rsid w:val="00E767FB"/>
    <w:pPr>
      <w:spacing w:before="240" w:after="240" w:line="360" w:lineRule="auto"/>
      <w:ind w:left="720" w:right="567"/>
      <w:jc w:val="left"/>
    </w:pPr>
    <w:rPr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8C242C"/>
    <w:rPr>
      <w:rFonts w:ascii="Times New Roman" w:eastAsiaTheme="majorEastAsia" w:hAnsi="Times New Roman" w:cs="Times New Roman"/>
      <w:b/>
      <w:sz w:val="24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rsid w:val="00566C35"/>
    <w:rPr>
      <w:rFonts w:ascii="Times New Roman" w:eastAsiaTheme="majorEastAsia" w:hAnsi="Times New Roman" w:cstheme="majorBidi"/>
      <w:b/>
      <w:bCs/>
      <w:sz w:val="24"/>
      <w:szCs w:val="24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E767FB"/>
    <w:rPr>
      <w:rFonts w:ascii="Times New Roman" w:eastAsiaTheme="majorEastAsia" w:hAnsi="Times New Roman" w:cstheme="majorBidi"/>
      <w:bCs/>
      <w:i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767FB"/>
    <w:pPr>
      <w:spacing w:line="360" w:lineRule="auto"/>
      <w:ind w:firstLine="72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67FB"/>
    <w:rPr>
      <w:rFonts w:ascii="Times New Roman" w:hAnsi="Times New Roman" w:cs="Times New Roman"/>
      <w:noProof/>
      <w:sz w:val="24"/>
      <w:lang w:val="en-US" w:eastAsia="en-AU"/>
    </w:rPr>
  </w:style>
  <w:style w:type="paragraph" w:customStyle="1" w:styleId="EndNoteBibliography">
    <w:name w:val="EndNote Bibliography"/>
    <w:basedOn w:val="Normal"/>
    <w:link w:val="EndNoteBibliographyChar"/>
    <w:rsid w:val="00E767FB"/>
    <w:pPr>
      <w:spacing w:line="240" w:lineRule="auto"/>
      <w:ind w:firstLine="720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767FB"/>
    <w:rPr>
      <w:rFonts w:ascii="Times New Roman" w:hAnsi="Times New Roman" w:cs="Times New Roman"/>
      <w:noProof/>
      <w:sz w:val="24"/>
      <w:lang w:val="en-US" w:eastAsia="en-AU"/>
    </w:rPr>
  </w:style>
  <w:style w:type="paragraph" w:styleId="FootnoteText">
    <w:name w:val="footnote text"/>
    <w:basedOn w:val="Normal"/>
    <w:link w:val="FootnoteTextChar"/>
    <w:uiPriority w:val="99"/>
    <w:unhideWhenUsed/>
    <w:rsid w:val="00E767FB"/>
    <w:pPr>
      <w:spacing w:line="240" w:lineRule="auto"/>
      <w:ind w:firstLine="72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767FB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767FB"/>
    <w:rPr>
      <w:vertAlign w:val="superscript"/>
    </w:rPr>
  </w:style>
  <w:style w:type="paragraph" w:customStyle="1" w:styleId="Default">
    <w:name w:val="Default"/>
    <w:rsid w:val="00E767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767FB"/>
    <w:rPr>
      <w:color w:val="0563C1" w:themeColor="hyperlink"/>
      <w:u w:val="single"/>
    </w:rPr>
  </w:style>
  <w:style w:type="character" w:customStyle="1" w:styleId="owner">
    <w:name w:val="owner"/>
    <w:basedOn w:val="DefaultParagraphFont"/>
    <w:rsid w:val="00E767FB"/>
  </w:style>
  <w:style w:type="character" w:customStyle="1" w:styleId="tgc">
    <w:name w:val="_tgc"/>
    <w:basedOn w:val="DefaultParagraphFont"/>
    <w:rsid w:val="00E767FB"/>
  </w:style>
  <w:style w:type="character" w:customStyle="1" w:styleId="Mention1">
    <w:name w:val="Mention1"/>
    <w:basedOn w:val="DefaultParagraphFont"/>
    <w:uiPriority w:val="99"/>
    <w:semiHidden/>
    <w:unhideWhenUsed/>
    <w:rsid w:val="00E767FB"/>
    <w:rPr>
      <w:color w:val="2B579A"/>
      <w:shd w:val="clear" w:color="auto" w:fill="E6E6E6"/>
    </w:rPr>
  </w:style>
  <w:style w:type="table" w:styleId="TableGrid">
    <w:name w:val="Table Grid"/>
    <w:basedOn w:val="TableNormal"/>
    <w:uiPriority w:val="39"/>
    <w:rsid w:val="00E767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ention2">
    <w:name w:val="Mention2"/>
    <w:basedOn w:val="DefaultParagraphFont"/>
    <w:uiPriority w:val="99"/>
    <w:semiHidden/>
    <w:unhideWhenUsed/>
    <w:rsid w:val="00E767FB"/>
    <w:rPr>
      <w:color w:val="2B579A"/>
      <w:shd w:val="clear" w:color="auto" w:fill="E6E6E6"/>
    </w:rPr>
  </w:style>
  <w:style w:type="paragraph" w:styleId="EndnoteText">
    <w:name w:val="endnote text"/>
    <w:basedOn w:val="Normal"/>
    <w:link w:val="EndnoteTextChar"/>
    <w:uiPriority w:val="99"/>
    <w:unhideWhenUsed/>
    <w:rsid w:val="00E767FB"/>
    <w:pPr>
      <w:spacing w:line="240" w:lineRule="auto"/>
      <w:ind w:firstLine="72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E767FB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767FB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67FB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E767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67FB"/>
    <w:pPr>
      <w:spacing w:line="240" w:lineRule="auto"/>
      <w:ind w:firstLine="72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67FB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67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67FB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67FB"/>
    <w:pPr>
      <w:spacing w:line="240" w:lineRule="auto"/>
      <w:ind w:firstLine="72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67FB"/>
    <w:rPr>
      <w:rFonts w:ascii="Segoe UI" w:hAnsi="Segoe UI" w:cs="Segoe UI"/>
      <w:sz w:val="18"/>
      <w:szCs w:val="18"/>
    </w:rPr>
  </w:style>
  <w:style w:type="character" w:customStyle="1" w:styleId="ilfuvd">
    <w:name w:val="ilfuvd"/>
    <w:basedOn w:val="DefaultParagraphFont"/>
    <w:rsid w:val="00E767FB"/>
  </w:style>
  <w:style w:type="paragraph" w:customStyle="1" w:styleId="Displayedquotation">
    <w:name w:val="Displayed quotation"/>
    <w:basedOn w:val="Normal"/>
    <w:link w:val="DisplayedquotationChar"/>
    <w:qFormat/>
    <w:rsid w:val="00FD4E0D"/>
    <w:pPr>
      <w:spacing w:line="360" w:lineRule="auto"/>
      <w:ind w:left="709" w:right="425"/>
      <w:contextualSpacing/>
      <w:jc w:val="left"/>
    </w:pPr>
    <w:rPr>
      <w:rFonts w:cs="Times New Roman"/>
      <w:sz w:val="22"/>
      <w:szCs w:val="24"/>
    </w:rPr>
  </w:style>
  <w:style w:type="character" w:customStyle="1" w:styleId="DisplayedquotationChar">
    <w:name w:val="Displayed quotation Char"/>
    <w:basedOn w:val="DefaultParagraphFont"/>
    <w:link w:val="Displayedquotation"/>
    <w:rsid w:val="00FD4E0D"/>
    <w:rPr>
      <w:rFonts w:ascii="Times New Roman" w:hAnsi="Times New Roman" w:cs="Times New Roman"/>
      <w:szCs w:val="24"/>
      <w:lang w:eastAsia="en-AU"/>
    </w:rPr>
  </w:style>
  <w:style w:type="paragraph" w:customStyle="1" w:styleId="FirstParagraph">
    <w:name w:val="First Paragraph"/>
    <w:basedOn w:val="Normal"/>
    <w:link w:val="FirstParagraphChar"/>
    <w:qFormat/>
    <w:rsid w:val="00E767FB"/>
  </w:style>
  <w:style w:type="character" w:customStyle="1" w:styleId="FirstParagraphChar">
    <w:name w:val="First Paragraph Char"/>
    <w:basedOn w:val="DefaultParagraphFont"/>
    <w:link w:val="FirstParagraph"/>
    <w:rsid w:val="00E767FB"/>
    <w:rPr>
      <w:rFonts w:ascii="Times New Roman" w:hAnsi="Times New Roman"/>
      <w:sz w:val="24"/>
    </w:rPr>
  </w:style>
  <w:style w:type="paragraph" w:customStyle="1" w:styleId="ArticleTitle">
    <w:name w:val="Article Title"/>
    <w:basedOn w:val="Normal"/>
    <w:next w:val="Normal"/>
    <w:qFormat/>
    <w:rsid w:val="00E767FB"/>
    <w:pPr>
      <w:spacing w:after="120" w:line="360" w:lineRule="auto"/>
      <w:jc w:val="left"/>
    </w:pPr>
    <w:rPr>
      <w:b/>
      <w:sz w:val="28"/>
    </w:rPr>
  </w:style>
  <w:style w:type="character" w:customStyle="1" w:styleId="st">
    <w:name w:val="st"/>
    <w:basedOn w:val="DefaultParagraphFont"/>
    <w:rsid w:val="00E767FB"/>
  </w:style>
  <w:style w:type="character" w:styleId="UnresolvedMention">
    <w:name w:val="Unresolved Mention"/>
    <w:basedOn w:val="DefaultParagraphFont"/>
    <w:uiPriority w:val="99"/>
    <w:semiHidden/>
    <w:unhideWhenUsed/>
    <w:rsid w:val="00F33B3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taylorfrancis.com/books/edit/10.4324/9781003126409/policing-global-south-danielle-watson-wendell-wallace-oluwagbenga-michael-akinlabi-sara-amin-juan-carlos-ruiz-v%C3%A1squez" TargetMode="External"/><Relationship Id="rId13" Type="http://schemas.openxmlformats.org/officeDocument/2006/relationships/hyperlink" Target="www.iea.com" TargetMode="External"/><Relationship Id="rId18" Type="http://schemas.openxmlformats.org/officeDocument/2006/relationships/hyperlink" Target="https://www.mint.gov.gh/" TargetMode="Externa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hyperlink" Target="https://issafrica.org/amp/research/policy-brief/prosecution-in-sierra-leone-tanzania-and-zambia" TargetMode="External"/><Relationship Id="rId17" Type="http://schemas.openxmlformats.org/officeDocument/2006/relationships/hyperlink" Target="www.bunker8.pwp.blueyonder.co.uk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police.gov.gh/en/" TargetMode="External"/><Relationship Id="rId20" Type="http://schemas.openxmlformats.org/officeDocument/2006/relationships/hyperlink" Target="http://definitions.uslegal.com/p/police-prosecution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worldpoliticsreview.com/articles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theguardian.com/law/2012/may/22/police-prosecution-powers-money" TargetMode="External"/><Relationship Id="rId23" Type="http://schemas.openxmlformats.org/officeDocument/2006/relationships/theme" Target="theme/theme1.xml"/><Relationship Id="rId10" Type="http://schemas.openxmlformats.org/officeDocument/2006/relationships/hyperlink" Target="www.graphic.com.gh" TargetMode="External"/><Relationship Id="rId19" Type="http://schemas.openxmlformats.org/officeDocument/2006/relationships/hyperlink" Target="https://www.africaportal.org/publications/assessing-the-crime-fighters-the-ability-of-the-criminal-justice-system-to-solve-and-prosecute-crime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www.abc.net.au/news/2009-07-11/obama-hails-ghana-as-african-role-model/1349806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06144E-4329-43FA-BBA7-E7CC828477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498</TotalTime>
  <Pages>24</Pages>
  <Words>17188</Words>
  <Characters>97976</Characters>
  <Application>Microsoft Office Word</Application>
  <DocSecurity>0</DocSecurity>
  <Lines>816</Lines>
  <Paragraphs>2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ses Amagnya</dc:creator>
  <cp:keywords/>
  <dc:description/>
  <cp:lastModifiedBy>BEIGHTON Sarah E</cp:lastModifiedBy>
  <cp:revision>72</cp:revision>
  <dcterms:created xsi:type="dcterms:W3CDTF">2021-07-19T20:17:00Z</dcterms:created>
  <dcterms:modified xsi:type="dcterms:W3CDTF">2022-12-05T11:52:00Z</dcterms:modified>
</cp:coreProperties>
</file>